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53EBC" w14:textId="77777777" w:rsidR="0028793C" w:rsidRDefault="00507921" w:rsidP="00507921">
      <w:pPr>
        <w:pStyle w:val="Heading1"/>
        <w:rPr>
          <w:noProof/>
        </w:rPr>
      </w:pPr>
      <w:bookmarkStart w:id="0" w:name="_Toc114765090"/>
      <w:r>
        <w:t>INDEX</w:t>
      </w:r>
      <w:bookmarkEnd w:id="0"/>
      <w:r>
        <w:fldChar w:fldCharType="begin"/>
      </w:r>
      <w:r>
        <w:instrText xml:space="preserve"> TOC \o "1-2" \h \z \u </w:instrText>
      </w:r>
      <w:r>
        <w:fldChar w:fldCharType="separate"/>
      </w:r>
    </w:p>
    <w:p w14:paraId="5DEC75F2" w14:textId="675FBC8D" w:rsidR="0028793C" w:rsidRDefault="00000000">
      <w:pPr>
        <w:pStyle w:val="TOC1"/>
        <w:rPr>
          <w:rFonts w:asciiTheme="minorHAnsi" w:eastAsiaTheme="minorEastAsia" w:hAnsiTheme="minorHAnsi"/>
          <w:noProof/>
          <w:sz w:val="22"/>
        </w:rPr>
      </w:pPr>
      <w:hyperlink w:anchor="_Toc114765090" w:history="1">
        <w:r w:rsidR="0028793C" w:rsidRPr="006E73A6">
          <w:rPr>
            <w:rStyle w:val="Hyperlink"/>
            <w:noProof/>
          </w:rPr>
          <w:t>INDEX</w:t>
        </w:r>
        <w:r w:rsidR="0028793C">
          <w:rPr>
            <w:noProof/>
            <w:webHidden/>
          </w:rPr>
          <w:tab/>
        </w:r>
        <w:r w:rsidR="0028793C">
          <w:rPr>
            <w:noProof/>
            <w:webHidden/>
          </w:rPr>
          <w:fldChar w:fldCharType="begin"/>
        </w:r>
        <w:r w:rsidR="0028793C">
          <w:rPr>
            <w:noProof/>
            <w:webHidden/>
          </w:rPr>
          <w:instrText xml:space="preserve"> PAGEREF _Toc114765090 \h </w:instrText>
        </w:r>
        <w:r w:rsidR="0028793C">
          <w:rPr>
            <w:noProof/>
            <w:webHidden/>
          </w:rPr>
        </w:r>
        <w:r w:rsidR="0028793C">
          <w:rPr>
            <w:noProof/>
            <w:webHidden/>
          </w:rPr>
          <w:fldChar w:fldCharType="separate"/>
        </w:r>
        <w:r w:rsidR="0028793C">
          <w:rPr>
            <w:noProof/>
            <w:webHidden/>
          </w:rPr>
          <w:t>2</w:t>
        </w:r>
        <w:r w:rsidR="0028793C">
          <w:rPr>
            <w:noProof/>
            <w:webHidden/>
          </w:rPr>
          <w:fldChar w:fldCharType="end"/>
        </w:r>
      </w:hyperlink>
    </w:p>
    <w:p w14:paraId="53759EC1" w14:textId="6F16570D" w:rsidR="0028793C" w:rsidRDefault="00000000">
      <w:pPr>
        <w:pStyle w:val="TOC1"/>
        <w:rPr>
          <w:rFonts w:asciiTheme="minorHAnsi" w:eastAsiaTheme="minorEastAsia" w:hAnsiTheme="minorHAnsi"/>
          <w:noProof/>
          <w:sz w:val="22"/>
        </w:rPr>
      </w:pPr>
      <w:hyperlink w:anchor="_Toc114765091" w:history="1">
        <w:r w:rsidR="0028793C" w:rsidRPr="006E73A6">
          <w:rPr>
            <w:rStyle w:val="Hyperlink"/>
            <w:noProof/>
          </w:rPr>
          <w:t>LIST OF FIGURES</w:t>
        </w:r>
        <w:r w:rsidR="0028793C">
          <w:rPr>
            <w:noProof/>
            <w:webHidden/>
          </w:rPr>
          <w:tab/>
        </w:r>
        <w:r w:rsidR="0028793C">
          <w:rPr>
            <w:noProof/>
            <w:webHidden/>
          </w:rPr>
          <w:fldChar w:fldCharType="begin"/>
        </w:r>
        <w:r w:rsidR="0028793C">
          <w:rPr>
            <w:noProof/>
            <w:webHidden/>
          </w:rPr>
          <w:instrText xml:space="preserve"> PAGEREF _Toc114765091 \h </w:instrText>
        </w:r>
        <w:r w:rsidR="0028793C">
          <w:rPr>
            <w:noProof/>
            <w:webHidden/>
          </w:rPr>
        </w:r>
        <w:r w:rsidR="0028793C">
          <w:rPr>
            <w:noProof/>
            <w:webHidden/>
          </w:rPr>
          <w:fldChar w:fldCharType="separate"/>
        </w:r>
        <w:r w:rsidR="0028793C">
          <w:rPr>
            <w:noProof/>
            <w:webHidden/>
          </w:rPr>
          <w:t>5</w:t>
        </w:r>
        <w:r w:rsidR="0028793C">
          <w:rPr>
            <w:noProof/>
            <w:webHidden/>
          </w:rPr>
          <w:fldChar w:fldCharType="end"/>
        </w:r>
      </w:hyperlink>
    </w:p>
    <w:p w14:paraId="625823C9" w14:textId="04F09795" w:rsidR="0028793C" w:rsidRDefault="00000000">
      <w:pPr>
        <w:pStyle w:val="TOC1"/>
        <w:rPr>
          <w:rFonts w:asciiTheme="minorHAnsi" w:eastAsiaTheme="minorEastAsia" w:hAnsiTheme="minorHAnsi"/>
          <w:noProof/>
          <w:sz w:val="22"/>
        </w:rPr>
      </w:pPr>
      <w:hyperlink w:anchor="_Toc114765092" w:history="1">
        <w:r w:rsidR="0028793C" w:rsidRPr="006E73A6">
          <w:rPr>
            <w:rStyle w:val="Hyperlink"/>
            <w:noProof/>
          </w:rPr>
          <w:t>LIST OF TABLES</w:t>
        </w:r>
        <w:r w:rsidR="0028793C">
          <w:rPr>
            <w:noProof/>
            <w:webHidden/>
          </w:rPr>
          <w:tab/>
        </w:r>
        <w:r w:rsidR="0028793C">
          <w:rPr>
            <w:noProof/>
            <w:webHidden/>
          </w:rPr>
          <w:fldChar w:fldCharType="begin"/>
        </w:r>
        <w:r w:rsidR="0028793C">
          <w:rPr>
            <w:noProof/>
            <w:webHidden/>
          </w:rPr>
          <w:instrText xml:space="preserve"> PAGEREF _Toc114765092 \h </w:instrText>
        </w:r>
        <w:r w:rsidR="0028793C">
          <w:rPr>
            <w:noProof/>
            <w:webHidden/>
          </w:rPr>
        </w:r>
        <w:r w:rsidR="0028793C">
          <w:rPr>
            <w:noProof/>
            <w:webHidden/>
          </w:rPr>
          <w:fldChar w:fldCharType="separate"/>
        </w:r>
        <w:r w:rsidR="0028793C">
          <w:rPr>
            <w:noProof/>
            <w:webHidden/>
          </w:rPr>
          <w:t>8</w:t>
        </w:r>
        <w:r w:rsidR="0028793C">
          <w:rPr>
            <w:noProof/>
            <w:webHidden/>
          </w:rPr>
          <w:fldChar w:fldCharType="end"/>
        </w:r>
      </w:hyperlink>
    </w:p>
    <w:p w14:paraId="6A61AF68" w14:textId="7957C7EA" w:rsidR="0028793C" w:rsidRDefault="00000000">
      <w:pPr>
        <w:pStyle w:val="TOC1"/>
        <w:rPr>
          <w:rFonts w:asciiTheme="minorHAnsi" w:eastAsiaTheme="minorEastAsia" w:hAnsiTheme="minorHAnsi"/>
          <w:noProof/>
          <w:sz w:val="22"/>
        </w:rPr>
      </w:pPr>
      <w:hyperlink w:anchor="_Toc114765093" w:history="1">
        <w:r w:rsidR="0028793C" w:rsidRPr="006E73A6">
          <w:rPr>
            <w:rStyle w:val="Hyperlink"/>
            <w:noProof/>
          </w:rPr>
          <w:t>LIST OF ABBREVIATIONS AND ACRONYMS</w:t>
        </w:r>
        <w:r w:rsidR="0028793C">
          <w:rPr>
            <w:noProof/>
            <w:webHidden/>
          </w:rPr>
          <w:tab/>
        </w:r>
        <w:r w:rsidR="0028793C">
          <w:rPr>
            <w:noProof/>
            <w:webHidden/>
          </w:rPr>
          <w:fldChar w:fldCharType="begin"/>
        </w:r>
        <w:r w:rsidR="0028793C">
          <w:rPr>
            <w:noProof/>
            <w:webHidden/>
          </w:rPr>
          <w:instrText xml:space="preserve"> PAGEREF _Toc114765093 \h </w:instrText>
        </w:r>
        <w:r w:rsidR="0028793C">
          <w:rPr>
            <w:noProof/>
            <w:webHidden/>
          </w:rPr>
        </w:r>
        <w:r w:rsidR="0028793C">
          <w:rPr>
            <w:noProof/>
            <w:webHidden/>
          </w:rPr>
          <w:fldChar w:fldCharType="separate"/>
        </w:r>
        <w:r w:rsidR="0028793C">
          <w:rPr>
            <w:noProof/>
            <w:webHidden/>
          </w:rPr>
          <w:t>9</w:t>
        </w:r>
        <w:r w:rsidR="0028793C">
          <w:rPr>
            <w:noProof/>
            <w:webHidden/>
          </w:rPr>
          <w:fldChar w:fldCharType="end"/>
        </w:r>
      </w:hyperlink>
    </w:p>
    <w:p w14:paraId="40931D5F" w14:textId="694D9CC0" w:rsidR="0028793C" w:rsidRDefault="00000000">
      <w:pPr>
        <w:pStyle w:val="TOC1"/>
        <w:rPr>
          <w:rFonts w:asciiTheme="minorHAnsi" w:eastAsiaTheme="minorEastAsia" w:hAnsiTheme="minorHAnsi"/>
          <w:noProof/>
          <w:sz w:val="22"/>
        </w:rPr>
      </w:pPr>
      <w:hyperlink w:anchor="_Toc114765094" w:history="1">
        <w:r w:rsidR="0028793C" w:rsidRPr="006E73A6">
          <w:rPr>
            <w:rStyle w:val="Hyperlink"/>
            <w:noProof/>
          </w:rPr>
          <w:t>LIST OF SYMBOLS</w:t>
        </w:r>
        <w:r w:rsidR="0028793C">
          <w:rPr>
            <w:noProof/>
            <w:webHidden/>
          </w:rPr>
          <w:tab/>
        </w:r>
        <w:r w:rsidR="0028793C">
          <w:rPr>
            <w:noProof/>
            <w:webHidden/>
          </w:rPr>
          <w:fldChar w:fldCharType="begin"/>
        </w:r>
        <w:r w:rsidR="0028793C">
          <w:rPr>
            <w:noProof/>
            <w:webHidden/>
          </w:rPr>
          <w:instrText xml:space="preserve"> PAGEREF _Toc114765094 \h </w:instrText>
        </w:r>
        <w:r w:rsidR="0028793C">
          <w:rPr>
            <w:noProof/>
            <w:webHidden/>
          </w:rPr>
        </w:r>
        <w:r w:rsidR="0028793C">
          <w:rPr>
            <w:noProof/>
            <w:webHidden/>
          </w:rPr>
          <w:fldChar w:fldCharType="separate"/>
        </w:r>
        <w:r w:rsidR="0028793C">
          <w:rPr>
            <w:noProof/>
            <w:webHidden/>
          </w:rPr>
          <w:t>13</w:t>
        </w:r>
        <w:r w:rsidR="0028793C">
          <w:rPr>
            <w:noProof/>
            <w:webHidden/>
          </w:rPr>
          <w:fldChar w:fldCharType="end"/>
        </w:r>
      </w:hyperlink>
    </w:p>
    <w:p w14:paraId="66DA9143" w14:textId="581C2BEC" w:rsidR="0028793C" w:rsidRDefault="00000000">
      <w:pPr>
        <w:pStyle w:val="TOC1"/>
        <w:rPr>
          <w:rFonts w:asciiTheme="minorHAnsi" w:eastAsiaTheme="minorEastAsia" w:hAnsiTheme="minorHAnsi"/>
          <w:noProof/>
          <w:sz w:val="22"/>
        </w:rPr>
      </w:pPr>
      <w:hyperlink w:anchor="_Toc114765095" w:history="1">
        <w:r w:rsidR="0028793C" w:rsidRPr="006E73A6">
          <w:rPr>
            <w:rStyle w:val="Hyperlink"/>
            <w:noProof/>
          </w:rPr>
          <w:t>CHAPTER 1: INTRODUCTION</w:t>
        </w:r>
        <w:r w:rsidR="0028793C">
          <w:rPr>
            <w:noProof/>
            <w:webHidden/>
          </w:rPr>
          <w:tab/>
        </w:r>
        <w:r w:rsidR="0028793C">
          <w:rPr>
            <w:noProof/>
            <w:webHidden/>
          </w:rPr>
          <w:fldChar w:fldCharType="begin"/>
        </w:r>
        <w:r w:rsidR="0028793C">
          <w:rPr>
            <w:noProof/>
            <w:webHidden/>
          </w:rPr>
          <w:instrText xml:space="preserve"> PAGEREF _Toc114765095 \h </w:instrText>
        </w:r>
        <w:r w:rsidR="0028793C">
          <w:rPr>
            <w:noProof/>
            <w:webHidden/>
          </w:rPr>
        </w:r>
        <w:r w:rsidR="0028793C">
          <w:rPr>
            <w:noProof/>
            <w:webHidden/>
          </w:rPr>
          <w:fldChar w:fldCharType="separate"/>
        </w:r>
        <w:r w:rsidR="0028793C">
          <w:rPr>
            <w:noProof/>
            <w:webHidden/>
          </w:rPr>
          <w:t>1</w:t>
        </w:r>
        <w:r w:rsidR="0028793C">
          <w:rPr>
            <w:noProof/>
            <w:webHidden/>
          </w:rPr>
          <w:fldChar w:fldCharType="end"/>
        </w:r>
      </w:hyperlink>
    </w:p>
    <w:p w14:paraId="6A03A9AE" w14:textId="32D66125" w:rsidR="0028793C" w:rsidRDefault="00000000">
      <w:pPr>
        <w:pStyle w:val="TOC2"/>
        <w:tabs>
          <w:tab w:val="left" w:pos="1540"/>
          <w:tab w:val="right" w:leader="dot" w:pos="8544"/>
        </w:tabs>
        <w:rPr>
          <w:rFonts w:asciiTheme="minorHAnsi" w:eastAsiaTheme="minorEastAsia" w:hAnsiTheme="minorHAnsi"/>
          <w:noProof/>
          <w:sz w:val="22"/>
        </w:rPr>
      </w:pPr>
      <w:hyperlink w:anchor="_Toc114765096" w:history="1">
        <w:r w:rsidR="0028793C" w:rsidRPr="006E73A6">
          <w:rPr>
            <w:rStyle w:val="Hyperlink"/>
            <w:noProof/>
          </w:rPr>
          <w:t>1.1</w:t>
        </w:r>
        <w:r w:rsidR="0028793C">
          <w:rPr>
            <w:rFonts w:asciiTheme="minorHAnsi" w:eastAsiaTheme="minorEastAsia" w:hAnsiTheme="minorHAnsi"/>
            <w:noProof/>
            <w:sz w:val="22"/>
          </w:rPr>
          <w:tab/>
        </w:r>
        <w:r w:rsidR="0028793C" w:rsidRPr="006E73A6">
          <w:rPr>
            <w:rStyle w:val="Hyperlink"/>
            <w:noProof/>
          </w:rPr>
          <w:t>RELATED WORK</w:t>
        </w:r>
        <w:r w:rsidR="0028793C">
          <w:rPr>
            <w:noProof/>
            <w:webHidden/>
          </w:rPr>
          <w:tab/>
        </w:r>
        <w:r w:rsidR="0028793C">
          <w:rPr>
            <w:noProof/>
            <w:webHidden/>
          </w:rPr>
          <w:fldChar w:fldCharType="begin"/>
        </w:r>
        <w:r w:rsidR="0028793C">
          <w:rPr>
            <w:noProof/>
            <w:webHidden/>
          </w:rPr>
          <w:instrText xml:space="preserve"> PAGEREF _Toc114765096 \h </w:instrText>
        </w:r>
        <w:r w:rsidR="0028793C">
          <w:rPr>
            <w:noProof/>
            <w:webHidden/>
          </w:rPr>
        </w:r>
        <w:r w:rsidR="0028793C">
          <w:rPr>
            <w:noProof/>
            <w:webHidden/>
          </w:rPr>
          <w:fldChar w:fldCharType="separate"/>
        </w:r>
        <w:r w:rsidR="0028793C">
          <w:rPr>
            <w:noProof/>
            <w:webHidden/>
          </w:rPr>
          <w:t>3</w:t>
        </w:r>
        <w:r w:rsidR="0028793C">
          <w:rPr>
            <w:noProof/>
            <w:webHidden/>
          </w:rPr>
          <w:fldChar w:fldCharType="end"/>
        </w:r>
      </w:hyperlink>
    </w:p>
    <w:p w14:paraId="29915918" w14:textId="66553D20" w:rsidR="0028793C" w:rsidRDefault="00000000">
      <w:pPr>
        <w:pStyle w:val="TOC2"/>
        <w:tabs>
          <w:tab w:val="left" w:pos="1540"/>
          <w:tab w:val="right" w:leader="dot" w:pos="8544"/>
        </w:tabs>
        <w:rPr>
          <w:rFonts w:asciiTheme="minorHAnsi" w:eastAsiaTheme="minorEastAsia" w:hAnsiTheme="minorHAnsi"/>
          <w:noProof/>
          <w:sz w:val="22"/>
        </w:rPr>
      </w:pPr>
      <w:hyperlink w:anchor="_Toc114765097" w:history="1">
        <w:r w:rsidR="0028793C" w:rsidRPr="006E73A6">
          <w:rPr>
            <w:rStyle w:val="Hyperlink"/>
            <w:noProof/>
          </w:rPr>
          <w:t>1.2</w:t>
        </w:r>
        <w:r w:rsidR="0028793C">
          <w:rPr>
            <w:rFonts w:asciiTheme="minorHAnsi" w:eastAsiaTheme="minorEastAsia" w:hAnsiTheme="minorHAnsi"/>
            <w:noProof/>
            <w:sz w:val="22"/>
          </w:rPr>
          <w:tab/>
        </w:r>
        <w:r w:rsidR="0028793C" w:rsidRPr="006E73A6">
          <w:rPr>
            <w:rStyle w:val="Hyperlink"/>
            <w:noProof/>
          </w:rPr>
          <w:t>REGRESSION MODEL</w:t>
        </w:r>
        <w:r w:rsidR="0028793C">
          <w:rPr>
            <w:noProof/>
            <w:webHidden/>
          </w:rPr>
          <w:tab/>
        </w:r>
        <w:r w:rsidR="0028793C">
          <w:rPr>
            <w:noProof/>
            <w:webHidden/>
          </w:rPr>
          <w:fldChar w:fldCharType="begin"/>
        </w:r>
        <w:r w:rsidR="0028793C">
          <w:rPr>
            <w:noProof/>
            <w:webHidden/>
          </w:rPr>
          <w:instrText xml:space="preserve"> PAGEREF _Toc114765097 \h </w:instrText>
        </w:r>
        <w:r w:rsidR="0028793C">
          <w:rPr>
            <w:noProof/>
            <w:webHidden/>
          </w:rPr>
        </w:r>
        <w:r w:rsidR="0028793C">
          <w:rPr>
            <w:noProof/>
            <w:webHidden/>
          </w:rPr>
          <w:fldChar w:fldCharType="separate"/>
        </w:r>
        <w:r w:rsidR="0028793C">
          <w:rPr>
            <w:noProof/>
            <w:webHidden/>
          </w:rPr>
          <w:t>11</w:t>
        </w:r>
        <w:r w:rsidR="0028793C">
          <w:rPr>
            <w:noProof/>
            <w:webHidden/>
          </w:rPr>
          <w:fldChar w:fldCharType="end"/>
        </w:r>
      </w:hyperlink>
    </w:p>
    <w:p w14:paraId="4813C23D" w14:textId="49F10458" w:rsidR="0028793C" w:rsidRDefault="00000000">
      <w:pPr>
        <w:pStyle w:val="TOC2"/>
        <w:tabs>
          <w:tab w:val="left" w:pos="1540"/>
          <w:tab w:val="right" w:leader="dot" w:pos="8544"/>
        </w:tabs>
        <w:rPr>
          <w:rFonts w:asciiTheme="minorHAnsi" w:eastAsiaTheme="minorEastAsia" w:hAnsiTheme="minorHAnsi"/>
          <w:noProof/>
          <w:sz w:val="22"/>
        </w:rPr>
      </w:pPr>
      <w:hyperlink w:anchor="_Toc114765098" w:history="1">
        <w:r w:rsidR="0028793C" w:rsidRPr="006E73A6">
          <w:rPr>
            <w:rStyle w:val="Hyperlink"/>
            <w:noProof/>
          </w:rPr>
          <w:t>1.3</w:t>
        </w:r>
        <w:r w:rsidR="0028793C">
          <w:rPr>
            <w:rFonts w:asciiTheme="minorHAnsi" w:eastAsiaTheme="minorEastAsia" w:hAnsiTheme="minorHAnsi"/>
            <w:noProof/>
            <w:sz w:val="22"/>
          </w:rPr>
          <w:tab/>
        </w:r>
        <w:r w:rsidR="0028793C" w:rsidRPr="006E73A6">
          <w:rPr>
            <w:rStyle w:val="Hyperlink"/>
            <w:noProof/>
          </w:rPr>
          <w:t>RESEARCH PROBLEM</w:t>
        </w:r>
        <w:r w:rsidR="0028793C">
          <w:rPr>
            <w:noProof/>
            <w:webHidden/>
          </w:rPr>
          <w:tab/>
        </w:r>
        <w:r w:rsidR="0028793C">
          <w:rPr>
            <w:noProof/>
            <w:webHidden/>
          </w:rPr>
          <w:fldChar w:fldCharType="begin"/>
        </w:r>
        <w:r w:rsidR="0028793C">
          <w:rPr>
            <w:noProof/>
            <w:webHidden/>
          </w:rPr>
          <w:instrText xml:space="preserve"> PAGEREF _Toc114765098 \h </w:instrText>
        </w:r>
        <w:r w:rsidR="0028793C">
          <w:rPr>
            <w:noProof/>
            <w:webHidden/>
          </w:rPr>
        </w:r>
        <w:r w:rsidR="0028793C">
          <w:rPr>
            <w:noProof/>
            <w:webHidden/>
          </w:rPr>
          <w:fldChar w:fldCharType="separate"/>
        </w:r>
        <w:r w:rsidR="0028793C">
          <w:rPr>
            <w:noProof/>
            <w:webHidden/>
          </w:rPr>
          <w:t>15</w:t>
        </w:r>
        <w:r w:rsidR="0028793C">
          <w:rPr>
            <w:noProof/>
            <w:webHidden/>
          </w:rPr>
          <w:fldChar w:fldCharType="end"/>
        </w:r>
      </w:hyperlink>
    </w:p>
    <w:p w14:paraId="390F73CE" w14:textId="46E76B19" w:rsidR="0028793C" w:rsidRDefault="00000000">
      <w:pPr>
        <w:pStyle w:val="TOC2"/>
        <w:tabs>
          <w:tab w:val="left" w:pos="1540"/>
          <w:tab w:val="right" w:leader="dot" w:pos="8544"/>
        </w:tabs>
        <w:rPr>
          <w:rFonts w:asciiTheme="minorHAnsi" w:eastAsiaTheme="minorEastAsia" w:hAnsiTheme="minorHAnsi"/>
          <w:noProof/>
          <w:sz w:val="22"/>
        </w:rPr>
      </w:pPr>
      <w:hyperlink w:anchor="_Toc114765099" w:history="1">
        <w:r w:rsidR="0028793C" w:rsidRPr="006E73A6">
          <w:rPr>
            <w:rStyle w:val="Hyperlink"/>
            <w:noProof/>
          </w:rPr>
          <w:t>1.4</w:t>
        </w:r>
        <w:r w:rsidR="0028793C">
          <w:rPr>
            <w:rFonts w:asciiTheme="minorHAnsi" w:eastAsiaTheme="minorEastAsia" w:hAnsiTheme="minorHAnsi"/>
            <w:noProof/>
            <w:sz w:val="22"/>
          </w:rPr>
          <w:tab/>
        </w:r>
        <w:r w:rsidR="0028793C" w:rsidRPr="006E73A6">
          <w:rPr>
            <w:rStyle w:val="Hyperlink"/>
            <w:noProof/>
          </w:rPr>
          <w:t>HYPOTHESIS</w:t>
        </w:r>
        <w:r w:rsidR="0028793C">
          <w:rPr>
            <w:noProof/>
            <w:webHidden/>
          </w:rPr>
          <w:tab/>
        </w:r>
        <w:r w:rsidR="0028793C">
          <w:rPr>
            <w:noProof/>
            <w:webHidden/>
          </w:rPr>
          <w:fldChar w:fldCharType="begin"/>
        </w:r>
        <w:r w:rsidR="0028793C">
          <w:rPr>
            <w:noProof/>
            <w:webHidden/>
          </w:rPr>
          <w:instrText xml:space="preserve"> PAGEREF _Toc114765099 \h </w:instrText>
        </w:r>
        <w:r w:rsidR="0028793C">
          <w:rPr>
            <w:noProof/>
            <w:webHidden/>
          </w:rPr>
        </w:r>
        <w:r w:rsidR="0028793C">
          <w:rPr>
            <w:noProof/>
            <w:webHidden/>
          </w:rPr>
          <w:fldChar w:fldCharType="separate"/>
        </w:r>
        <w:r w:rsidR="0028793C">
          <w:rPr>
            <w:noProof/>
            <w:webHidden/>
          </w:rPr>
          <w:t>15</w:t>
        </w:r>
        <w:r w:rsidR="0028793C">
          <w:rPr>
            <w:noProof/>
            <w:webHidden/>
          </w:rPr>
          <w:fldChar w:fldCharType="end"/>
        </w:r>
      </w:hyperlink>
    </w:p>
    <w:p w14:paraId="20DA70EB" w14:textId="09CE5B3B" w:rsidR="0028793C" w:rsidRDefault="00000000">
      <w:pPr>
        <w:pStyle w:val="TOC2"/>
        <w:tabs>
          <w:tab w:val="left" w:pos="1540"/>
          <w:tab w:val="right" w:leader="dot" w:pos="8544"/>
        </w:tabs>
        <w:rPr>
          <w:rFonts w:asciiTheme="minorHAnsi" w:eastAsiaTheme="minorEastAsia" w:hAnsiTheme="minorHAnsi"/>
          <w:noProof/>
          <w:sz w:val="22"/>
        </w:rPr>
      </w:pPr>
      <w:hyperlink w:anchor="_Toc114765100" w:history="1">
        <w:r w:rsidR="0028793C" w:rsidRPr="006E73A6">
          <w:rPr>
            <w:rStyle w:val="Hyperlink"/>
            <w:noProof/>
          </w:rPr>
          <w:t>1.5</w:t>
        </w:r>
        <w:r w:rsidR="0028793C">
          <w:rPr>
            <w:rFonts w:asciiTheme="minorHAnsi" w:eastAsiaTheme="minorEastAsia" w:hAnsiTheme="minorHAnsi"/>
            <w:noProof/>
            <w:sz w:val="22"/>
          </w:rPr>
          <w:tab/>
        </w:r>
        <w:r w:rsidR="0028793C" w:rsidRPr="006E73A6">
          <w:rPr>
            <w:rStyle w:val="Hyperlink"/>
            <w:noProof/>
          </w:rPr>
          <w:t>OBJECTIVES</w:t>
        </w:r>
        <w:r w:rsidR="0028793C">
          <w:rPr>
            <w:noProof/>
            <w:webHidden/>
          </w:rPr>
          <w:tab/>
        </w:r>
        <w:r w:rsidR="0028793C">
          <w:rPr>
            <w:noProof/>
            <w:webHidden/>
          </w:rPr>
          <w:fldChar w:fldCharType="begin"/>
        </w:r>
        <w:r w:rsidR="0028793C">
          <w:rPr>
            <w:noProof/>
            <w:webHidden/>
          </w:rPr>
          <w:instrText xml:space="preserve"> PAGEREF _Toc114765100 \h </w:instrText>
        </w:r>
        <w:r w:rsidR="0028793C">
          <w:rPr>
            <w:noProof/>
            <w:webHidden/>
          </w:rPr>
        </w:r>
        <w:r w:rsidR="0028793C">
          <w:rPr>
            <w:noProof/>
            <w:webHidden/>
          </w:rPr>
          <w:fldChar w:fldCharType="separate"/>
        </w:r>
        <w:r w:rsidR="0028793C">
          <w:rPr>
            <w:noProof/>
            <w:webHidden/>
          </w:rPr>
          <w:t>15</w:t>
        </w:r>
        <w:r w:rsidR="0028793C">
          <w:rPr>
            <w:noProof/>
            <w:webHidden/>
          </w:rPr>
          <w:fldChar w:fldCharType="end"/>
        </w:r>
      </w:hyperlink>
    </w:p>
    <w:p w14:paraId="772A9AFE" w14:textId="33402E52" w:rsidR="0028793C" w:rsidRDefault="00000000">
      <w:pPr>
        <w:pStyle w:val="TOC1"/>
        <w:rPr>
          <w:rFonts w:asciiTheme="minorHAnsi" w:eastAsiaTheme="minorEastAsia" w:hAnsiTheme="minorHAnsi"/>
          <w:noProof/>
          <w:sz w:val="22"/>
        </w:rPr>
      </w:pPr>
      <w:hyperlink w:anchor="_Toc114765101" w:history="1">
        <w:r w:rsidR="0028793C" w:rsidRPr="006E73A6">
          <w:rPr>
            <w:rStyle w:val="Hyperlink"/>
            <w:noProof/>
          </w:rPr>
          <w:t>CHAPTER 2: SIGNAL AND SYSTEM MODEL</w:t>
        </w:r>
        <w:r w:rsidR="0028793C">
          <w:rPr>
            <w:noProof/>
            <w:webHidden/>
          </w:rPr>
          <w:tab/>
        </w:r>
        <w:r w:rsidR="0028793C">
          <w:rPr>
            <w:noProof/>
            <w:webHidden/>
          </w:rPr>
          <w:fldChar w:fldCharType="begin"/>
        </w:r>
        <w:r w:rsidR="0028793C">
          <w:rPr>
            <w:noProof/>
            <w:webHidden/>
          </w:rPr>
          <w:instrText xml:space="preserve"> PAGEREF _Toc114765101 \h </w:instrText>
        </w:r>
        <w:r w:rsidR="0028793C">
          <w:rPr>
            <w:noProof/>
            <w:webHidden/>
          </w:rPr>
        </w:r>
        <w:r w:rsidR="0028793C">
          <w:rPr>
            <w:noProof/>
            <w:webHidden/>
          </w:rPr>
          <w:fldChar w:fldCharType="separate"/>
        </w:r>
        <w:r w:rsidR="0028793C">
          <w:rPr>
            <w:noProof/>
            <w:webHidden/>
          </w:rPr>
          <w:t>17</w:t>
        </w:r>
        <w:r w:rsidR="0028793C">
          <w:rPr>
            <w:noProof/>
            <w:webHidden/>
          </w:rPr>
          <w:fldChar w:fldCharType="end"/>
        </w:r>
      </w:hyperlink>
    </w:p>
    <w:p w14:paraId="3889083F" w14:textId="1622CA1F" w:rsidR="0028793C" w:rsidRDefault="00000000">
      <w:pPr>
        <w:pStyle w:val="TOC2"/>
        <w:tabs>
          <w:tab w:val="left" w:pos="1540"/>
          <w:tab w:val="right" w:leader="dot" w:pos="8544"/>
        </w:tabs>
        <w:rPr>
          <w:rFonts w:asciiTheme="minorHAnsi" w:eastAsiaTheme="minorEastAsia" w:hAnsiTheme="minorHAnsi"/>
          <w:noProof/>
          <w:sz w:val="22"/>
        </w:rPr>
      </w:pPr>
      <w:hyperlink w:anchor="_Toc114765102" w:history="1">
        <w:r w:rsidR="0028793C" w:rsidRPr="006E73A6">
          <w:rPr>
            <w:rStyle w:val="Hyperlink"/>
            <w:noProof/>
          </w:rPr>
          <w:t>2.1</w:t>
        </w:r>
        <w:r w:rsidR="0028793C">
          <w:rPr>
            <w:rFonts w:asciiTheme="minorHAnsi" w:eastAsiaTheme="minorEastAsia" w:hAnsiTheme="minorHAnsi"/>
            <w:noProof/>
            <w:sz w:val="22"/>
          </w:rPr>
          <w:tab/>
        </w:r>
        <w:r w:rsidR="0028793C" w:rsidRPr="006E73A6">
          <w:rPr>
            <w:rStyle w:val="Hyperlink"/>
            <w:noProof/>
          </w:rPr>
          <w:t>SYSTEM MODEL</w:t>
        </w:r>
        <w:r w:rsidR="0028793C">
          <w:rPr>
            <w:noProof/>
            <w:webHidden/>
          </w:rPr>
          <w:tab/>
        </w:r>
        <w:r w:rsidR="0028793C">
          <w:rPr>
            <w:noProof/>
            <w:webHidden/>
          </w:rPr>
          <w:fldChar w:fldCharType="begin"/>
        </w:r>
        <w:r w:rsidR="0028793C">
          <w:rPr>
            <w:noProof/>
            <w:webHidden/>
          </w:rPr>
          <w:instrText xml:space="preserve"> PAGEREF _Toc114765102 \h </w:instrText>
        </w:r>
        <w:r w:rsidR="0028793C">
          <w:rPr>
            <w:noProof/>
            <w:webHidden/>
          </w:rPr>
        </w:r>
        <w:r w:rsidR="0028793C">
          <w:rPr>
            <w:noProof/>
            <w:webHidden/>
          </w:rPr>
          <w:fldChar w:fldCharType="separate"/>
        </w:r>
        <w:r w:rsidR="0028793C">
          <w:rPr>
            <w:noProof/>
            <w:webHidden/>
          </w:rPr>
          <w:t>17</w:t>
        </w:r>
        <w:r w:rsidR="0028793C">
          <w:rPr>
            <w:noProof/>
            <w:webHidden/>
          </w:rPr>
          <w:fldChar w:fldCharType="end"/>
        </w:r>
      </w:hyperlink>
    </w:p>
    <w:p w14:paraId="7C0E2A08" w14:textId="5E93D639" w:rsidR="0028793C" w:rsidRDefault="00000000">
      <w:pPr>
        <w:pStyle w:val="TOC2"/>
        <w:tabs>
          <w:tab w:val="left" w:pos="1540"/>
          <w:tab w:val="right" w:leader="dot" w:pos="8544"/>
        </w:tabs>
        <w:rPr>
          <w:rFonts w:asciiTheme="minorHAnsi" w:eastAsiaTheme="minorEastAsia" w:hAnsiTheme="minorHAnsi"/>
          <w:noProof/>
          <w:sz w:val="22"/>
        </w:rPr>
      </w:pPr>
      <w:hyperlink w:anchor="_Toc114765103" w:history="1">
        <w:r w:rsidR="0028793C" w:rsidRPr="006E73A6">
          <w:rPr>
            <w:rStyle w:val="Hyperlink"/>
            <w:noProof/>
          </w:rPr>
          <w:t>2.2</w:t>
        </w:r>
        <w:r w:rsidR="0028793C">
          <w:rPr>
            <w:rFonts w:asciiTheme="minorHAnsi" w:eastAsiaTheme="minorEastAsia" w:hAnsiTheme="minorHAnsi"/>
            <w:noProof/>
            <w:sz w:val="22"/>
          </w:rPr>
          <w:tab/>
        </w:r>
        <w:r w:rsidR="0028793C" w:rsidRPr="006E73A6">
          <w:rPr>
            <w:rStyle w:val="Hyperlink"/>
            <w:noProof/>
          </w:rPr>
          <w:t>PROPOSED METHOD</w:t>
        </w:r>
        <w:r w:rsidR="0028793C">
          <w:rPr>
            <w:noProof/>
            <w:webHidden/>
          </w:rPr>
          <w:tab/>
        </w:r>
        <w:r w:rsidR="0028793C">
          <w:rPr>
            <w:noProof/>
            <w:webHidden/>
          </w:rPr>
          <w:fldChar w:fldCharType="begin"/>
        </w:r>
        <w:r w:rsidR="0028793C">
          <w:rPr>
            <w:noProof/>
            <w:webHidden/>
          </w:rPr>
          <w:instrText xml:space="preserve"> PAGEREF _Toc114765103 \h </w:instrText>
        </w:r>
        <w:r w:rsidR="0028793C">
          <w:rPr>
            <w:noProof/>
            <w:webHidden/>
          </w:rPr>
        </w:r>
        <w:r w:rsidR="0028793C">
          <w:rPr>
            <w:noProof/>
            <w:webHidden/>
          </w:rPr>
          <w:fldChar w:fldCharType="separate"/>
        </w:r>
        <w:r w:rsidR="0028793C">
          <w:rPr>
            <w:noProof/>
            <w:webHidden/>
          </w:rPr>
          <w:t>19</w:t>
        </w:r>
        <w:r w:rsidR="0028793C">
          <w:rPr>
            <w:noProof/>
            <w:webHidden/>
          </w:rPr>
          <w:fldChar w:fldCharType="end"/>
        </w:r>
      </w:hyperlink>
    </w:p>
    <w:p w14:paraId="466F6A3E" w14:textId="2F9FB2D9" w:rsidR="0028793C" w:rsidRDefault="00000000">
      <w:pPr>
        <w:pStyle w:val="TOC2"/>
        <w:tabs>
          <w:tab w:val="left" w:pos="1540"/>
          <w:tab w:val="right" w:leader="dot" w:pos="8544"/>
        </w:tabs>
        <w:rPr>
          <w:rFonts w:asciiTheme="minorHAnsi" w:eastAsiaTheme="minorEastAsia" w:hAnsiTheme="minorHAnsi"/>
          <w:noProof/>
          <w:sz w:val="22"/>
        </w:rPr>
      </w:pPr>
      <w:hyperlink w:anchor="_Toc114765104" w:history="1">
        <w:r w:rsidR="0028793C" w:rsidRPr="006E73A6">
          <w:rPr>
            <w:rStyle w:val="Hyperlink"/>
            <w:noProof/>
          </w:rPr>
          <w:t>2.3</w:t>
        </w:r>
        <w:r w:rsidR="0028793C">
          <w:rPr>
            <w:rFonts w:asciiTheme="minorHAnsi" w:eastAsiaTheme="minorEastAsia" w:hAnsiTheme="minorHAnsi"/>
            <w:noProof/>
            <w:sz w:val="22"/>
          </w:rPr>
          <w:tab/>
        </w:r>
        <w:r w:rsidR="0028793C" w:rsidRPr="006E73A6">
          <w:rPr>
            <w:rStyle w:val="Hyperlink"/>
            <w:noProof/>
          </w:rPr>
          <w:t>DOA ESTIMATION AS A CLASSIFICATION PROBLEM</w:t>
        </w:r>
        <w:r w:rsidR="0028793C">
          <w:rPr>
            <w:noProof/>
            <w:webHidden/>
          </w:rPr>
          <w:tab/>
        </w:r>
        <w:r w:rsidR="0028793C">
          <w:rPr>
            <w:noProof/>
            <w:webHidden/>
          </w:rPr>
          <w:fldChar w:fldCharType="begin"/>
        </w:r>
        <w:r w:rsidR="0028793C">
          <w:rPr>
            <w:noProof/>
            <w:webHidden/>
          </w:rPr>
          <w:instrText xml:space="preserve"> PAGEREF _Toc114765104 \h </w:instrText>
        </w:r>
        <w:r w:rsidR="0028793C">
          <w:rPr>
            <w:noProof/>
            <w:webHidden/>
          </w:rPr>
        </w:r>
        <w:r w:rsidR="0028793C">
          <w:rPr>
            <w:noProof/>
            <w:webHidden/>
          </w:rPr>
          <w:fldChar w:fldCharType="separate"/>
        </w:r>
        <w:r w:rsidR="0028793C">
          <w:rPr>
            <w:noProof/>
            <w:webHidden/>
          </w:rPr>
          <w:t>20</w:t>
        </w:r>
        <w:r w:rsidR="0028793C">
          <w:rPr>
            <w:noProof/>
            <w:webHidden/>
          </w:rPr>
          <w:fldChar w:fldCharType="end"/>
        </w:r>
      </w:hyperlink>
    </w:p>
    <w:p w14:paraId="3B4BB7BF" w14:textId="51C69661" w:rsidR="0028793C" w:rsidRDefault="00000000">
      <w:pPr>
        <w:pStyle w:val="TOC2"/>
        <w:tabs>
          <w:tab w:val="left" w:pos="1540"/>
          <w:tab w:val="right" w:leader="dot" w:pos="8544"/>
        </w:tabs>
        <w:rPr>
          <w:rFonts w:asciiTheme="minorHAnsi" w:eastAsiaTheme="minorEastAsia" w:hAnsiTheme="minorHAnsi"/>
          <w:noProof/>
          <w:sz w:val="22"/>
        </w:rPr>
      </w:pPr>
      <w:hyperlink w:anchor="_Toc114765105" w:history="1">
        <w:r w:rsidR="0028793C" w:rsidRPr="006E73A6">
          <w:rPr>
            <w:rStyle w:val="Hyperlink"/>
            <w:noProof/>
          </w:rPr>
          <w:t>2.4</w:t>
        </w:r>
        <w:r w:rsidR="0028793C">
          <w:rPr>
            <w:rFonts w:asciiTheme="minorHAnsi" w:eastAsiaTheme="minorEastAsia" w:hAnsiTheme="minorHAnsi"/>
            <w:noProof/>
            <w:sz w:val="22"/>
          </w:rPr>
          <w:tab/>
        </w:r>
        <w:r w:rsidR="0028793C" w:rsidRPr="006E73A6">
          <w:rPr>
            <w:rStyle w:val="Hyperlink"/>
            <w:noProof/>
          </w:rPr>
          <w:t>METRICS AND SCORING</w:t>
        </w:r>
        <w:r w:rsidR="0028793C">
          <w:rPr>
            <w:noProof/>
            <w:webHidden/>
          </w:rPr>
          <w:tab/>
        </w:r>
        <w:r w:rsidR="0028793C">
          <w:rPr>
            <w:noProof/>
            <w:webHidden/>
          </w:rPr>
          <w:fldChar w:fldCharType="begin"/>
        </w:r>
        <w:r w:rsidR="0028793C">
          <w:rPr>
            <w:noProof/>
            <w:webHidden/>
          </w:rPr>
          <w:instrText xml:space="preserve"> PAGEREF _Toc114765105 \h </w:instrText>
        </w:r>
        <w:r w:rsidR="0028793C">
          <w:rPr>
            <w:noProof/>
            <w:webHidden/>
          </w:rPr>
        </w:r>
        <w:r w:rsidR="0028793C">
          <w:rPr>
            <w:noProof/>
            <w:webHidden/>
          </w:rPr>
          <w:fldChar w:fldCharType="separate"/>
        </w:r>
        <w:r w:rsidR="0028793C">
          <w:rPr>
            <w:noProof/>
            <w:webHidden/>
          </w:rPr>
          <w:t>22</w:t>
        </w:r>
        <w:r w:rsidR="0028793C">
          <w:rPr>
            <w:noProof/>
            <w:webHidden/>
          </w:rPr>
          <w:fldChar w:fldCharType="end"/>
        </w:r>
      </w:hyperlink>
    </w:p>
    <w:p w14:paraId="62D4F174" w14:textId="170FBACF" w:rsidR="0028793C" w:rsidRDefault="00000000">
      <w:pPr>
        <w:pStyle w:val="TOC2"/>
        <w:tabs>
          <w:tab w:val="left" w:pos="1540"/>
          <w:tab w:val="right" w:leader="dot" w:pos="8544"/>
        </w:tabs>
        <w:rPr>
          <w:rFonts w:asciiTheme="minorHAnsi" w:eastAsiaTheme="minorEastAsia" w:hAnsiTheme="minorHAnsi"/>
          <w:noProof/>
          <w:sz w:val="22"/>
        </w:rPr>
      </w:pPr>
      <w:hyperlink w:anchor="_Toc114765106" w:history="1">
        <w:r w:rsidR="0028793C" w:rsidRPr="006E73A6">
          <w:rPr>
            <w:rStyle w:val="Hyperlink"/>
            <w:noProof/>
          </w:rPr>
          <w:t>2.5</w:t>
        </w:r>
        <w:r w:rsidR="0028793C">
          <w:rPr>
            <w:rFonts w:asciiTheme="minorHAnsi" w:eastAsiaTheme="minorEastAsia" w:hAnsiTheme="minorHAnsi"/>
            <w:noProof/>
            <w:sz w:val="22"/>
          </w:rPr>
          <w:tab/>
        </w:r>
        <w:r w:rsidR="0028793C" w:rsidRPr="006E73A6">
          <w:rPr>
            <w:rStyle w:val="Hyperlink"/>
            <w:noProof/>
          </w:rPr>
          <w:t>PARTIAL CONCLUSIONS</w:t>
        </w:r>
        <w:r w:rsidR="0028793C">
          <w:rPr>
            <w:noProof/>
            <w:webHidden/>
          </w:rPr>
          <w:tab/>
        </w:r>
        <w:r w:rsidR="0028793C">
          <w:rPr>
            <w:noProof/>
            <w:webHidden/>
          </w:rPr>
          <w:fldChar w:fldCharType="begin"/>
        </w:r>
        <w:r w:rsidR="0028793C">
          <w:rPr>
            <w:noProof/>
            <w:webHidden/>
          </w:rPr>
          <w:instrText xml:space="preserve"> PAGEREF _Toc114765106 \h </w:instrText>
        </w:r>
        <w:r w:rsidR="0028793C">
          <w:rPr>
            <w:noProof/>
            <w:webHidden/>
          </w:rPr>
        </w:r>
        <w:r w:rsidR="0028793C">
          <w:rPr>
            <w:noProof/>
            <w:webHidden/>
          </w:rPr>
          <w:fldChar w:fldCharType="separate"/>
        </w:r>
        <w:r w:rsidR="0028793C">
          <w:rPr>
            <w:noProof/>
            <w:webHidden/>
          </w:rPr>
          <w:t>24</w:t>
        </w:r>
        <w:r w:rsidR="0028793C">
          <w:rPr>
            <w:noProof/>
            <w:webHidden/>
          </w:rPr>
          <w:fldChar w:fldCharType="end"/>
        </w:r>
      </w:hyperlink>
    </w:p>
    <w:p w14:paraId="1E3FCB88" w14:textId="3A012844" w:rsidR="0028793C" w:rsidRDefault="00000000">
      <w:pPr>
        <w:pStyle w:val="TOC1"/>
        <w:rPr>
          <w:rFonts w:asciiTheme="minorHAnsi" w:eastAsiaTheme="minorEastAsia" w:hAnsiTheme="minorHAnsi"/>
          <w:noProof/>
          <w:sz w:val="22"/>
        </w:rPr>
      </w:pPr>
      <w:hyperlink w:anchor="_Toc114765107" w:history="1">
        <w:r w:rsidR="0028793C" w:rsidRPr="006E73A6">
          <w:rPr>
            <w:rStyle w:val="Hyperlink"/>
            <w:noProof/>
          </w:rPr>
          <w:t>CHAPTER 3: IMPLEMENTATION OF THE SIMULATION SCENARIO</w:t>
        </w:r>
        <w:r w:rsidR="0028793C">
          <w:rPr>
            <w:noProof/>
            <w:webHidden/>
          </w:rPr>
          <w:tab/>
        </w:r>
        <w:r w:rsidR="0028793C">
          <w:rPr>
            <w:noProof/>
            <w:webHidden/>
          </w:rPr>
          <w:fldChar w:fldCharType="begin"/>
        </w:r>
        <w:r w:rsidR="0028793C">
          <w:rPr>
            <w:noProof/>
            <w:webHidden/>
          </w:rPr>
          <w:instrText xml:space="preserve"> PAGEREF _Toc114765107 \h </w:instrText>
        </w:r>
        <w:r w:rsidR="0028793C">
          <w:rPr>
            <w:noProof/>
            <w:webHidden/>
          </w:rPr>
        </w:r>
        <w:r w:rsidR="0028793C">
          <w:rPr>
            <w:noProof/>
            <w:webHidden/>
          </w:rPr>
          <w:fldChar w:fldCharType="separate"/>
        </w:r>
        <w:r w:rsidR="0028793C">
          <w:rPr>
            <w:noProof/>
            <w:webHidden/>
          </w:rPr>
          <w:t>25</w:t>
        </w:r>
        <w:r w:rsidR="0028793C">
          <w:rPr>
            <w:noProof/>
            <w:webHidden/>
          </w:rPr>
          <w:fldChar w:fldCharType="end"/>
        </w:r>
      </w:hyperlink>
    </w:p>
    <w:p w14:paraId="106FD276" w14:textId="05975498" w:rsidR="0028793C" w:rsidRDefault="00000000">
      <w:pPr>
        <w:pStyle w:val="TOC2"/>
        <w:tabs>
          <w:tab w:val="left" w:pos="1540"/>
          <w:tab w:val="right" w:leader="dot" w:pos="8544"/>
        </w:tabs>
        <w:rPr>
          <w:rFonts w:asciiTheme="minorHAnsi" w:eastAsiaTheme="minorEastAsia" w:hAnsiTheme="minorHAnsi"/>
          <w:noProof/>
          <w:sz w:val="22"/>
        </w:rPr>
      </w:pPr>
      <w:hyperlink w:anchor="_Toc114765108" w:history="1">
        <w:r w:rsidR="0028793C" w:rsidRPr="006E73A6">
          <w:rPr>
            <w:rStyle w:val="Hyperlink"/>
            <w:noProof/>
          </w:rPr>
          <w:t>3.1</w:t>
        </w:r>
        <w:r w:rsidR="0028793C">
          <w:rPr>
            <w:rFonts w:asciiTheme="minorHAnsi" w:eastAsiaTheme="minorEastAsia" w:hAnsiTheme="minorHAnsi"/>
            <w:noProof/>
            <w:sz w:val="22"/>
          </w:rPr>
          <w:tab/>
        </w:r>
        <w:r w:rsidR="0028793C" w:rsidRPr="006E73A6">
          <w:rPr>
            <w:rStyle w:val="Hyperlink"/>
            <w:noProof/>
          </w:rPr>
          <w:t>COORDINATES OF THE ANTENNAS</w:t>
        </w:r>
        <w:r w:rsidR="0028793C">
          <w:rPr>
            <w:noProof/>
            <w:webHidden/>
          </w:rPr>
          <w:tab/>
        </w:r>
        <w:r w:rsidR="0028793C">
          <w:rPr>
            <w:noProof/>
            <w:webHidden/>
          </w:rPr>
          <w:fldChar w:fldCharType="begin"/>
        </w:r>
        <w:r w:rsidR="0028793C">
          <w:rPr>
            <w:noProof/>
            <w:webHidden/>
          </w:rPr>
          <w:instrText xml:space="preserve"> PAGEREF _Toc114765108 \h </w:instrText>
        </w:r>
        <w:r w:rsidR="0028793C">
          <w:rPr>
            <w:noProof/>
            <w:webHidden/>
          </w:rPr>
        </w:r>
        <w:r w:rsidR="0028793C">
          <w:rPr>
            <w:noProof/>
            <w:webHidden/>
          </w:rPr>
          <w:fldChar w:fldCharType="separate"/>
        </w:r>
        <w:r w:rsidR="0028793C">
          <w:rPr>
            <w:noProof/>
            <w:webHidden/>
          </w:rPr>
          <w:t>27</w:t>
        </w:r>
        <w:r w:rsidR="0028793C">
          <w:rPr>
            <w:noProof/>
            <w:webHidden/>
          </w:rPr>
          <w:fldChar w:fldCharType="end"/>
        </w:r>
      </w:hyperlink>
    </w:p>
    <w:p w14:paraId="2CE9B93B" w14:textId="277A7CA0" w:rsidR="0028793C" w:rsidRDefault="00000000">
      <w:pPr>
        <w:pStyle w:val="TOC2"/>
        <w:tabs>
          <w:tab w:val="left" w:pos="1540"/>
          <w:tab w:val="right" w:leader="dot" w:pos="8544"/>
        </w:tabs>
        <w:rPr>
          <w:rFonts w:asciiTheme="minorHAnsi" w:eastAsiaTheme="minorEastAsia" w:hAnsiTheme="minorHAnsi"/>
          <w:noProof/>
          <w:sz w:val="22"/>
        </w:rPr>
      </w:pPr>
      <w:hyperlink w:anchor="_Toc114765109" w:history="1">
        <w:r w:rsidR="0028793C" w:rsidRPr="006E73A6">
          <w:rPr>
            <w:rStyle w:val="Hyperlink"/>
            <w:noProof/>
          </w:rPr>
          <w:t>3.2</w:t>
        </w:r>
        <w:r w:rsidR="0028793C">
          <w:rPr>
            <w:rFonts w:asciiTheme="minorHAnsi" w:eastAsiaTheme="minorEastAsia" w:hAnsiTheme="minorHAnsi"/>
            <w:noProof/>
            <w:sz w:val="22"/>
          </w:rPr>
          <w:tab/>
        </w:r>
        <w:r w:rsidR="0028793C" w:rsidRPr="006E73A6">
          <w:rPr>
            <w:rStyle w:val="Hyperlink"/>
            <w:noProof/>
          </w:rPr>
          <w:t>TRANSMITTER COORDINATES</w:t>
        </w:r>
        <w:r w:rsidR="0028793C">
          <w:rPr>
            <w:noProof/>
            <w:webHidden/>
          </w:rPr>
          <w:tab/>
        </w:r>
        <w:r w:rsidR="0028793C">
          <w:rPr>
            <w:noProof/>
            <w:webHidden/>
          </w:rPr>
          <w:fldChar w:fldCharType="begin"/>
        </w:r>
        <w:r w:rsidR="0028793C">
          <w:rPr>
            <w:noProof/>
            <w:webHidden/>
          </w:rPr>
          <w:instrText xml:space="preserve"> PAGEREF _Toc114765109 \h </w:instrText>
        </w:r>
        <w:r w:rsidR="0028793C">
          <w:rPr>
            <w:noProof/>
            <w:webHidden/>
          </w:rPr>
        </w:r>
        <w:r w:rsidR="0028793C">
          <w:rPr>
            <w:noProof/>
            <w:webHidden/>
          </w:rPr>
          <w:fldChar w:fldCharType="separate"/>
        </w:r>
        <w:r w:rsidR="0028793C">
          <w:rPr>
            <w:noProof/>
            <w:webHidden/>
          </w:rPr>
          <w:t>28</w:t>
        </w:r>
        <w:r w:rsidR="0028793C">
          <w:rPr>
            <w:noProof/>
            <w:webHidden/>
          </w:rPr>
          <w:fldChar w:fldCharType="end"/>
        </w:r>
      </w:hyperlink>
    </w:p>
    <w:p w14:paraId="1D73E766" w14:textId="2AF5325C" w:rsidR="0028793C" w:rsidRDefault="00000000">
      <w:pPr>
        <w:pStyle w:val="TOC2"/>
        <w:tabs>
          <w:tab w:val="left" w:pos="1540"/>
          <w:tab w:val="right" w:leader="dot" w:pos="8544"/>
        </w:tabs>
        <w:rPr>
          <w:rFonts w:asciiTheme="minorHAnsi" w:eastAsiaTheme="minorEastAsia" w:hAnsiTheme="minorHAnsi"/>
          <w:noProof/>
          <w:sz w:val="22"/>
        </w:rPr>
      </w:pPr>
      <w:hyperlink w:anchor="_Toc114765110" w:history="1">
        <w:r w:rsidR="0028793C" w:rsidRPr="006E73A6">
          <w:rPr>
            <w:rStyle w:val="Hyperlink"/>
            <w:noProof/>
          </w:rPr>
          <w:t>3.3</w:t>
        </w:r>
        <w:r w:rsidR="0028793C">
          <w:rPr>
            <w:rFonts w:asciiTheme="minorHAnsi" w:eastAsiaTheme="minorEastAsia" w:hAnsiTheme="minorHAnsi"/>
            <w:noProof/>
            <w:sz w:val="22"/>
          </w:rPr>
          <w:tab/>
        </w:r>
        <w:r w:rsidR="0028793C" w:rsidRPr="006E73A6">
          <w:rPr>
            <w:rStyle w:val="Hyperlink"/>
            <w:noProof/>
          </w:rPr>
          <w:t>DISTANCE BETWEEN TRANSMITTING ANTENNA AND RECEIVING ANTENNAS</w:t>
        </w:r>
        <w:r w:rsidR="0028793C">
          <w:rPr>
            <w:noProof/>
            <w:webHidden/>
          </w:rPr>
          <w:tab/>
        </w:r>
        <w:r w:rsidR="0028793C">
          <w:rPr>
            <w:noProof/>
            <w:webHidden/>
          </w:rPr>
          <w:fldChar w:fldCharType="begin"/>
        </w:r>
        <w:r w:rsidR="0028793C">
          <w:rPr>
            <w:noProof/>
            <w:webHidden/>
          </w:rPr>
          <w:instrText xml:space="preserve"> PAGEREF _Toc114765110 \h </w:instrText>
        </w:r>
        <w:r w:rsidR="0028793C">
          <w:rPr>
            <w:noProof/>
            <w:webHidden/>
          </w:rPr>
        </w:r>
        <w:r w:rsidR="0028793C">
          <w:rPr>
            <w:noProof/>
            <w:webHidden/>
          </w:rPr>
          <w:fldChar w:fldCharType="separate"/>
        </w:r>
        <w:r w:rsidR="0028793C">
          <w:rPr>
            <w:noProof/>
            <w:webHidden/>
          </w:rPr>
          <w:t>29</w:t>
        </w:r>
        <w:r w:rsidR="0028793C">
          <w:rPr>
            <w:noProof/>
            <w:webHidden/>
          </w:rPr>
          <w:fldChar w:fldCharType="end"/>
        </w:r>
      </w:hyperlink>
    </w:p>
    <w:p w14:paraId="0280FB2A" w14:textId="6D84286A" w:rsidR="0028793C" w:rsidRDefault="00000000">
      <w:pPr>
        <w:pStyle w:val="TOC2"/>
        <w:tabs>
          <w:tab w:val="left" w:pos="1540"/>
          <w:tab w:val="right" w:leader="dot" w:pos="8544"/>
        </w:tabs>
        <w:rPr>
          <w:rFonts w:asciiTheme="minorHAnsi" w:eastAsiaTheme="minorEastAsia" w:hAnsiTheme="minorHAnsi"/>
          <w:noProof/>
          <w:sz w:val="22"/>
        </w:rPr>
      </w:pPr>
      <w:hyperlink w:anchor="_Toc114765111" w:history="1">
        <w:r w:rsidR="0028793C" w:rsidRPr="006E73A6">
          <w:rPr>
            <w:rStyle w:val="Hyperlink"/>
            <w:noProof/>
          </w:rPr>
          <w:t>3.4</w:t>
        </w:r>
        <w:r w:rsidR="0028793C">
          <w:rPr>
            <w:rFonts w:asciiTheme="minorHAnsi" w:eastAsiaTheme="minorEastAsia" w:hAnsiTheme="minorHAnsi"/>
            <w:noProof/>
            <w:sz w:val="22"/>
          </w:rPr>
          <w:tab/>
        </w:r>
        <w:r w:rsidR="0028793C" w:rsidRPr="006E73A6">
          <w:rPr>
            <w:rStyle w:val="Hyperlink"/>
            <w:noProof/>
          </w:rPr>
          <w:t>ANGLES BETWEEN TRANSMITTING ANTENNA AND RECEIVING ANTENNAS</w:t>
        </w:r>
        <w:r w:rsidR="0028793C">
          <w:rPr>
            <w:noProof/>
            <w:webHidden/>
          </w:rPr>
          <w:tab/>
        </w:r>
        <w:r w:rsidR="0028793C">
          <w:rPr>
            <w:noProof/>
            <w:webHidden/>
          </w:rPr>
          <w:fldChar w:fldCharType="begin"/>
        </w:r>
        <w:r w:rsidR="0028793C">
          <w:rPr>
            <w:noProof/>
            <w:webHidden/>
          </w:rPr>
          <w:instrText xml:space="preserve"> PAGEREF _Toc114765111 \h </w:instrText>
        </w:r>
        <w:r w:rsidR="0028793C">
          <w:rPr>
            <w:noProof/>
            <w:webHidden/>
          </w:rPr>
        </w:r>
        <w:r w:rsidR="0028793C">
          <w:rPr>
            <w:noProof/>
            <w:webHidden/>
          </w:rPr>
          <w:fldChar w:fldCharType="separate"/>
        </w:r>
        <w:r w:rsidR="0028793C">
          <w:rPr>
            <w:noProof/>
            <w:webHidden/>
          </w:rPr>
          <w:t>30</w:t>
        </w:r>
        <w:r w:rsidR="0028793C">
          <w:rPr>
            <w:noProof/>
            <w:webHidden/>
          </w:rPr>
          <w:fldChar w:fldCharType="end"/>
        </w:r>
      </w:hyperlink>
    </w:p>
    <w:p w14:paraId="29303C32" w14:textId="3946117A" w:rsidR="0028793C" w:rsidRDefault="00000000">
      <w:pPr>
        <w:pStyle w:val="TOC2"/>
        <w:tabs>
          <w:tab w:val="left" w:pos="1540"/>
          <w:tab w:val="right" w:leader="dot" w:pos="8544"/>
        </w:tabs>
        <w:rPr>
          <w:rFonts w:asciiTheme="minorHAnsi" w:eastAsiaTheme="minorEastAsia" w:hAnsiTheme="minorHAnsi"/>
          <w:noProof/>
          <w:sz w:val="22"/>
        </w:rPr>
      </w:pPr>
      <w:hyperlink w:anchor="_Toc114765112" w:history="1">
        <w:r w:rsidR="0028793C" w:rsidRPr="006E73A6">
          <w:rPr>
            <w:rStyle w:val="Hyperlink"/>
            <w:noProof/>
          </w:rPr>
          <w:t>3.5</w:t>
        </w:r>
        <w:r w:rsidR="0028793C">
          <w:rPr>
            <w:rFonts w:asciiTheme="minorHAnsi" w:eastAsiaTheme="minorEastAsia" w:hAnsiTheme="minorHAnsi"/>
            <w:noProof/>
            <w:sz w:val="22"/>
          </w:rPr>
          <w:tab/>
        </w:r>
        <w:r w:rsidR="0028793C" w:rsidRPr="006E73A6">
          <w:rPr>
            <w:rStyle w:val="Hyperlink"/>
            <w:noProof/>
          </w:rPr>
          <w:t>POWER RECEIVED ON EACH OF THE RECEIVING ANTENNAS IN THE SYSTEM</w:t>
        </w:r>
        <w:r w:rsidR="0028793C">
          <w:rPr>
            <w:noProof/>
            <w:webHidden/>
          </w:rPr>
          <w:tab/>
        </w:r>
        <w:r w:rsidR="0028793C">
          <w:rPr>
            <w:noProof/>
            <w:webHidden/>
          </w:rPr>
          <w:fldChar w:fldCharType="begin"/>
        </w:r>
        <w:r w:rsidR="0028793C">
          <w:rPr>
            <w:noProof/>
            <w:webHidden/>
          </w:rPr>
          <w:instrText xml:space="preserve"> PAGEREF _Toc114765112 \h </w:instrText>
        </w:r>
        <w:r w:rsidR="0028793C">
          <w:rPr>
            <w:noProof/>
            <w:webHidden/>
          </w:rPr>
        </w:r>
        <w:r w:rsidR="0028793C">
          <w:rPr>
            <w:noProof/>
            <w:webHidden/>
          </w:rPr>
          <w:fldChar w:fldCharType="separate"/>
        </w:r>
        <w:r w:rsidR="0028793C">
          <w:rPr>
            <w:noProof/>
            <w:webHidden/>
          </w:rPr>
          <w:t>31</w:t>
        </w:r>
        <w:r w:rsidR="0028793C">
          <w:rPr>
            <w:noProof/>
            <w:webHidden/>
          </w:rPr>
          <w:fldChar w:fldCharType="end"/>
        </w:r>
      </w:hyperlink>
    </w:p>
    <w:p w14:paraId="3A821E03" w14:textId="79DAB7C2" w:rsidR="0028793C" w:rsidRDefault="00000000">
      <w:pPr>
        <w:pStyle w:val="TOC2"/>
        <w:tabs>
          <w:tab w:val="left" w:pos="1540"/>
          <w:tab w:val="right" w:leader="dot" w:pos="8544"/>
        </w:tabs>
        <w:rPr>
          <w:rFonts w:asciiTheme="minorHAnsi" w:eastAsiaTheme="minorEastAsia" w:hAnsiTheme="minorHAnsi"/>
          <w:noProof/>
          <w:sz w:val="22"/>
        </w:rPr>
      </w:pPr>
      <w:hyperlink w:anchor="_Toc114765113" w:history="1">
        <w:r w:rsidR="0028793C" w:rsidRPr="006E73A6">
          <w:rPr>
            <w:rStyle w:val="Hyperlink"/>
            <w:noProof/>
          </w:rPr>
          <w:t>3.6</w:t>
        </w:r>
        <w:r w:rsidR="0028793C">
          <w:rPr>
            <w:rFonts w:asciiTheme="minorHAnsi" w:eastAsiaTheme="minorEastAsia" w:hAnsiTheme="minorHAnsi"/>
            <w:noProof/>
            <w:sz w:val="22"/>
          </w:rPr>
          <w:tab/>
        </w:r>
        <w:r w:rsidR="0028793C" w:rsidRPr="006E73A6">
          <w:rPr>
            <w:rStyle w:val="Hyperlink"/>
            <w:noProof/>
          </w:rPr>
          <w:t>PARTIAL CONCLUSIONS</w:t>
        </w:r>
        <w:r w:rsidR="0028793C">
          <w:rPr>
            <w:noProof/>
            <w:webHidden/>
          </w:rPr>
          <w:tab/>
        </w:r>
        <w:r w:rsidR="0028793C">
          <w:rPr>
            <w:noProof/>
            <w:webHidden/>
          </w:rPr>
          <w:fldChar w:fldCharType="begin"/>
        </w:r>
        <w:r w:rsidR="0028793C">
          <w:rPr>
            <w:noProof/>
            <w:webHidden/>
          </w:rPr>
          <w:instrText xml:space="preserve"> PAGEREF _Toc114765113 \h </w:instrText>
        </w:r>
        <w:r w:rsidR="0028793C">
          <w:rPr>
            <w:noProof/>
            <w:webHidden/>
          </w:rPr>
        </w:r>
        <w:r w:rsidR="0028793C">
          <w:rPr>
            <w:noProof/>
            <w:webHidden/>
          </w:rPr>
          <w:fldChar w:fldCharType="separate"/>
        </w:r>
        <w:r w:rsidR="0028793C">
          <w:rPr>
            <w:noProof/>
            <w:webHidden/>
          </w:rPr>
          <w:t>32</w:t>
        </w:r>
        <w:r w:rsidR="0028793C">
          <w:rPr>
            <w:noProof/>
            <w:webHidden/>
          </w:rPr>
          <w:fldChar w:fldCharType="end"/>
        </w:r>
      </w:hyperlink>
    </w:p>
    <w:p w14:paraId="2CC62D63" w14:textId="209F0AA7" w:rsidR="0028793C" w:rsidRDefault="00000000">
      <w:pPr>
        <w:pStyle w:val="TOC1"/>
        <w:rPr>
          <w:rFonts w:asciiTheme="minorHAnsi" w:eastAsiaTheme="minorEastAsia" w:hAnsiTheme="minorHAnsi"/>
          <w:noProof/>
          <w:sz w:val="22"/>
        </w:rPr>
      </w:pPr>
      <w:hyperlink w:anchor="_Toc114765114" w:history="1">
        <w:r w:rsidR="0028793C" w:rsidRPr="006E73A6">
          <w:rPr>
            <w:rStyle w:val="Hyperlink"/>
            <w:noProof/>
          </w:rPr>
          <w:t>CHAPTER 4: RECEIVER SYSTEM DESIGN</w:t>
        </w:r>
        <w:r w:rsidR="0028793C">
          <w:rPr>
            <w:noProof/>
            <w:webHidden/>
          </w:rPr>
          <w:tab/>
        </w:r>
        <w:r w:rsidR="0028793C">
          <w:rPr>
            <w:noProof/>
            <w:webHidden/>
          </w:rPr>
          <w:fldChar w:fldCharType="begin"/>
        </w:r>
        <w:r w:rsidR="0028793C">
          <w:rPr>
            <w:noProof/>
            <w:webHidden/>
          </w:rPr>
          <w:instrText xml:space="preserve"> PAGEREF _Toc114765114 \h </w:instrText>
        </w:r>
        <w:r w:rsidR="0028793C">
          <w:rPr>
            <w:noProof/>
            <w:webHidden/>
          </w:rPr>
        </w:r>
        <w:r w:rsidR="0028793C">
          <w:rPr>
            <w:noProof/>
            <w:webHidden/>
          </w:rPr>
          <w:fldChar w:fldCharType="separate"/>
        </w:r>
        <w:r w:rsidR="0028793C">
          <w:rPr>
            <w:noProof/>
            <w:webHidden/>
          </w:rPr>
          <w:t>33</w:t>
        </w:r>
        <w:r w:rsidR="0028793C">
          <w:rPr>
            <w:noProof/>
            <w:webHidden/>
          </w:rPr>
          <w:fldChar w:fldCharType="end"/>
        </w:r>
      </w:hyperlink>
    </w:p>
    <w:p w14:paraId="49C7EFB4" w14:textId="73F89D40" w:rsidR="0028793C" w:rsidRDefault="00000000">
      <w:pPr>
        <w:pStyle w:val="TOC2"/>
        <w:tabs>
          <w:tab w:val="left" w:pos="1540"/>
          <w:tab w:val="right" w:leader="dot" w:pos="8544"/>
        </w:tabs>
        <w:rPr>
          <w:rFonts w:asciiTheme="minorHAnsi" w:eastAsiaTheme="minorEastAsia" w:hAnsiTheme="minorHAnsi"/>
          <w:noProof/>
          <w:sz w:val="22"/>
        </w:rPr>
      </w:pPr>
      <w:hyperlink w:anchor="_Toc114765115" w:history="1">
        <w:r w:rsidR="0028793C" w:rsidRPr="006E73A6">
          <w:rPr>
            <w:rStyle w:val="Hyperlink"/>
            <w:noProof/>
          </w:rPr>
          <w:t>4.1</w:t>
        </w:r>
        <w:r w:rsidR="0028793C">
          <w:rPr>
            <w:rFonts w:asciiTheme="minorHAnsi" w:eastAsiaTheme="minorEastAsia" w:hAnsiTheme="minorHAnsi"/>
            <w:noProof/>
            <w:sz w:val="22"/>
          </w:rPr>
          <w:tab/>
        </w:r>
        <w:r w:rsidR="0028793C" w:rsidRPr="006E73A6">
          <w:rPr>
            <w:rStyle w:val="Hyperlink"/>
            <w:noProof/>
          </w:rPr>
          <w:t>DATA GENERATION</w:t>
        </w:r>
        <w:r w:rsidR="0028793C">
          <w:rPr>
            <w:noProof/>
            <w:webHidden/>
          </w:rPr>
          <w:tab/>
        </w:r>
        <w:r w:rsidR="0028793C">
          <w:rPr>
            <w:noProof/>
            <w:webHidden/>
          </w:rPr>
          <w:fldChar w:fldCharType="begin"/>
        </w:r>
        <w:r w:rsidR="0028793C">
          <w:rPr>
            <w:noProof/>
            <w:webHidden/>
          </w:rPr>
          <w:instrText xml:space="preserve"> PAGEREF _Toc114765115 \h </w:instrText>
        </w:r>
        <w:r w:rsidR="0028793C">
          <w:rPr>
            <w:noProof/>
            <w:webHidden/>
          </w:rPr>
        </w:r>
        <w:r w:rsidR="0028793C">
          <w:rPr>
            <w:noProof/>
            <w:webHidden/>
          </w:rPr>
          <w:fldChar w:fldCharType="separate"/>
        </w:r>
        <w:r w:rsidR="0028793C">
          <w:rPr>
            <w:noProof/>
            <w:webHidden/>
          </w:rPr>
          <w:t>33</w:t>
        </w:r>
        <w:r w:rsidR="0028793C">
          <w:rPr>
            <w:noProof/>
            <w:webHidden/>
          </w:rPr>
          <w:fldChar w:fldCharType="end"/>
        </w:r>
      </w:hyperlink>
    </w:p>
    <w:p w14:paraId="1643A3D6" w14:textId="78EA1A0D" w:rsidR="0028793C" w:rsidRDefault="00000000">
      <w:pPr>
        <w:pStyle w:val="TOC2"/>
        <w:tabs>
          <w:tab w:val="left" w:pos="1540"/>
          <w:tab w:val="right" w:leader="dot" w:pos="8544"/>
        </w:tabs>
        <w:rPr>
          <w:rFonts w:asciiTheme="minorHAnsi" w:eastAsiaTheme="minorEastAsia" w:hAnsiTheme="minorHAnsi"/>
          <w:noProof/>
          <w:sz w:val="22"/>
        </w:rPr>
      </w:pPr>
      <w:hyperlink w:anchor="_Toc114765116" w:history="1">
        <w:r w:rsidR="0028793C" w:rsidRPr="006E73A6">
          <w:rPr>
            <w:rStyle w:val="Hyperlink"/>
            <w:noProof/>
          </w:rPr>
          <w:t>4.2</w:t>
        </w:r>
        <w:r w:rsidR="0028793C">
          <w:rPr>
            <w:rFonts w:asciiTheme="minorHAnsi" w:eastAsiaTheme="minorEastAsia" w:hAnsiTheme="minorHAnsi"/>
            <w:noProof/>
            <w:sz w:val="22"/>
          </w:rPr>
          <w:tab/>
        </w:r>
        <w:r w:rsidR="0028793C" w:rsidRPr="006E73A6">
          <w:rPr>
            <w:rStyle w:val="Hyperlink"/>
            <w:noProof/>
          </w:rPr>
          <w:t>ANALYSIS OF AZIMUTH ANGLES FOR THE FIRST RECEIVER SYSTEM MODEL</w:t>
        </w:r>
        <w:r w:rsidR="0028793C">
          <w:rPr>
            <w:noProof/>
            <w:webHidden/>
          </w:rPr>
          <w:tab/>
        </w:r>
        <w:r w:rsidR="0028793C">
          <w:rPr>
            <w:noProof/>
            <w:webHidden/>
          </w:rPr>
          <w:fldChar w:fldCharType="begin"/>
        </w:r>
        <w:r w:rsidR="0028793C">
          <w:rPr>
            <w:noProof/>
            <w:webHidden/>
          </w:rPr>
          <w:instrText xml:space="preserve"> PAGEREF _Toc114765116 \h </w:instrText>
        </w:r>
        <w:r w:rsidR="0028793C">
          <w:rPr>
            <w:noProof/>
            <w:webHidden/>
          </w:rPr>
        </w:r>
        <w:r w:rsidR="0028793C">
          <w:rPr>
            <w:noProof/>
            <w:webHidden/>
          </w:rPr>
          <w:fldChar w:fldCharType="separate"/>
        </w:r>
        <w:r w:rsidR="0028793C">
          <w:rPr>
            <w:noProof/>
            <w:webHidden/>
          </w:rPr>
          <w:t>37</w:t>
        </w:r>
        <w:r w:rsidR="0028793C">
          <w:rPr>
            <w:noProof/>
            <w:webHidden/>
          </w:rPr>
          <w:fldChar w:fldCharType="end"/>
        </w:r>
      </w:hyperlink>
    </w:p>
    <w:p w14:paraId="3BF0FB3F" w14:textId="371F6B2F" w:rsidR="0028793C" w:rsidRDefault="00000000">
      <w:pPr>
        <w:pStyle w:val="TOC2"/>
        <w:tabs>
          <w:tab w:val="left" w:pos="1540"/>
          <w:tab w:val="right" w:leader="dot" w:pos="8544"/>
        </w:tabs>
        <w:rPr>
          <w:rFonts w:asciiTheme="minorHAnsi" w:eastAsiaTheme="minorEastAsia" w:hAnsiTheme="minorHAnsi"/>
          <w:noProof/>
          <w:sz w:val="22"/>
        </w:rPr>
      </w:pPr>
      <w:hyperlink w:anchor="_Toc114765117" w:history="1">
        <w:r w:rsidR="0028793C" w:rsidRPr="006E73A6">
          <w:rPr>
            <w:rStyle w:val="Hyperlink"/>
            <w:noProof/>
          </w:rPr>
          <w:t>4.3</w:t>
        </w:r>
        <w:r w:rsidR="0028793C">
          <w:rPr>
            <w:rFonts w:asciiTheme="minorHAnsi" w:eastAsiaTheme="minorEastAsia" w:hAnsiTheme="minorHAnsi"/>
            <w:noProof/>
            <w:sz w:val="22"/>
          </w:rPr>
          <w:tab/>
        </w:r>
        <w:r w:rsidR="0028793C" w:rsidRPr="006E73A6">
          <w:rPr>
            <w:rStyle w:val="Hyperlink"/>
            <w:noProof/>
          </w:rPr>
          <w:t>ANALYSIS OF AZIMUTH ANGLES FOR THE SECOND RECEIVER SYSTEM MODEL</w:t>
        </w:r>
        <w:r w:rsidR="0028793C">
          <w:rPr>
            <w:noProof/>
            <w:webHidden/>
          </w:rPr>
          <w:tab/>
        </w:r>
        <w:r w:rsidR="0028793C">
          <w:rPr>
            <w:noProof/>
            <w:webHidden/>
          </w:rPr>
          <w:fldChar w:fldCharType="begin"/>
        </w:r>
        <w:r w:rsidR="0028793C">
          <w:rPr>
            <w:noProof/>
            <w:webHidden/>
          </w:rPr>
          <w:instrText xml:space="preserve"> PAGEREF _Toc114765117 \h </w:instrText>
        </w:r>
        <w:r w:rsidR="0028793C">
          <w:rPr>
            <w:noProof/>
            <w:webHidden/>
          </w:rPr>
        </w:r>
        <w:r w:rsidR="0028793C">
          <w:rPr>
            <w:noProof/>
            <w:webHidden/>
          </w:rPr>
          <w:fldChar w:fldCharType="separate"/>
        </w:r>
        <w:r w:rsidR="0028793C">
          <w:rPr>
            <w:noProof/>
            <w:webHidden/>
          </w:rPr>
          <w:t>43</w:t>
        </w:r>
        <w:r w:rsidR="0028793C">
          <w:rPr>
            <w:noProof/>
            <w:webHidden/>
          </w:rPr>
          <w:fldChar w:fldCharType="end"/>
        </w:r>
      </w:hyperlink>
    </w:p>
    <w:p w14:paraId="26E363B3" w14:textId="7C04A40D" w:rsidR="0028793C" w:rsidRDefault="00000000">
      <w:pPr>
        <w:pStyle w:val="TOC2"/>
        <w:tabs>
          <w:tab w:val="left" w:pos="1540"/>
          <w:tab w:val="right" w:leader="dot" w:pos="8544"/>
        </w:tabs>
        <w:rPr>
          <w:rFonts w:asciiTheme="minorHAnsi" w:eastAsiaTheme="minorEastAsia" w:hAnsiTheme="minorHAnsi"/>
          <w:noProof/>
          <w:sz w:val="22"/>
        </w:rPr>
      </w:pPr>
      <w:hyperlink w:anchor="_Toc114765118" w:history="1">
        <w:r w:rsidR="0028793C" w:rsidRPr="006E73A6">
          <w:rPr>
            <w:rStyle w:val="Hyperlink"/>
            <w:noProof/>
          </w:rPr>
          <w:t>4.4</w:t>
        </w:r>
        <w:r w:rsidR="0028793C">
          <w:rPr>
            <w:rFonts w:asciiTheme="minorHAnsi" w:eastAsiaTheme="minorEastAsia" w:hAnsiTheme="minorHAnsi"/>
            <w:noProof/>
            <w:sz w:val="22"/>
          </w:rPr>
          <w:tab/>
        </w:r>
        <w:r w:rsidR="0028793C" w:rsidRPr="006E73A6">
          <w:rPr>
            <w:rStyle w:val="Hyperlink"/>
            <w:noProof/>
          </w:rPr>
          <w:t>ANALYSIS OF AZIMUTH ANGLES FOR THE THIRD RECEIVER SYSTEM MODEL</w:t>
        </w:r>
        <w:r w:rsidR="0028793C">
          <w:rPr>
            <w:noProof/>
            <w:webHidden/>
          </w:rPr>
          <w:tab/>
        </w:r>
        <w:r w:rsidR="0028793C">
          <w:rPr>
            <w:noProof/>
            <w:webHidden/>
          </w:rPr>
          <w:fldChar w:fldCharType="begin"/>
        </w:r>
        <w:r w:rsidR="0028793C">
          <w:rPr>
            <w:noProof/>
            <w:webHidden/>
          </w:rPr>
          <w:instrText xml:space="preserve"> PAGEREF _Toc114765118 \h </w:instrText>
        </w:r>
        <w:r w:rsidR="0028793C">
          <w:rPr>
            <w:noProof/>
            <w:webHidden/>
          </w:rPr>
        </w:r>
        <w:r w:rsidR="0028793C">
          <w:rPr>
            <w:noProof/>
            <w:webHidden/>
          </w:rPr>
          <w:fldChar w:fldCharType="separate"/>
        </w:r>
        <w:r w:rsidR="0028793C">
          <w:rPr>
            <w:noProof/>
            <w:webHidden/>
          </w:rPr>
          <w:t>46</w:t>
        </w:r>
        <w:r w:rsidR="0028793C">
          <w:rPr>
            <w:noProof/>
            <w:webHidden/>
          </w:rPr>
          <w:fldChar w:fldCharType="end"/>
        </w:r>
      </w:hyperlink>
    </w:p>
    <w:p w14:paraId="7C748C43" w14:textId="56E78659" w:rsidR="0028793C" w:rsidRDefault="00000000">
      <w:pPr>
        <w:pStyle w:val="TOC2"/>
        <w:tabs>
          <w:tab w:val="left" w:pos="1540"/>
          <w:tab w:val="right" w:leader="dot" w:pos="8544"/>
        </w:tabs>
        <w:rPr>
          <w:rFonts w:asciiTheme="minorHAnsi" w:eastAsiaTheme="minorEastAsia" w:hAnsiTheme="minorHAnsi"/>
          <w:noProof/>
          <w:sz w:val="22"/>
        </w:rPr>
      </w:pPr>
      <w:hyperlink w:anchor="_Toc114765119" w:history="1">
        <w:r w:rsidR="0028793C" w:rsidRPr="006E73A6">
          <w:rPr>
            <w:rStyle w:val="Hyperlink"/>
            <w:noProof/>
          </w:rPr>
          <w:t>4.5</w:t>
        </w:r>
        <w:r w:rsidR="0028793C">
          <w:rPr>
            <w:rFonts w:asciiTheme="minorHAnsi" w:eastAsiaTheme="minorEastAsia" w:hAnsiTheme="minorHAnsi"/>
            <w:noProof/>
            <w:sz w:val="22"/>
          </w:rPr>
          <w:tab/>
        </w:r>
        <w:r w:rsidR="0028793C" w:rsidRPr="006E73A6">
          <w:rPr>
            <w:rStyle w:val="Hyperlink"/>
            <w:noProof/>
          </w:rPr>
          <w:t>ANALYSIS OF AZIMUTH ANGLES FOR THE FOURTH RECEIVER SYSTEM MODEL</w:t>
        </w:r>
        <w:r w:rsidR="0028793C">
          <w:rPr>
            <w:noProof/>
            <w:webHidden/>
          </w:rPr>
          <w:tab/>
        </w:r>
        <w:r w:rsidR="0028793C">
          <w:rPr>
            <w:noProof/>
            <w:webHidden/>
          </w:rPr>
          <w:fldChar w:fldCharType="begin"/>
        </w:r>
        <w:r w:rsidR="0028793C">
          <w:rPr>
            <w:noProof/>
            <w:webHidden/>
          </w:rPr>
          <w:instrText xml:space="preserve"> PAGEREF _Toc114765119 \h </w:instrText>
        </w:r>
        <w:r w:rsidR="0028793C">
          <w:rPr>
            <w:noProof/>
            <w:webHidden/>
          </w:rPr>
        </w:r>
        <w:r w:rsidR="0028793C">
          <w:rPr>
            <w:noProof/>
            <w:webHidden/>
          </w:rPr>
          <w:fldChar w:fldCharType="separate"/>
        </w:r>
        <w:r w:rsidR="0028793C">
          <w:rPr>
            <w:noProof/>
            <w:webHidden/>
          </w:rPr>
          <w:t>50</w:t>
        </w:r>
        <w:r w:rsidR="0028793C">
          <w:rPr>
            <w:noProof/>
            <w:webHidden/>
          </w:rPr>
          <w:fldChar w:fldCharType="end"/>
        </w:r>
      </w:hyperlink>
    </w:p>
    <w:p w14:paraId="1E35D60F" w14:textId="0029E801" w:rsidR="0028793C" w:rsidRDefault="00000000">
      <w:pPr>
        <w:pStyle w:val="TOC2"/>
        <w:tabs>
          <w:tab w:val="left" w:pos="1540"/>
          <w:tab w:val="right" w:leader="dot" w:pos="8544"/>
        </w:tabs>
        <w:rPr>
          <w:rFonts w:asciiTheme="minorHAnsi" w:eastAsiaTheme="minorEastAsia" w:hAnsiTheme="minorHAnsi"/>
          <w:noProof/>
          <w:sz w:val="22"/>
        </w:rPr>
      </w:pPr>
      <w:hyperlink w:anchor="_Toc114765120" w:history="1">
        <w:r w:rsidR="0028793C" w:rsidRPr="006E73A6">
          <w:rPr>
            <w:rStyle w:val="Hyperlink"/>
            <w:noProof/>
          </w:rPr>
          <w:t>4.6</w:t>
        </w:r>
        <w:r w:rsidR="0028793C">
          <w:rPr>
            <w:rFonts w:asciiTheme="minorHAnsi" w:eastAsiaTheme="minorEastAsia" w:hAnsiTheme="minorHAnsi"/>
            <w:noProof/>
            <w:sz w:val="22"/>
          </w:rPr>
          <w:tab/>
        </w:r>
        <w:r w:rsidR="0028793C" w:rsidRPr="006E73A6">
          <w:rPr>
            <w:rStyle w:val="Hyperlink"/>
            <w:noProof/>
          </w:rPr>
          <w:t>ANALYSIS OF ELEVATION ANGLES FOR THE FIRST RECEIVER SYSTEM MODEL</w:t>
        </w:r>
        <w:r w:rsidR="0028793C">
          <w:rPr>
            <w:noProof/>
            <w:webHidden/>
          </w:rPr>
          <w:tab/>
        </w:r>
        <w:r w:rsidR="0028793C">
          <w:rPr>
            <w:noProof/>
            <w:webHidden/>
          </w:rPr>
          <w:fldChar w:fldCharType="begin"/>
        </w:r>
        <w:r w:rsidR="0028793C">
          <w:rPr>
            <w:noProof/>
            <w:webHidden/>
          </w:rPr>
          <w:instrText xml:space="preserve"> PAGEREF _Toc114765120 \h </w:instrText>
        </w:r>
        <w:r w:rsidR="0028793C">
          <w:rPr>
            <w:noProof/>
            <w:webHidden/>
          </w:rPr>
        </w:r>
        <w:r w:rsidR="0028793C">
          <w:rPr>
            <w:noProof/>
            <w:webHidden/>
          </w:rPr>
          <w:fldChar w:fldCharType="separate"/>
        </w:r>
        <w:r w:rsidR="0028793C">
          <w:rPr>
            <w:noProof/>
            <w:webHidden/>
          </w:rPr>
          <w:t>52</w:t>
        </w:r>
        <w:r w:rsidR="0028793C">
          <w:rPr>
            <w:noProof/>
            <w:webHidden/>
          </w:rPr>
          <w:fldChar w:fldCharType="end"/>
        </w:r>
      </w:hyperlink>
    </w:p>
    <w:p w14:paraId="1261D0B3" w14:textId="5B60483A" w:rsidR="0028793C" w:rsidRDefault="00000000">
      <w:pPr>
        <w:pStyle w:val="TOC2"/>
        <w:tabs>
          <w:tab w:val="left" w:pos="1540"/>
          <w:tab w:val="right" w:leader="dot" w:pos="8544"/>
        </w:tabs>
        <w:rPr>
          <w:rFonts w:asciiTheme="minorHAnsi" w:eastAsiaTheme="minorEastAsia" w:hAnsiTheme="minorHAnsi"/>
          <w:noProof/>
          <w:sz w:val="22"/>
        </w:rPr>
      </w:pPr>
      <w:hyperlink w:anchor="_Toc114765121" w:history="1">
        <w:r w:rsidR="0028793C" w:rsidRPr="006E73A6">
          <w:rPr>
            <w:rStyle w:val="Hyperlink"/>
            <w:noProof/>
          </w:rPr>
          <w:t>4.7</w:t>
        </w:r>
        <w:r w:rsidR="0028793C">
          <w:rPr>
            <w:rFonts w:asciiTheme="minorHAnsi" w:eastAsiaTheme="minorEastAsia" w:hAnsiTheme="minorHAnsi"/>
            <w:noProof/>
            <w:sz w:val="22"/>
          </w:rPr>
          <w:tab/>
        </w:r>
        <w:r w:rsidR="0028793C" w:rsidRPr="006E73A6">
          <w:rPr>
            <w:rStyle w:val="Hyperlink"/>
            <w:noProof/>
          </w:rPr>
          <w:t>ANALYSIS OF ELEVATION ANGLES FOR THE SECOND RECEIVER SYSTEM</w:t>
        </w:r>
        <w:r w:rsidR="0028793C">
          <w:rPr>
            <w:noProof/>
            <w:webHidden/>
          </w:rPr>
          <w:tab/>
        </w:r>
        <w:r w:rsidR="0028793C">
          <w:rPr>
            <w:noProof/>
            <w:webHidden/>
          </w:rPr>
          <w:fldChar w:fldCharType="begin"/>
        </w:r>
        <w:r w:rsidR="0028793C">
          <w:rPr>
            <w:noProof/>
            <w:webHidden/>
          </w:rPr>
          <w:instrText xml:space="preserve"> PAGEREF _Toc114765121 \h </w:instrText>
        </w:r>
        <w:r w:rsidR="0028793C">
          <w:rPr>
            <w:noProof/>
            <w:webHidden/>
          </w:rPr>
        </w:r>
        <w:r w:rsidR="0028793C">
          <w:rPr>
            <w:noProof/>
            <w:webHidden/>
          </w:rPr>
          <w:fldChar w:fldCharType="separate"/>
        </w:r>
        <w:r w:rsidR="0028793C">
          <w:rPr>
            <w:noProof/>
            <w:webHidden/>
          </w:rPr>
          <w:t>55</w:t>
        </w:r>
        <w:r w:rsidR="0028793C">
          <w:rPr>
            <w:noProof/>
            <w:webHidden/>
          </w:rPr>
          <w:fldChar w:fldCharType="end"/>
        </w:r>
      </w:hyperlink>
    </w:p>
    <w:p w14:paraId="4D900EEF" w14:textId="6043A009" w:rsidR="0028793C" w:rsidRDefault="00000000">
      <w:pPr>
        <w:pStyle w:val="TOC2"/>
        <w:tabs>
          <w:tab w:val="left" w:pos="1540"/>
          <w:tab w:val="right" w:leader="dot" w:pos="8544"/>
        </w:tabs>
        <w:rPr>
          <w:rFonts w:asciiTheme="minorHAnsi" w:eastAsiaTheme="minorEastAsia" w:hAnsiTheme="minorHAnsi"/>
          <w:noProof/>
          <w:sz w:val="22"/>
        </w:rPr>
      </w:pPr>
      <w:hyperlink w:anchor="_Toc114765122" w:history="1">
        <w:r w:rsidR="0028793C" w:rsidRPr="006E73A6">
          <w:rPr>
            <w:rStyle w:val="Hyperlink"/>
            <w:noProof/>
          </w:rPr>
          <w:t>4.8</w:t>
        </w:r>
        <w:r w:rsidR="0028793C">
          <w:rPr>
            <w:rFonts w:asciiTheme="minorHAnsi" w:eastAsiaTheme="minorEastAsia" w:hAnsiTheme="minorHAnsi"/>
            <w:noProof/>
            <w:sz w:val="22"/>
          </w:rPr>
          <w:tab/>
        </w:r>
        <w:r w:rsidR="0028793C" w:rsidRPr="006E73A6">
          <w:rPr>
            <w:rStyle w:val="Hyperlink"/>
            <w:noProof/>
          </w:rPr>
          <w:t>ANALYSIS OF ELEVATION ANGLES FOR THE THIRD RECEIVER SYSTEM</w:t>
        </w:r>
        <w:r w:rsidR="0028793C">
          <w:rPr>
            <w:noProof/>
            <w:webHidden/>
          </w:rPr>
          <w:tab/>
        </w:r>
        <w:r w:rsidR="0028793C">
          <w:rPr>
            <w:noProof/>
            <w:webHidden/>
          </w:rPr>
          <w:fldChar w:fldCharType="begin"/>
        </w:r>
        <w:r w:rsidR="0028793C">
          <w:rPr>
            <w:noProof/>
            <w:webHidden/>
          </w:rPr>
          <w:instrText xml:space="preserve"> PAGEREF _Toc114765122 \h </w:instrText>
        </w:r>
        <w:r w:rsidR="0028793C">
          <w:rPr>
            <w:noProof/>
            <w:webHidden/>
          </w:rPr>
        </w:r>
        <w:r w:rsidR="0028793C">
          <w:rPr>
            <w:noProof/>
            <w:webHidden/>
          </w:rPr>
          <w:fldChar w:fldCharType="separate"/>
        </w:r>
        <w:r w:rsidR="0028793C">
          <w:rPr>
            <w:noProof/>
            <w:webHidden/>
          </w:rPr>
          <w:t>58</w:t>
        </w:r>
        <w:r w:rsidR="0028793C">
          <w:rPr>
            <w:noProof/>
            <w:webHidden/>
          </w:rPr>
          <w:fldChar w:fldCharType="end"/>
        </w:r>
      </w:hyperlink>
    </w:p>
    <w:p w14:paraId="2A99D199" w14:textId="6D9F5AA5" w:rsidR="0028793C" w:rsidRDefault="00000000">
      <w:pPr>
        <w:pStyle w:val="TOC2"/>
        <w:tabs>
          <w:tab w:val="left" w:pos="1540"/>
          <w:tab w:val="right" w:leader="dot" w:pos="8544"/>
        </w:tabs>
        <w:rPr>
          <w:rFonts w:asciiTheme="minorHAnsi" w:eastAsiaTheme="minorEastAsia" w:hAnsiTheme="minorHAnsi"/>
          <w:noProof/>
          <w:sz w:val="22"/>
        </w:rPr>
      </w:pPr>
      <w:hyperlink w:anchor="_Toc114765123" w:history="1">
        <w:r w:rsidR="0028793C" w:rsidRPr="006E73A6">
          <w:rPr>
            <w:rStyle w:val="Hyperlink"/>
            <w:noProof/>
          </w:rPr>
          <w:t>4.9</w:t>
        </w:r>
        <w:r w:rsidR="0028793C">
          <w:rPr>
            <w:rFonts w:asciiTheme="minorHAnsi" w:eastAsiaTheme="minorEastAsia" w:hAnsiTheme="minorHAnsi"/>
            <w:noProof/>
            <w:sz w:val="22"/>
          </w:rPr>
          <w:tab/>
        </w:r>
        <w:r w:rsidR="0028793C" w:rsidRPr="006E73A6">
          <w:rPr>
            <w:rStyle w:val="Hyperlink"/>
            <w:noProof/>
          </w:rPr>
          <w:t>ANALYSIS OF ELEVATION ANGLES FOR THE FOURTH RECEIVER SYSTEM</w:t>
        </w:r>
        <w:r w:rsidR="0028793C">
          <w:rPr>
            <w:noProof/>
            <w:webHidden/>
          </w:rPr>
          <w:tab/>
        </w:r>
        <w:r w:rsidR="0028793C">
          <w:rPr>
            <w:noProof/>
            <w:webHidden/>
          </w:rPr>
          <w:fldChar w:fldCharType="begin"/>
        </w:r>
        <w:r w:rsidR="0028793C">
          <w:rPr>
            <w:noProof/>
            <w:webHidden/>
          </w:rPr>
          <w:instrText xml:space="preserve"> PAGEREF _Toc114765123 \h </w:instrText>
        </w:r>
        <w:r w:rsidR="0028793C">
          <w:rPr>
            <w:noProof/>
            <w:webHidden/>
          </w:rPr>
        </w:r>
        <w:r w:rsidR="0028793C">
          <w:rPr>
            <w:noProof/>
            <w:webHidden/>
          </w:rPr>
          <w:fldChar w:fldCharType="separate"/>
        </w:r>
        <w:r w:rsidR="0028793C">
          <w:rPr>
            <w:noProof/>
            <w:webHidden/>
          </w:rPr>
          <w:t>61</w:t>
        </w:r>
        <w:r w:rsidR="0028793C">
          <w:rPr>
            <w:noProof/>
            <w:webHidden/>
          </w:rPr>
          <w:fldChar w:fldCharType="end"/>
        </w:r>
      </w:hyperlink>
    </w:p>
    <w:p w14:paraId="6A0AAE33" w14:textId="34239E02" w:rsidR="0028793C" w:rsidRDefault="00000000">
      <w:pPr>
        <w:pStyle w:val="TOC2"/>
        <w:tabs>
          <w:tab w:val="left" w:pos="1760"/>
          <w:tab w:val="right" w:leader="dot" w:pos="8544"/>
        </w:tabs>
        <w:rPr>
          <w:rFonts w:asciiTheme="minorHAnsi" w:eastAsiaTheme="minorEastAsia" w:hAnsiTheme="minorHAnsi"/>
          <w:noProof/>
          <w:sz w:val="22"/>
        </w:rPr>
      </w:pPr>
      <w:hyperlink w:anchor="_Toc114765124" w:history="1">
        <w:r w:rsidR="0028793C" w:rsidRPr="006E73A6">
          <w:rPr>
            <w:rStyle w:val="Hyperlink"/>
            <w:noProof/>
          </w:rPr>
          <w:t>4.10</w:t>
        </w:r>
        <w:r w:rsidR="0028793C">
          <w:rPr>
            <w:rFonts w:asciiTheme="minorHAnsi" w:eastAsiaTheme="minorEastAsia" w:hAnsiTheme="minorHAnsi"/>
            <w:noProof/>
            <w:sz w:val="22"/>
          </w:rPr>
          <w:tab/>
        </w:r>
        <w:r w:rsidR="0028793C" w:rsidRPr="006E73A6">
          <w:rPr>
            <w:rStyle w:val="Hyperlink"/>
            <w:noProof/>
          </w:rPr>
          <w:t>PARTIAL CONCLUSIONS</w:t>
        </w:r>
        <w:r w:rsidR="0028793C">
          <w:rPr>
            <w:noProof/>
            <w:webHidden/>
          </w:rPr>
          <w:tab/>
        </w:r>
        <w:r w:rsidR="0028793C">
          <w:rPr>
            <w:noProof/>
            <w:webHidden/>
          </w:rPr>
          <w:fldChar w:fldCharType="begin"/>
        </w:r>
        <w:r w:rsidR="0028793C">
          <w:rPr>
            <w:noProof/>
            <w:webHidden/>
          </w:rPr>
          <w:instrText xml:space="preserve"> PAGEREF _Toc114765124 \h </w:instrText>
        </w:r>
        <w:r w:rsidR="0028793C">
          <w:rPr>
            <w:noProof/>
            <w:webHidden/>
          </w:rPr>
        </w:r>
        <w:r w:rsidR="0028793C">
          <w:rPr>
            <w:noProof/>
            <w:webHidden/>
          </w:rPr>
          <w:fldChar w:fldCharType="separate"/>
        </w:r>
        <w:r w:rsidR="0028793C">
          <w:rPr>
            <w:noProof/>
            <w:webHidden/>
          </w:rPr>
          <w:t>64</w:t>
        </w:r>
        <w:r w:rsidR="0028793C">
          <w:rPr>
            <w:noProof/>
            <w:webHidden/>
          </w:rPr>
          <w:fldChar w:fldCharType="end"/>
        </w:r>
      </w:hyperlink>
    </w:p>
    <w:p w14:paraId="36C9CFA4" w14:textId="4A30EE37" w:rsidR="0028793C" w:rsidRDefault="00000000">
      <w:pPr>
        <w:pStyle w:val="TOC1"/>
        <w:rPr>
          <w:rFonts w:asciiTheme="minorHAnsi" w:eastAsiaTheme="minorEastAsia" w:hAnsiTheme="minorHAnsi"/>
          <w:noProof/>
          <w:sz w:val="22"/>
        </w:rPr>
      </w:pPr>
      <w:hyperlink w:anchor="_Toc114765125" w:history="1">
        <w:r w:rsidR="0028793C" w:rsidRPr="006E73A6">
          <w:rPr>
            <w:rStyle w:val="Hyperlink"/>
            <w:noProof/>
          </w:rPr>
          <w:t>CHAPTER 5: SIMULATION</w:t>
        </w:r>
        <w:r w:rsidR="0028793C">
          <w:rPr>
            <w:noProof/>
            <w:webHidden/>
          </w:rPr>
          <w:tab/>
        </w:r>
        <w:r w:rsidR="0028793C">
          <w:rPr>
            <w:noProof/>
            <w:webHidden/>
          </w:rPr>
          <w:fldChar w:fldCharType="begin"/>
        </w:r>
        <w:r w:rsidR="0028793C">
          <w:rPr>
            <w:noProof/>
            <w:webHidden/>
          </w:rPr>
          <w:instrText xml:space="preserve"> PAGEREF _Toc114765125 \h </w:instrText>
        </w:r>
        <w:r w:rsidR="0028793C">
          <w:rPr>
            <w:noProof/>
            <w:webHidden/>
          </w:rPr>
        </w:r>
        <w:r w:rsidR="0028793C">
          <w:rPr>
            <w:noProof/>
            <w:webHidden/>
          </w:rPr>
          <w:fldChar w:fldCharType="separate"/>
        </w:r>
        <w:r w:rsidR="0028793C">
          <w:rPr>
            <w:noProof/>
            <w:webHidden/>
          </w:rPr>
          <w:t>67</w:t>
        </w:r>
        <w:r w:rsidR="0028793C">
          <w:rPr>
            <w:noProof/>
            <w:webHidden/>
          </w:rPr>
          <w:fldChar w:fldCharType="end"/>
        </w:r>
      </w:hyperlink>
    </w:p>
    <w:p w14:paraId="772F9CBE" w14:textId="013F1EC0" w:rsidR="0028793C" w:rsidRDefault="00000000">
      <w:pPr>
        <w:pStyle w:val="TOC2"/>
        <w:tabs>
          <w:tab w:val="left" w:pos="1540"/>
          <w:tab w:val="right" w:leader="dot" w:pos="8544"/>
        </w:tabs>
        <w:rPr>
          <w:rFonts w:asciiTheme="minorHAnsi" w:eastAsiaTheme="minorEastAsia" w:hAnsiTheme="minorHAnsi"/>
          <w:noProof/>
          <w:sz w:val="22"/>
        </w:rPr>
      </w:pPr>
      <w:hyperlink w:anchor="_Toc114765126" w:history="1">
        <w:r w:rsidR="0028793C" w:rsidRPr="006E73A6">
          <w:rPr>
            <w:rStyle w:val="Hyperlink"/>
            <w:noProof/>
          </w:rPr>
          <w:t>5.1</w:t>
        </w:r>
        <w:r w:rsidR="0028793C">
          <w:rPr>
            <w:rFonts w:asciiTheme="minorHAnsi" w:eastAsiaTheme="minorEastAsia" w:hAnsiTheme="minorHAnsi"/>
            <w:noProof/>
            <w:sz w:val="22"/>
          </w:rPr>
          <w:tab/>
        </w:r>
        <w:r w:rsidR="0028793C" w:rsidRPr="006E73A6">
          <w:rPr>
            <w:rStyle w:val="Hyperlink"/>
            <w:noProof/>
          </w:rPr>
          <w:t>SIMULATIONS CONDITIONS</w:t>
        </w:r>
        <w:r w:rsidR="0028793C">
          <w:rPr>
            <w:noProof/>
            <w:webHidden/>
          </w:rPr>
          <w:tab/>
        </w:r>
        <w:r w:rsidR="0028793C">
          <w:rPr>
            <w:noProof/>
            <w:webHidden/>
          </w:rPr>
          <w:fldChar w:fldCharType="begin"/>
        </w:r>
        <w:r w:rsidR="0028793C">
          <w:rPr>
            <w:noProof/>
            <w:webHidden/>
          </w:rPr>
          <w:instrText xml:space="preserve"> PAGEREF _Toc114765126 \h </w:instrText>
        </w:r>
        <w:r w:rsidR="0028793C">
          <w:rPr>
            <w:noProof/>
            <w:webHidden/>
          </w:rPr>
        </w:r>
        <w:r w:rsidR="0028793C">
          <w:rPr>
            <w:noProof/>
            <w:webHidden/>
          </w:rPr>
          <w:fldChar w:fldCharType="separate"/>
        </w:r>
        <w:r w:rsidR="0028793C">
          <w:rPr>
            <w:noProof/>
            <w:webHidden/>
          </w:rPr>
          <w:t>67</w:t>
        </w:r>
        <w:r w:rsidR="0028793C">
          <w:rPr>
            <w:noProof/>
            <w:webHidden/>
          </w:rPr>
          <w:fldChar w:fldCharType="end"/>
        </w:r>
      </w:hyperlink>
    </w:p>
    <w:p w14:paraId="789D20E0" w14:textId="3C22633D" w:rsidR="0028793C" w:rsidRDefault="00000000">
      <w:pPr>
        <w:pStyle w:val="TOC2"/>
        <w:tabs>
          <w:tab w:val="left" w:pos="1540"/>
          <w:tab w:val="right" w:leader="dot" w:pos="8544"/>
        </w:tabs>
        <w:rPr>
          <w:rFonts w:asciiTheme="minorHAnsi" w:eastAsiaTheme="minorEastAsia" w:hAnsiTheme="minorHAnsi"/>
          <w:noProof/>
          <w:sz w:val="22"/>
        </w:rPr>
      </w:pPr>
      <w:hyperlink w:anchor="_Toc114765127" w:history="1">
        <w:r w:rsidR="0028793C" w:rsidRPr="006E73A6">
          <w:rPr>
            <w:rStyle w:val="Hyperlink"/>
            <w:noProof/>
          </w:rPr>
          <w:t>5.2</w:t>
        </w:r>
        <w:r w:rsidR="0028793C">
          <w:rPr>
            <w:rFonts w:asciiTheme="minorHAnsi" w:eastAsiaTheme="minorEastAsia" w:hAnsiTheme="minorHAnsi"/>
            <w:noProof/>
            <w:sz w:val="22"/>
          </w:rPr>
          <w:tab/>
        </w:r>
        <w:r w:rsidR="0028793C" w:rsidRPr="006E73A6">
          <w:rPr>
            <w:rStyle w:val="Hyperlink"/>
            <w:noProof/>
          </w:rPr>
          <w:t>OPTIMIZATION OF MACHINE LEARNING MODELS</w:t>
        </w:r>
        <w:r w:rsidR="0028793C">
          <w:rPr>
            <w:noProof/>
            <w:webHidden/>
          </w:rPr>
          <w:tab/>
        </w:r>
        <w:r w:rsidR="0028793C">
          <w:rPr>
            <w:noProof/>
            <w:webHidden/>
          </w:rPr>
          <w:fldChar w:fldCharType="begin"/>
        </w:r>
        <w:r w:rsidR="0028793C">
          <w:rPr>
            <w:noProof/>
            <w:webHidden/>
          </w:rPr>
          <w:instrText xml:space="preserve"> PAGEREF _Toc114765127 \h </w:instrText>
        </w:r>
        <w:r w:rsidR="0028793C">
          <w:rPr>
            <w:noProof/>
            <w:webHidden/>
          </w:rPr>
        </w:r>
        <w:r w:rsidR="0028793C">
          <w:rPr>
            <w:noProof/>
            <w:webHidden/>
          </w:rPr>
          <w:fldChar w:fldCharType="separate"/>
        </w:r>
        <w:r w:rsidR="0028793C">
          <w:rPr>
            <w:noProof/>
            <w:webHidden/>
          </w:rPr>
          <w:t>68</w:t>
        </w:r>
        <w:r w:rsidR="0028793C">
          <w:rPr>
            <w:noProof/>
            <w:webHidden/>
          </w:rPr>
          <w:fldChar w:fldCharType="end"/>
        </w:r>
      </w:hyperlink>
    </w:p>
    <w:p w14:paraId="3F033B52" w14:textId="154463A8" w:rsidR="0028793C" w:rsidRDefault="00000000">
      <w:pPr>
        <w:pStyle w:val="TOC1"/>
        <w:rPr>
          <w:rFonts w:asciiTheme="minorHAnsi" w:eastAsiaTheme="minorEastAsia" w:hAnsiTheme="minorHAnsi"/>
          <w:noProof/>
          <w:sz w:val="22"/>
        </w:rPr>
      </w:pPr>
      <w:hyperlink w:anchor="_Toc114765128" w:history="1">
        <w:r w:rsidR="0028793C" w:rsidRPr="006E73A6">
          <w:rPr>
            <w:rStyle w:val="Hyperlink"/>
            <w:noProof/>
          </w:rPr>
          <w:t>CHAPTER 6: CONCLUSIONS</w:t>
        </w:r>
        <w:r w:rsidR="0028793C">
          <w:rPr>
            <w:noProof/>
            <w:webHidden/>
          </w:rPr>
          <w:tab/>
        </w:r>
        <w:r w:rsidR="0028793C">
          <w:rPr>
            <w:noProof/>
            <w:webHidden/>
          </w:rPr>
          <w:fldChar w:fldCharType="begin"/>
        </w:r>
        <w:r w:rsidR="0028793C">
          <w:rPr>
            <w:noProof/>
            <w:webHidden/>
          </w:rPr>
          <w:instrText xml:space="preserve"> PAGEREF _Toc114765128 \h </w:instrText>
        </w:r>
        <w:r w:rsidR="0028793C">
          <w:rPr>
            <w:noProof/>
            <w:webHidden/>
          </w:rPr>
        </w:r>
        <w:r w:rsidR="0028793C">
          <w:rPr>
            <w:noProof/>
            <w:webHidden/>
          </w:rPr>
          <w:fldChar w:fldCharType="separate"/>
        </w:r>
        <w:r w:rsidR="0028793C">
          <w:rPr>
            <w:noProof/>
            <w:webHidden/>
          </w:rPr>
          <w:t>79</w:t>
        </w:r>
        <w:r w:rsidR="0028793C">
          <w:rPr>
            <w:noProof/>
            <w:webHidden/>
          </w:rPr>
          <w:fldChar w:fldCharType="end"/>
        </w:r>
      </w:hyperlink>
    </w:p>
    <w:p w14:paraId="7A077BB2" w14:textId="3FC4AB70" w:rsidR="0028793C" w:rsidRDefault="00000000">
      <w:pPr>
        <w:pStyle w:val="TOC1"/>
        <w:rPr>
          <w:rFonts w:asciiTheme="minorHAnsi" w:eastAsiaTheme="minorEastAsia" w:hAnsiTheme="minorHAnsi"/>
          <w:noProof/>
          <w:sz w:val="22"/>
        </w:rPr>
      </w:pPr>
      <w:hyperlink w:anchor="_Toc114765129" w:history="1">
        <w:r w:rsidR="0028793C" w:rsidRPr="006E73A6">
          <w:rPr>
            <w:rStyle w:val="Hyperlink"/>
            <w:noProof/>
          </w:rPr>
          <w:t>APPENDIX A</w:t>
        </w:r>
        <w:r w:rsidR="0028793C">
          <w:rPr>
            <w:noProof/>
            <w:webHidden/>
          </w:rPr>
          <w:tab/>
        </w:r>
        <w:r w:rsidR="0028793C">
          <w:rPr>
            <w:noProof/>
            <w:webHidden/>
          </w:rPr>
          <w:fldChar w:fldCharType="begin"/>
        </w:r>
        <w:r w:rsidR="0028793C">
          <w:rPr>
            <w:noProof/>
            <w:webHidden/>
          </w:rPr>
          <w:instrText xml:space="preserve"> PAGEREF _Toc114765129 \h </w:instrText>
        </w:r>
        <w:r w:rsidR="0028793C">
          <w:rPr>
            <w:noProof/>
            <w:webHidden/>
          </w:rPr>
        </w:r>
        <w:r w:rsidR="0028793C">
          <w:rPr>
            <w:noProof/>
            <w:webHidden/>
          </w:rPr>
          <w:fldChar w:fldCharType="separate"/>
        </w:r>
        <w:r w:rsidR="0028793C">
          <w:rPr>
            <w:noProof/>
            <w:webHidden/>
          </w:rPr>
          <w:t>80</w:t>
        </w:r>
        <w:r w:rsidR="0028793C">
          <w:rPr>
            <w:noProof/>
            <w:webHidden/>
          </w:rPr>
          <w:fldChar w:fldCharType="end"/>
        </w:r>
      </w:hyperlink>
    </w:p>
    <w:p w14:paraId="0C2163BD" w14:textId="752089AF" w:rsidR="0028793C" w:rsidRDefault="00000000">
      <w:pPr>
        <w:pStyle w:val="TOC1"/>
        <w:rPr>
          <w:rFonts w:asciiTheme="minorHAnsi" w:eastAsiaTheme="minorEastAsia" w:hAnsiTheme="minorHAnsi"/>
          <w:noProof/>
          <w:sz w:val="22"/>
        </w:rPr>
      </w:pPr>
      <w:hyperlink w:anchor="_Toc114765130" w:history="1">
        <w:r w:rsidR="0028793C" w:rsidRPr="006E73A6">
          <w:rPr>
            <w:rStyle w:val="Hyperlink"/>
            <w:noProof/>
          </w:rPr>
          <w:t>References</w:t>
        </w:r>
        <w:r w:rsidR="0028793C">
          <w:rPr>
            <w:noProof/>
            <w:webHidden/>
          </w:rPr>
          <w:tab/>
        </w:r>
        <w:r w:rsidR="0028793C">
          <w:rPr>
            <w:noProof/>
            <w:webHidden/>
          </w:rPr>
          <w:fldChar w:fldCharType="begin"/>
        </w:r>
        <w:r w:rsidR="0028793C">
          <w:rPr>
            <w:noProof/>
            <w:webHidden/>
          </w:rPr>
          <w:instrText xml:space="preserve"> PAGEREF _Toc114765130 \h </w:instrText>
        </w:r>
        <w:r w:rsidR="0028793C">
          <w:rPr>
            <w:noProof/>
            <w:webHidden/>
          </w:rPr>
        </w:r>
        <w:r w:rsidR="0028793C">
          <w:rPr>
            <w:noProof/>
            <w:webHidden/>
          </w:rPr>
          <w:fldChar w:fldCharType="separate"/>
        </w:r>
        <w:r w:rsidR="0028793C">
          <w:rPr>
            <w:noProof/>
            <w:webHidden/>
          </w:rPr>
          <w:t>81</w:t>
        </w:r>
        <w:r w:rsidR="0028793C">
          <w:rPr>
            <w:noProof/>
            <w:webHidden/>
          </w:rPr>
          <w:fldChar w:fldCharType="end"/>
        </w:r>
      </w:hyperlink>
    </w:p>
    <w:p w14:paraId="715C76FB" w14:textId="5F149601" w:rsidR="00E91A5A" w:rsidRDefault="00507921" w:rsidP="000233CE">
      <w:pPr>
        <w:ind w:left="0" w:firstLine="0"/>
      </w:pPr>
      <w:r>
        <w:fldChar w:fldCharType="end"/>
      </w:r>
    </w:p>
    <w:p w14:paraId="1619CE43" w14:textId="0D7B1039" w:rsidR="00E91A5A" w:rsidRDefault="00E91A5A" w:rsidP="00E91A5A">
      <w:pPr>
        <w:pStyle w:val="Heading1"/>
      </w:pPr>
      <w:bookmarkStart w:id="1" w:name="_Toc114765091"/>
      <w:r w:rsidRPr="00E91A5A">
        <w:lastRenderedPageBreak/>
        <w:t>LIST OF FIGURES</w:t>
      </w:r>
      <w:bookmarkEnd w:id="1"/>
    </w:p>
    <w:p w14:paraId="511564EC" w14:textId="2CB565BE" w:rsidR="00D4459D" w:rsidRDefault="00E91A5A">
      <w:pPr>
        <w:pStyle w:val="TableofFigur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114827494" w:history="1">
        <w:r w:rsidR="00D4459D" w:rsidRPr="009964F1">
          <w:rPr>
            <w:rStyle w:val="Hyperlink"/>
            <w:rFonts w:cs="Times New Roman"/>
            <w:noProof/>
          </w:rPr>
          <w:t>Figure 1.  Beamforming technique</w:t>
        </w:r>
        <w:r w:rsidR="00D4459D" w:rsidRPr="009964F1">
          <w:rPr>
            <w:rStyle w:val="Hyperlink"/>
            <w:rFonts w:ascii="NimbusRomNo9L-Regu" w:hAnsi="NimbusRomNo9L-Regu" w:cs="NimbusRomNo9L-Regu"/>
            <w:noProof/>
          </w:rPr>
          <w:t>.</w:t>
        </w:r>
        <w:r w:rsidR="00D4459D">
          <w:rPr>
            <w:noProof/>
            <w:webHidden/>
          </w:rPr>
          <w:tab/>
        </w:r>
        <w:r w:rsidR="00D4459D">
          <w:rPr>
            <w:noProof/>
            <w:webHidden/>
          </w:rPr>
          <w:fldChar w:fldCharType="begin"/>
        </w:r>
        <w:r w:rsidR="00D4459D">
          <w:rPr>
            <w:noProof/>
            <w:webHidden/>
          </w:rPr>
          <w:instrText xml:space="preserve"> PAGEREF _Toc114827494 \h </w:instrText>
        </w:r>
        <w:r w:rsidR="00D4459D">
          <w:rPr>
            <w:noProof/>
            <w:webHidden/>
          </w:rPr>
        </w:r>
        <w:r w:rsidR="00D4459D">
          <w:rPr>
            <w:noProof/>
            <w:webHidden/>
          </w:rPr>
          <w:fldChar w:fldCharType="separate"/>
        </w:r>
        <w:r w:rsidR="00D4459D">
          <w:rPr>
            <w:noProof/>
            <w:webHidden/>
          </w:rPr>
          <w:t>2</w:t>
        </w:r>
        <w:r w:rsidR="00D4459D">
          <w:rPr>
            <w:noProof/>
            <w:webHidden/>
          </w:rPr>
          <w:fldChar w:fldCharType="end"/>
        </w:r>
      </w:hyperlink>
    </w:p>
    <w:p w14:paraId="3CCDA174" w14:textId="608BF40B" w:rsidR="00D4459D" w:rsidRDefault="00000000">
      <w:pPr>
        <w:pStyle w:val="TableofFigures"/>
        <w:tabs>
          <w:tab w:val="right" w:leader="dot" w:pos="8544"/>
        </w:tabs>
        <w:rPr>
          <w:rFonts w:asciiTheme="minorHAnsi" w:eastAsiaTheme="minorEastAsia" w:hAnsiTheme="minorHAnsi"/>
          <w:noProof/>
          <w:sz w:val="22"/>
        </w:rPr>
      </w:pPr>
      <w:hyperlink w:anchor="_Toc114827495" w:history="1">
        <w:r w:rsidR="00D4459D" w:rsidRPr="009964F1">
          <w:rPr>
            <w:rStyle w:val="Hyperlink"/>
            <w:noProof/>
          </w:rPr>
          <w:t xml:space="preserve">Figure 2. Overview of applications of ML in DOA </w:t>
        </w:r>
        <w:r w:rsidR="00D4459D" w:rsidRPr="009964F1">
          <w:rPr>
            <w:rStyle w:val="Hyperlink"/>
            <w:rFonts w:cs="Times New Roman"/>
            <w:noProof/>
          </w:rPr>
          <w:t>[54]</w:t>
        </w:r>
        <w:r w:rsidR="00D4459D" w:rsidRPr="009964F1">
          <w:rPr>
            <w:rStyle w:val="Hyperlink"/>
            <w:noProof/>
          </w:rPr>
          <w:t>.</w:t>
        </w:r>
        <w:r w:rsidR="00D4459D">
          <w:rPr>
            <w:noProof/>
            <w:webHidden/>
          </w:rPr>
          <w:tab/>
        </w:r>
        <w:r w:rsidR="00D4459D">
          <w:rPr>
            <w:noProof/>
            <w:webHidden/>
          </w:rPr>
          <w:fldChar w:fldCharType="begin"/>
        </w:r>
        <w:r w:rsidR="00D4459D">
          <w:rPr>
            <w:noProof/>
            <w:webHidden/>
          </w:rPr>
          <w:instrText xml:space="preserve"> PAGEREF _Toc114827495 \h </w:instrText>
        </w:r>
        <w:r w:rsidR="00D4459D">
          <w:rPr>
            <w:noProof/>
            <w:webHidden/>
          </w:rPr>
        </w:r>
        <w:r w:rsidR="00D4459D">
          <w:rPr>
            <w:noProof/>
            <w:webHidden/>
          </w:rPr>
          <w:fldChar w:fldCharType="separate"/>
        </w:r>
        <w:r w:rsidR="00D4459D">
          <w:rPr>
            <w:noProof/>
            <w:webHidden/>
          </w:rPr>
          <w:t>11</w:t>
        </w:r>
        <w:r w:rsidR="00D4459D">
          <w:rPr>
            <w:noProof/>
            <w:webHidden/>
          </w:rPr>
          <w:fldChar w:fldCharType="end"/>
        </w:r>
      </w:hyperlink>
    </w:p>
    <w:p w14:paraId="37B7B250" w14:textId="0B815EEB" w:rsidR="00D4459D" w:rsidRDefault="00000000">
      <w:pPr>
        <w:pStyle w:val="TableofFigures"/>
        <w:tabs>
          <w:tab w:val="right" w:leader="dot" w:pos="8544"/>
        </w:tabs>
        <w:rPr>
          <w:rFonts w:asciiTheme="minorHAnsi" w:eastAsiaTheme="minorEastAsia" w:hAnsiTheme="minorHAnsi"/>
          <w:noProof/>
          <w:sz w:val="22"/>
        </w:rPr>
      </w:pPr>
      <w:hyperlink w:anchor="_Toc114827496" w:history="1">
        <w:r w:rsidR="00D4459D" w:rsidRPr="009964F1">
          <w:rPr>
            <w:rStyle w:val="Hyperlink"/>
            <w:noProof/>
          </w:rPr>
          <w:t>Figure 3. Structure of a DT.</w:t>
        </w:r>
        <w:r w:rsidR="00D4459D">
          <w:rPr>
            <w:noProof/>
            <w:webHidden/>
          </w:rPr>
          <w:tab/>
        </w:r>
        <w:r w:rsidR="00D4459D">
          <w:rPr>
            <w:noProof/>
            <w:webHidden/>
          </w:rPr>
          <w:fldChar w:fldCharType="begin"/>
        </w:r>
        <w:r w:rsidR="00D4459D">
          <w:rPr>
            <w:noProof/>
            <w:webHidden/>
          </w:rPr>
          <w:instrText xml:space="preserve"> PAGEREF _Toc114827496 \h </w:instrText>
        </w:r>
        <w:r w:rsidR="00D4459D">
          <w:rPr>
            <w:noProof/>
            <w:webHidden/>
          </w:rPr>
        </w:r>
        <w:r w:rsidR="00D4459D">
          <w:rPr>
            <w:noProof/>
            <w:webHidden/>
          </w:rPr>
          <w:fldChar w:fldCharType="separate"/>
        </w:r>
        <w:r w:rsidR="00D4459D">
          <w:rPr>
            <w:noProof/>
            <w:webHidden/>
          </w:rPr>
          <w:t>12</w:t>
        </w:r>
        <w:r w:rsidR="00D4459D">
          <w:rPr>
            <w:noProof/>
            <w:webHidden/>
          </w:rPr>
          <w:fldChar w:fldCharType="end"/>
        </w:r>
      </w:hyperlink>
    </w:p>
    <w:p w14:paraId="1D40725E" w14:textId="6A42194D" w:rsidR="00D4459D" w:rsidRDefault="00000000">
      <w:pPr>
        <w:pStyle w:val="TableofFigures"/>
        <w:tabs>
          <w:tab w:val="right" w:leader="dot" w:pos="8544"/>
        </w:tabs>
        <w:rPr>
          <w:rFonts w:asciiTheme="minorHAnsi" w:eastAsiaTheme="minorEastAsia" w:hAnsiTheme="minorHAnsi"/>
          <w:noProof/>
          <w:sz w:val="22"/>
        </w:rPr>
      </w:pPr>
      <w:hyperlink w:anchor="_Toc114827497" w:history="1">
        <w:r w:rsidR="00D4459D" w:rsidRPr="009964F1">
          <w:rPr>
            <w:rStyle w:val="Hyperlink"/>
            <w:noProof/>
          </w:rPr>
          <w:t>Figure 4. DT model.: Process.</w:t>
        </w:r>
        <w:r w:rsidR="00D4459D">
          <w:rPr>
            <w:noProof/>
            <w:webHidden/>
          </w:rPr>
          <w:tab/>
        </w:r>
        <w:r w:rsidR="00D4459D">
          <w:rPr>
            <w:noProof/>
            <w:webHidden/>
          </w:rPr>
          <w:fldChar w:fldCharType="begin"/>
        </w:r>
        <w:r w:rsidR="00D4459D">
          <w:rPr>
            <w:noProof/>
            <w:webHidden/>
          </w:rPr>
          <w:instrText xml:space="preserve"> PAGEREF _Toc114827497 \h </w:instrText>
        </w:r>
        <w:r w:rsidR="00D4459D">
          <w:rPr>
            <w:noProof/>
            <w:webHidden/>
          </w:rPr>
        </w:r>
        <w:r w:rsidR="00D4459D">
          <w:rPr>
            <w:noProof/>
            <w:webHidden/>
          </w:rPr>
          <w:fldChar w:fldCharType="separate"/>
        </w:r>
        <w:r w:rsidR="00D4459D">
          <w:rPr>
            <w:noProof/>
            <w:webHidden/>
          </w:rPr>
          <w:t>13</w:t>
        </w:r>
        <w:r w:rsidR="00D4459D">
          <w:rPr>
            <w:noProof/>
            <w:webHidden/>
          </w:rPr>
          <w:fldChar w:fldCharType="end"/>
        </w:r>
      </w:hyperlink>
    </w:p>
    <w:p w14:paraId="4C7048AE" w14:textId="107B2ADB" w:rsidR="00D4459D" w:rsidRDefault="00000000">
      <w:pPr>
        <w:pStyle w:val="TableofFigures"/>
        <w:tabs>
          <w:tab w:val="right" w:leader="dot" w:pos="8544"/>
        </w:tabs>
        <w:rPr>
          <w:rFonts w:asciiTheme="minorHAnsi" w:eastAsiaTheme="minorEastAsia" w:hAnsiTheme="minorHAnsi"/>
          <w:noProof/>
          <w:sz w:val="22"/>
        </w:rPr>
      </w:pPr>
      <w:hyperlink w:anchor="_Toc114827498" w:history="1">
        <w:r w:rsidR="00D4459D" w:rsidRPr="009964F1">
          <w:rPr>
            <w:rStyle w:val="Hyperlink"/>
            <w:noProof/>
          </w:rPr>
          <w:t>Figure 5. RDF: Process.</w:t>
        </w:r>
        <w:r w:rsidR="00D4459D">
          <w:rPr>
            <w:noProof/>
            <w:webHidden/>
          </w:rPr>
          <w:tab/>
        </w:r>
        <w:r w:rsidR="00D4459D">
          <w:rPr>
            <w:noProof/>
            <w:webHidden/>
          </w:rPr>
          <w:fldChar w:fldCharType="begin"/>
        </w:r>
        <w:r w:rsidR="00D4459D">
          <w:rPr>
            <w:noProof/>
            <w:webHidden/>
          </w:rPr>
          <w:instrText xml:space="preserve"> PAGEREF _Toc114827498 \h </w:instrText>
        </w:r>
        <w:r w:rsidR="00D4459D">
          <w:rPr>
            <w:noProof/>
            <w:webHidden/>
          </w:rPr>
        </w:r>
        <w:r w:rsidR="00D4459D">
          <w:rPr>
            <w:noProof/>
            <w:webHidden/>
          </w:rPr>
          <w:fldChar w:fldCharType="separate"/>
        </w:r>
        <w:r w:rsidR="00D4459D">
          <w:rPr>
            <w:noProof/>
            <w:webHidden/>
          </w:rPr>
          <w:t>14</w:t>
        </w:r>
        <w:r w:rsidR="00D4459D">
          <w:rPr>
            <w:noProof/>
            <w:webHidden/>
          </w:rPr>
          <w:fldChar w:fldCharType="end"/>
        </w:r>
      </w:hyperlink>
    </w:p>
    <w:p w14:paraId="0AA10E76" w14:textId="0EF64A94" w:rsidR="00D4459D" w:rsidRDefault="00000000">
      <w:pPr>
        <w:pStyle w:val="TableofFigures"/>
        <w:tabs>
          <w:tab w:val="right" w:leader="dot" w:pos="8544"/>
        </w:tabs>
        <w:rPr>
          <w:rFonts w:asciiTheme="minorHAnsi" w:eastAsiaTheme="minorEastAsia" w:hAnsiTheme="minorHAnsi"/>
          <w:noProof/>
          <w:sz w:val="22"/>
        </w:rPr>
      </w:pPr>
      <w:hyperlink w:anchor="_Toc114827499" w:history="1">
        <w:r w:rsidR="00D4459D" w:rsidRPr="009964F1">
          <w:rPr>
            <w:rStyle w:val="Hyperlink"/>
            <w:noProof/>
          </w:rPr>
          <w:t>Figure 6. The System Model.</w:t>
        </w:r>
        <w:r w:rsidR="00D4459D">
          <w:rPr>
            <w:noProof/>
            <w:webHidden/>
          </w:rPr>
          <w:tab/>
        </w:r>
        <w:r w:rsidR="00D4459D">
          <w:rPr>
            <w:noProof/>
            <w:webHidden/>
          </w:rPr>
          <w:fldChar w:fldCharType="begin"/>
        </w:r>
        <w:r w:rsidR="00D4459D">
          <w:rPr>
            <w:noProof/>
            <w:webHidden/>
          </w:rPr>
          <w:instrText xml:space="preserve"> PAGEREF _Toc114827499 \h </w:instrText>
        </w:r>
        <w:r w:rsidR="00D4459D">
          <w:rPr>
            <w:noProof/>
            <w:webHidden/>
          </w:rPr>
        </w:r>
        <w:r w:rsidR="00D4459D">
          <w:rPr>
            <w:noProof/>
            <w:webHidden/>
          </w:rPr>
          <w:fldChar w:fldCharType="separate"/>
        </w:r>
        <w:r w:rsidR="00D4459D">
          <w:rPr>
            <w:noProof/>
            <w:webHidden/>
          </w:rPr>
          <w:t>18</w:t>
        </w:r>
        <w:r w:rsidR="00D4459D">
          <w:rPr>
            <w:noProof/>
            <w:webHidden/>
          </w:rPr>
          <w:fldChar w:fldCharType="end"/>
        </w:r>
      </w:hyperlink>
    </w:p>
    <w:p w14:paraId="5FB470C6" w14:textId="0DDE2838" w:rsidR="00D4459D" w:rsidRDefault="00000000">
      <w:pPr>
        <w:pStyle w:val="TableofFigures"/>
        <w:tabs>
          <w:tab w:val="right" w:leader="dot" w:pos="8544"/>
        </w:tabs>
        <w:rPr>
          <w:rFonts w:asciiTheme="minorHAnsi" w:eastAsiaTheme="minorEastAsia" w:hAnsiTheme="minorHAnsi"/>
          <w:noProof/>
          <w:sz w:val="22"/>
        </w:rPr>
      </w:pPr>
      <w:hyperlink w:anchor="_Toc114827500" w:history="1">
        <w:r w:rsidR="00D4459D" w:rsidRPr="009964F1">
          <w:rPr>
            <w:rStyle w:val="Hyperlink"/>
            <w:noProof/>
          </w:rPr>
          <w:t>Figure 7.</w:t>
        </w:r>
        <w:r w:rsidR="00D4459D">
          <w:rPr>
            <w:noProof/>
            <w:webHidden/>
          </w:rPr>
          <w:tab/>
        </w:r>
        <w:r w:rsidR="00D4459D">
          <w:rPr>
            <w:noProof/>
            <w:webHidden/>
          </w:rPr>
          <w:fldChar w:fldCharType="begin"/>
        </w:r>
        <w:r w:rsidR="00D4459D">
          <w:rPr>
            <w:noProof/>
            <w:webHidden/>
          </w:rPr>
          <w:instrText xml:space="preserve"> PAGEREF _Toc114827500 \h </w:instrText>
        </w:r>
        <w:r w:rsidR="00D4459D">
          <w:rPr>
            <w:noProof/>
            <w:webHidden/>
          </w:rPr>
        </w:r>
        <w:r w:rsidR="00D4459D">
          <w:rPr>
            <w:noProof/>
            <w:webHidden/>
          </w:rPr>
          <w:fldChar w:fldCharType="separate"/>
        </w:r>
        <w:r w:rsidR="00D4459D">
          <w:rPr>
            <w:noProof/>
            <w:webHidden/>
          </w:rPr>
          <w:t>18</w:t>
        </w:r>
        <w:r w:rsidR="00D4459D">
          <w:rPr>
            <w:noProof/>
            <w:webHidden/>
          </w:rPr>
          <w:fldChar w:fldCharType="end"/>
        </w:r>
      </w:hyperlink>
    </w:p>
    <w:p w14:paraId="285746B4" w14:textId="2EC6644D" w:rsidR="00D4459D" w:rsidRDefault="00000000">
      <w:pPr>
        <w:pStyle w:val="TableofFigures"/>
        <w:tabs>
          <w:tab w:val="right" w:leader="dot" w:pos="8544"/>
        </w:tabs>
        <w:rPr>
          <w:rFonts w:asciiTheme="minorHAnsi" w:eastAsiaTheme="minorEastAsia" w:hAnsiTheme="minorHAnsi"/>
          <w:noProof/>
          <w:sz w:val="22"/>
        </w:rPr>
      </w:pPr>
      <w:hyperlink w:anchor="_Toc114827501" w:history="1">
        <w:r w:rsidR="00D4459D" w:rsidRPr="009964F1">
          <w:rPr>
            <w:rStyle w:val="Hyperlink"/>
            <w:noProof/>
          </w:rPr>
          <w:t>Figure 8. Flowchart of the implementation of the scenario.</w:t>
        </w:r>
        <w:r w:rsidR="00D4459D">
          <w:rPr>
            <w:noProof/>
            <w:webHidden/>
          </w:rPr>
          <w:tab/>
        </w:r>
        <w:r w:rsidR="00D4459D">
          <w:rPr>
            <w:noProof/>
            <w:webHidden/>
          </w:rPr>
          <w:fldChar w:fldCharType="begin"/>
        </w:r>
        <w:r w:rsidR="00D4459D">
          <w:rPr>
            <w:noProof/>
            <w:webHidden/>
          </w:rPr>
          <w:instrText xml:space="preserve"> PAGEREF _Toc114827501 \h </w:instrText>
        </w:r>
        <w:r w:rsidR="00D4459D">
          <w:rPr>
            <w:noProof/>
            <w:webHidden/>
          </w:rPr>
        </w:r>
        <w:r w:rsidR="00D4459D">
          <w:rPr>
            <w:noProof/>
            <w:webHidden/>
          </w:rPr>
          <w:fldChar w:fldCharType="separate"/>
        </w:r>
        <w:r w:rsidR="00D4459D">
          <w:rPr>
            <w:noProof/>
            <w:webHidden/>
          </w:rPr>
          <w:t>26</w:t>
        </w:r>
        <w:r w:rsidR="00D4459D">
          <w:rPr>
            <w:noProof/>
            <w:webHidden/>
          </w:rPr>
          <w:fldChar w:fldCharType="end"/>
        </w:r>
      </w:hyperlink>
    </w:p>
    <w:p w14:paraId="37403B03" w14:textId="616F6CBD" w:rsidR="00D4459D" w:rsidRDefault="00000000">
      <w:pPr>
        <w:pStyle w:val="TableofFigures"/>
        <w:tabs>
          <w:tab w:val="right" w:leader="dot" w:pos="8544"/>
        </w:tabs>
        <w:rPr>
          <w:rFonts w:asciiTheme="minorHAnsi" w:eastAsiaTheme="minorEastAsia" w:hAnsiTheme="minorHAnsi"/>
          <w:noProof/>
          <w:sz w:val="22"/>
        </w:rPr>
      </w:pPr>
      <w:hyperlink w:anchor="_Toc114827502" w:history="1">
        <w:r w:rsidR="00D4459D" w:rsidRPr="009964F1">
          <w:rPr>
            <w:rStyle w:val="Hyperlink"/>
            <w:noProof/>
          </w:rPr>
          <w:t>Figure 9. Coordinates of the antennas.</w:t>
        </w:r>
        <w:r w:rsidR="00D4459D">
          <w:rPr>
            <w:noProof/>
            <w:webHidden/>
          </w:rPr>
          <w:tab/>
        </w:r>
        <w:r w:rsidR="00D4459D">
          <w:rPr>
            <w:noProof/>
            <w:webHidden/>
          </w:rPr>
          <w:fldChar w:fldCharType="begin"/>
        </w:r>
        <w:r w:rsidR="00D4459D">
          <w:rPr>
            <w:noProof/>
            <w:webHidden/>
          </w:rPr>
          <w:instrText xml:space="preserve"> PAGEREF _Toc114827502 \h </w:instrText>
        </w:r>
        <w:r w:rsidR="00D4459D">
          <w:rPr>
            <w:noProof/>
            <w:webHidden/>
          </w:rPr>
        </w:r>
        <w:r w:rsidR="00D4459D">
          <w:rPr>
            <w:noProof/>
            <w:webHidden/>
          </w:rPr>
          <w:fldChar w:fldCharType="separate"/>
        </w:r>
        <w:r w:rsidR="00D4459D">
          <w:rPr>
            <w:noProof/>
            <w:webHidden/>
          </w:rPr>
          <w:t>28</w:t>
        </w:r>
        <w:r w:rsidR="00D4459D">
          <w:rPr>
            <w:noProof/>
            <w:webHidden/>
          </w:rPr>
          <w:fldChar w:fldCharType="end"/>
        </w:r>
      </w:hyperlink>
    </w:p>
    <w:p w14:paraId="3624B0D7" w14:textId="76E0550F" w:rsidR="00D4459D" w:rsidRDefault="00000000">
      <w:pPr>
        <w:pStyle w:val="TableofFigures"/>
        <w:tabs>
          <w:tab w:val="right" w:leader="dot" w:pos="8544"/>
        </w:tabs>
        <w:rPr>
          <w:rFonts w:asciiTheme="minorHAnsi" w:eastAsiaTheme="minorEastAsia" w:hAnsiTheme="minorHAnsi"/>
          <w:noProof/>
          <w:sz w:val="22"/>
        </w:rPr>
      </w:pPr>
      <w:hyperlink w:anchor="_Toc114827503" w:history="1">
        <w:r w:rsidR="00D4459D" w:rsidRPr="009964F1">
          <w:rPr>
            <w:rStyle w:val="Hyperlink"/>
            <w:noProof/>
          </w:rPr>
          <w:t>Figure 10. Distance between the transmitting antenna and the m-th receiving antenna.</w:t>
        </w:r>
        <w:r w:rsidR="00D4459D">
          <w:rPr>
            <w:noProof/>
            <w:webHidden/>
          </w:rPr>
          <w:tab/>
        </w:r>
        <w:r w:rsidR="00D4459D">
          <w:rPr>
            <w:noProof/>
            <w:webHidden/>
          </w:rPr>
          <w:fldChar w:fldCharType="begin"/>
        </w:r>
        <w:r w:rsidR="00D4459D">
          <w:rPr>
            <w:noProof/>
            <w:webHidden/>
          </w:rPr>
          <w:instrText xml:space="preserve"> PAGEREF _Toc114827503 \h </w:instrText>
        </w:r>
        <w:r w:rsidR="00D4459D">
          <w:rPr>
            <w:noProof/>
            <w:webHidden/>
          </w:rPr>
        </w:r>
        <w:r w:rsidR="00D4459D">
          <w:rPr>
            <w:noProof/>
            <w:webHidden/>
          </w:rPr>
          <w:fldChar w:fldCharType="separate"/>
        </w:r>
        <w:r w:rsidR="00D4459D">
          <w:rPr>
            <w:noProof/>
            <w:webHidden/>
          </w:rPr>
          <w:t>30</w:t>
        </w:r>
        <w:r w:rsidR="00D4459D">
          <w:rPr>
            <w:noProof/>
            <w:webHidden/>
          </w:rPr>
          <w:fldChar w:fldCharType="end"/>
        </w:r>
      </w:hyperlink>
    </w:p>
    <w:p w14:paraId="38A0FE46" w14:textId="0DFB9B68" w:rsidR="00D4459D" w:rsidRDefault="00000000">
      <w:pPr>
        <w:pStyle w:val="TableofFigures"/>
        <w:tabs>
          <w:tab w:val="right" w:leader="dot" w:pos="8544"/>
        </w:tabs>
        <w:rPr>
          <w:rFonts w:asciiTheme="minorHAnsi" w:eastAsiaTheme="minorEastAsia" w:hAnsiTheme="minorHAnsi"/>
          <w:noProof/>
          <w:sz w:val="22"/>
        </w:rPr>
      </w:pPr>
      <w:hyperlink w:anchor="_Toc114827504" w:history="1">
        <w:r w:rsidR="00D4459D" w:rsidRPr="009964F1">
          <w:rPr>
            <w:rStyle w:val="Hyperlink"/>
            <w:noProof/>
          </w:rPr>
          <w:t xml:space="preserve">Figure 11. Angle between the receiving antenna and transmitter antenna in the </w:t>
        </w:r>
        <m:oMath>
          <m:r>
            <w:rPr>
              <w:rStyle w:val="Hyperlink"/>
              <w:rFonts w:ascii="Cambria Math" w:hAnsi="Cambria Math"/>
              <w:noProof/>
            </w:rPr>
            <m:t>xy</m:t>
          </m:r>
        </m:oMath>
        <w:r w:rsidR="00D4459D" w:rsidRPr="009964F1">
          <w:rPr>
            <w:rStyle w:val="Hyperlink"/>
            <w:noProof/>
          </w:rPr>
          <w:t xml:space="preserve"> plane.</w:t>
        </w:r>
        <w:r w:rsidR="00D4459D">
          <w:rPr>
            <w:noProof/>
            <w:webHidden/>
          </w:rPr>
          <w:tab/>
        </w:r>
        <w:r w:rsidR="00D4459D">
          <w:rPr>
            <w:noProof/>
            <w:webHidden/>
          </w:rPr>
          <w:fldChar w:fldCharType="begin"/>
        </w:r>
        <w:r w:rsidR="00D4459D">
          <w:rPr>
            <w:noProof/>
            <w:webHidden/>
          </w:rPr>
          <w:instrText xml:space="preserve"> PAGEREF _Toc114827504 \h </w:instrText>
        </w:r>
        <w:r w:rsidR="00D4459D">
          <w:rPr>
            <w:noProof/>
            <w:webHidden/>
          </w:rPr>
        </w:r>
        <w:r w:rsidR="00D4459D">
          <w:rPr>
            <w:noProof/>
            <w:webHidden/>
          </w:rPr>
          <w:fldChar w:fldCharType="separate"/>
        </w:r>
        <w:r w:rsidR="00D4459D">
          <w:rPr>
            <w:noProof/>
            <w:webHidden/>
          </w:rPr>
          <w:t>31</w:t>
        </w:r>
        <w:r w:rsidR="00D4459D">
          <w:rPr>
            <w:noProof/>
            <w:webHidden/>
          </w:rPr>
          <w:fldChar w:fldCharType="end"/>
        </w:r>
      </w:hyperlink>
    </w:p>
    <w:p w14:paraId="134798ED" w14:textId="70BFC8DE" w:rsidR="00D4459D" w:rsidRDefault="00000000">
      <w:pPr>
        <w:pStyle w:val="TableofFigures"/>
        <w:tabs>
          <w:tab w:val="right" w:leader="dot" w:pos="8544"/>
        </w:tabs>
        <w:rPr>
          <w:rFonts w:asciiTheme="minorHAnsi" w:eastAsiaTheme="minorEastAsia" w:hAnsiTheme="minorHAnsi"/>
          <w:noProof/>
          <w:sz w:val="22"/>
        </w:rPr>
      </w:pPr>
      <w:hyperlink w:anchor="_Toc114827505" w:history="1">
        <w:r w:rsidR="00D4459D" w:rsidRPr="009964F1">
          <w:rPr>
            <w:rStyle w:val="Hyperlink"/>
            <w:noProof/>
          </w:rPr>
          <w:t>Figure 12. First receiver model proposal.</w:t>
        </w:r>
        <w:r w:rsidR="00D4459D">
          <w:rPr>
            <w:noProof/>
            <w:webHidden/>
          </w:rPr>
          <w:tab/>
        </w:r>
        <w:r w:rsidR="00D4459D">
          <w:rPr>
            <w:noProof/>
            <w:webHidden/>
          </w:rPr>
          <w:fldChar w:fldCharType="begin"/>
        </w:r>
        <w:r w:rsidR="00D4459D">
          <w:rPr>
            <w:noProof/>
            <w:webHidden/>
          </w:rPr>
          <w:instrText xml:space="preserve"> PAGEREF _Toc114827505 \h </w:instrText>
        </w:r>
        <w:r w:rsidR="00D4459D">
          <w:rPr>
            <w:noProof/>
            <w:webHidden/>
          </w:rPr>
        </w:r>
        <w:r w:rsidR="00D4459D">
          <w:rPr>
            <w:noProof/>
            <w:webHidden/>
          </w:rPr>
          <w:fldChar w:fldCharType="separate"/>
        </w:r>
        <w:r w:rsidR="00D4459D">
          <w:rPr>
            <w:noProof/>
            <w:webHidden/>
          </w:rPr>
          <w:t>34</w:t>
        </w:r>
        <w:r w:rsidR="00D4459D">
          <w:rPr>
            <w:noProof/>
            <w:webHidden/>
          </w:rPr>
          <w:fldChar w:fldCharType="end"/>
        </w:r>
      </w:hyperlink>
    </w:p>
    <w:p w14:paraId="3CC2793D" w14:textId="6579267C" w:rsidR="00D4459D" w:rsidRDefault="00000000">
      <w:pPr>
        <w:pStyle w:val="TableofFigures"/>
        <w:tabs>
          <w:tab w:val="right" w:leader="dot" w:pos="8544"/>
        </w:tabs>
        <w:rPr>
          <w:rFonts w:asciiTheme="minorHAnsi" w:eastAsiaTheme="minorEastAsia" w:hAnsiTheme="minorHAnsi"/>
          <w:noProof/>
          <w:sz w:val="22"/>
        </w:rPr>
      </w:pPr>
      <w:hyperlink w:anchor="_Toc114827506" w:history="1">
        <w:r w:rsidR="00D4459D" w:rsidRPr="009964F1">
          <w:rPr>
            <w:rStyle w:val="Hyperlink"/>
            <w:noProof/>
          </w:rPr>
          <w:t>Figure 13. Second receiver model proposal.</w:t>
        </w:r>
        <w:r w:rsidR="00D4459D">
          <w:rPr>
            <w:noProof/>
            <w:webHidden/>
          </w:rPr>
          <w:tab/>
        </w:r>
        <w:r w:rsidR="00D4459D">
          <w:rPr>
            <w:noProof/>
            <w:webHidden/>
          </w:rPr>
          <w:fldChar w:fldCharType="begin"/>
        </w:r>
        <w:r w:rsidR="00D4459D">
          <w:rPr>
            <w:noProof/>
            <w:webHidden/>
          </w:rPr>
          <w:instrText xml:space="preserve"> PAGEREF _Toc114827506 \h </w:instrText>
        </w:r>
        <w:r w:rsidR="00D4459D">
          <w:rPr>
            <w:noProof/>
            <w:webHidden/>
          </w:rPr>
        </w:r>
        <w:r w:rsidR="00D4459D">
          <w:rPr>
            <w:noProof/>
            <w:webHidden/>
          </w:rPr>
          <w:fldChar w:fldCharType="separate"/>
        </w:r>
        <w:r w:rsidR="00D4459D">
          <w:rPr>
            <w:noProof/>
            <w:webHidden/>
          </w:rPr>
          <w:t>35</w:t>
        </w:r>
        <w:r w:rsidR="00D4459D">
          <w:rPr>
            <w:noProof/>
            <w:webHidden/>
          </w:rPr>
          <w:fldChar w:fldCharType="end"/>
        </w:r>
      </w:hyperlink>
    </w:p>
    <w:p w14:paraId="0BB1FB65" w14:textId="0C3CD14E" w:rsidR="00D4459D" w:rsidRDefault="00000000">
      <w:pPr>
        <w:pStyle w:val="TableofFigures"/>
        <w:tabs>
          <w:tab w:val="right" w:leader="dot" w:pos="8544"/>
        </w:tabs>
        <w:rPr>
          <w:rFonts w:asciiTheme="minorHAnsi" w:eastAsiaTheme="minorEastAsia" w:hAnsiTheme="minorHAnsi"/>
          <w:noProof/>
          <w:sz w:val="22"/>
        </w:rPr>
      </w:pPr>
      <w:hyperlink w:anchor="_Toc114827507" w:history="1">
        <w:r w:rsidR="00D4459D" w:rsidRPr="009964F1">
          <w:rPr>
            <w:rStyle w:val="Hyperlink"/>
            <w:noProof/>
          </w:rPr>
          <w:t>Figure 14. Radiation pattern of the strip dipole antenna operating at 70 MHz.</w:t>
        </w:r>
        <w:r w:rsidR="00D4459D">
          <w:rPr>
            <w:noProof/>
            <w:webHidden/>
          </w:rPr>
          <w:tab/>
        </w:r>
        <w:r w:rsidR="00D4459D">
          <w:rPr>
            <w:noProof/>
            <w:webHidden/>
          </w:rPr>
          <w:fldChar w:fldCharType="begin"/>
        </w:r>
        <w:r w:rsidR="00D4459D">
          <w:rPr>
            <w:noProof/>
            <w:webHidden/>
          </w:rPr>
          <w:instrText xml:space="preserve"> PAGEREF _Toc114827507 \h </w:instrText>
        </w:r>
        <w:r w:rsidR="00D4459D">
          <w:rPr>
            <w:noProof/>
            <w:webHidden/>
          </w:rPr>
        </w:r>
        <w:r w:rsidR="00D4459D">
          <w:rPr>
            <w:noProof/>
            <w:webHidden/>
          </w:rPr>
          <w:fldChar w:fldCharType="separate"/>
        </w:r>
        <w:r w:rsidR="00D4459D">
          <w:rPr>
            <w:noProof/>
            <w:webHidden/>
          </w:rPr>
          <w:t>36</w:t>
        </w:r>
        <w:r w:rsidR="00D4459D">
          <w:rPr>
            <w:noProof/>
            <w:webHidden/>
          </w:rPr>
          <w:fldChar w:fldCharType="end"/>
        </w:r>
      </w:hyperlink>
    </w:p>
    <w:p w14:paraId="46060A30" w14:textId="5C7C8F24" w:rsidR="00D4459D" w:rsidRDefault="00000000">
      <w:pPr>
        <w:pStyle w:val="TableofFigures"/>
        <w:tabs>
          <w:tab w:val="right" w:leader="dot" w:pos="8544"/>
        </w:tabs>
        <w:rPr>
          <w:rFonts w:asciiTheme="minorHAnsi" w:eastAsiaTheme="minorEastAsia" w:hAnsiTheme="minorHAnsi"/>
          <w:noProof/>
          <w:sz w:val="22"/>
        </w:rPr>
      </w:pPr>
      <w:hyperlink w:anchor="_Toc114827508" w:history="1">
        <w:r w:rsidR="00D4459D" w:rsidRPr="009964F1">
          <w:rPr>
            <w:rStyle w:val="Hyperlink"/>
            <w:noProof/>
          </w:rPr>
          <w:t>Figure 15. Radiation pattern of the planar V-dipole antenna operating at 70 MHz.</w:t>
        </w:r>
        <w:r w:rsidR="00D4459D">
          <w:rPr>
            <w:noProof/>
            <w:webHidden/>
          </w:rPr>
          <w:tab/>
        </w:r>
        <w:r w:rsidR="00D4459D">
          <w:rPr>
            <w:noProof/>
            <w:webHidden/>
          </w:rPr>
          <w:fldChar w:fldCharType="begin"/>
        </w:r>
        <w:r w:rsidR="00D4459D">
          <w:rPr>
            <w:noProof/>
            <w:webHidden/>
          </w:rPr>
          <w:instrText xml:space="preserve"> PAGEREF _Toc114827508 \h </w:instrText>
        </w:r>
        <w:r w:rsidR="00D4459D">
          <w:rPr>
            <w:noProof/>
            <w:webHidden/>
          </w:rPr>
        </w:r>
        <w:r w:rsidR="00D4459D">
          <w:rPr>
            <w:noProof/>
            <w:webHidden/>
          </w:rPr>
          <w:fldChar w:fldCharType="separate"/>
        </w:r>
        <w:r w:rsidR="00D4459D">
          <w:rPr>
            <w:noProof/>
            <w:webHidden/>
          </w:rPr>
          <w:t>37</w:t>
        </w:r>
        <w:r w:rsidR="00D4459D">
          <w:rPr>
            <w:noProof/>
            <w:webHidden/>
          </w:rPr>
          <w:fldChar w:fldCharType="end"/>
        </w:r>
      </w:hyperlink>
    </w:p>
    <w:p w14:paraId="70C1ABA0" w14:textId="667CA215" w:rsidR="00D4459D" w:rsidRDefault="00000000">
      <w:pPr>
        <w:pStyle w:val="TableofFigures"/>
        <w:tabs>
          <w:tab w:val="right" w:leader="dot" w:pos="8544"/>
        </w:tabs>
        <w:rPr>
          <w:rFonts w:asciiTheme="minorHAnsi" w:eastAsiaTheme="minorEastAsia" w:hAnsiTheme="minorHAnsi"/>
          <w:noProof/>
          <w:sz w:val="22"/>
        </w:rPr>
      </w:pPr>
      <w:hyperlink w:anchor="_Toc114827509" w:history="1">
        <w:r w:rsidR="00D4459D" w:rsidRPr="009964F1">
          <w:rPr>
            <w:rStyle w:val="Hyperlink"/>
            <w:noProof/>
          </w:rPr>
          <w:t>Figure 16. Confusion matrix for the azimuth angles predicted by the DT model trained with the data provided by the first receiving system.</w:t>
        </w:r>
        <w:r w:rsidR="00D4459D">
          <w:rPr>
            <w:noProof/>
            <w:webHidden/>
          </w:rPr>
          <w:tab/>
        </w:r>
        <w:r w:rsidR="00D4459D">
          <w:rPr>
            <w:noProof/>
            <w:webHidden/>
          </w:rPr>
          <w:fldChar w:fldCharType="begin"/>
        </w:r>
        <w:r w:rsidR="00D4459D">
          <w:rPr>
            <w:noProof/>
            <w:webHidden/>
          </w:rPr>
          <w:instrText xml:space="preserve"> PAGEREF _Toc114827509 \h </w:instrText>
        </w:r>
        <w:r w:rsidR="00D4459D">
          <w:rPr>
            <w:noProof/>
            <w:webHidden/>
          </w:rPr>
        </w:r>
        <w:r w:rsidR="00D4459D">
          <w:rPr>
            <w:noProof/>
            <w:webHidden/>
          </w:rPr>
          <w:fldChar w:fldCharType="separate"/>
        </w:r>
        <w:r w:rsidR="00D4459D">
          <w:rPr>
            <w:noProof/>
            <w:webHidden/>
          </w:rPr>
          <w:t>39</w:t>
        </w:r>
        <w:r w:rsidR="00D4459D">
          <w:rPr>
            <w:noProof/>
            <w:webHidden/>
          </w:rPr>
          <w:fldChar w:fldCharType="end"/>
        </w:r>
      </w:hyperlink>
    </w:p>
    <w:p w14:paraId="50E2114F" w14:textId="56204EC7" w:rsidR="00D4459D" w:rsidRDefault="00000000">
      <w:pPr>
        <w:pStyle w:val="TableofFigures"/>
        <w:tabs>
          <w:tab w:val="right" w:leader="dot" w:pos="8544"/>
        </w:tabs>
        <w:rPr>
          <w:rFonts w:asciiTheme="minorHAnsi" w:eastAsiaTheme="minorEastAsia" w:hAnsiTheme="minorHAnsi"/>
          <w:noProof/>
          <w:sz w:val="22"/>
        </w:rPr>
      </w:pPr>
      <w:hyperlink w:anchor="_Toc114827510" w:history="1">
        <w:r w:rsidR="00D4459D" w:rsidRPr="009964F1">
          <w:rPr>
            <w:rStyle w:val="Hyperlink"/>
            <w:noProof/>
          </w:rPr>
          <w:t>Figure 17. Elevation angles versus the number of incorrectly predicted azimuth angles for the first receiving system.</w:t>
        </w:r>
        <w:r w:rsidR="00D4459D">
          <w:rPr>
            <w:noProof/>
            <w:webHidden/>
          </w:rPr>
          <w:tab/>
        </w:r>
        <w:r w:rsidR="00D4459D">
          <w:rPr>
            <w:noProof/>
            <w:webHidden/>
          </w:rPr>
          <w:fldChar w:fldCharType="begin"/>
        </w:r>
        <w:r w:rsidR="00D4459D">
          <w:rPr>
            <w:noProof/>
            <w:webHidden/>
          </w:rPr>
          <w:instrText xml:space="preserve"> PAGEREF _Toc114827510 \h </w:instrText>
        </w:r>
        <w:r w:rsidR="00D4459D">
          <w:rPr>
            <w:noProof/>
            <w:webHidden/>
          </w:rPr>
        </w:r>
        <w:r w:rsidR="00D4459D">
          <w:rPr>
            <w:noProof/>
            <w:webHidden/>
          </w:rPr>
          <w:fldChar w:fldCharType="separate"/>
        </w:r>
        <w:r w:rsidR="00D4459D">
          <w:rPr>
            <w:noProof/>
            <w:webHidden/>
          </w:rPr>
          <w:t>40</w:t>
        </w:r>
        <w:r w:rsidR="00D4459D">
          <w:rPr>
            <w:noProof/>
            <w:webHidden/>
          </w:rPr>
          <w:fldChar w:fldCharType="end"/>
        </w:r>
      </w:hyperlink>
    </w:p>
    <w:p w14:paraId="0BBEEB07" w14:textId="175025E8" w:rsidR="00D4459D" w:rsidRDefault="00000000">
      <w:pPr>
        <w:pStyle w:val="TableofFigures"/>
        <w:tabs>
          <w:tab w:val="right" w:leader="dot" w:pos="8544"/>
        </w:tabs>
        <w:rPr>
          <w:rFonts w:asciiTheme="minorHAnsi" w:eastAsiaTheme="minorEastAsia" w:hAnsiTheme="minorHAnsi"/>
          <w:noProof/>
          <w:sz w:val="22"/>
        </w:rPr>
      </w:pPr>
      <w:hyperlink w:anchor="_Toc114827511" w:history="1">
        <w:r w:rsidR="00D4459D" w:rsidRPr="009964F1">
          <w:rPr>
            <w:rStyle w:val="Hyperlink"/>
            <w:noProof/>
          </w:rPr>
          <w:t>Figure 18. . Scenario formed by four receiving strip dipole antennas and a transmitting source located at 8</w:t>
        </w:r>
        <w:r w:rsidR="00D4459D" w:rsidRPr="009964F1">
          <w:rPr>
            <w:rStyle w:val="Hyperlink"/>
            <w:rFonts w:cs="Times New Roman"/>
            <w:noProof/>
          </w:rPr>
          <w:t>°</w:t>
        </w:r>
        <w:r w:rsidR="00D4459D" w:rsidRPr="009964F1">
          <w:rPr>
            <w:rStyle w:val="Hyperlink"/>
            <w:noProof/>
          </w:rPr>
          <w:t xml:space="preserve"> azimuth angle and 53</w:t>
        </w:r>
        <w:r w:rsidR="00D4459D" w:rsidRPr="009964F1">
          <w:rPr>
            <w:rStyle w:val="Hyperlink"/>
            <w:rFonts w:cs="Times New Roman"/>
            <w:noProof/>
          </w:rPr>
          <w:t>°</w:t>
        </w:r>
        <w:r w:rsidR="00D4459D" w:rsidRPr="009964F1">
          <w:rPr>
            <w:rStyle w:val="Hyperlink"/>
            <w:noProof/>
          </w:rPr>
          <w:t xml:space="preserve"> elevation within the receiving system.</w:t>
        </w:r>
        <w:r w:rsidR="00D4459D">
          <w:rPr>
            <w:noProof/>
            <w:webHidden/>
          </w:rPr>
          <w:tab/>
        </w:r>
        <w:r w:rsidR="00D4459D">
          <w:rPr>
            <w:noProof/>
            <w:webHidden/>
          </w:rPr>
          <w:fldChar w:fldCharType="begin"/>
        </w:r>
        <w:r w:rsidR="00D4459D">
          <w:rPr>
            <w:noProof/>
            <w:webHidden/>
          </w:rPr>
          <w:instrText xml:space="preserve"> PAGEREF _Toc114827511 \h </w:instrText>
        </w:r>
        <w:r w:rsidR="00D4459D">
          <w:rPr>
            <w:noProof/>
            <w:webHidden/>
          </w:rPr>
        </w:r>
        <w:r w:rsidR="00D4459D">
          <w:rPr>
            <w:noProof/>
            <w:webHidden/>
          </w:rPr>
          <w:fldChar w:fldCharType="separate"/>
        </w:r>
        <w:r w:rsidR="00D4459D">
          <w:rPr>
            <w:noProof/>
            <w:webHidden/>
          </w:rPr>
          <w:t>41</w:t>
        </w:r>
        <w:r w:rsidR="00D4459D">
          <w:rPr>
            <w:noProof/>
            <w:webHidden/>
          </w:rPr>
          <w:fldChar w:fldCharType="end"/>
        </w:r>
      </w:hyperlink>
    </w:p>
    <w:p w14:paraId="364B3187" w14:textId="564C73AE" w:rsidR="00D4459D" w:rsidRDefault="00000000">
      <w:pPr>
        <w:pStyle w:val="TableofFigures"/>
        <w:tabs>
          <w:tab w:val="right" w:leader="dot" w:pos="8544"/>
        </w:tabs>
        <w:rPr>
          <w:rFonts w:asciiTheme="minorHAnsi" w:eastAsiaTheme="minorEastAsia" w:hAnsiTheme="minorHAnsi"/>
          <w:noProof/>
          <w:sz w:val="22"/>
        </w:rPr>
      </w:pPr>
      <w:hyperlink w:anchor="_Toc114827512" w:history="1">
        <w:r w:rsidR="00D4459D" w:rsidRPr="009964F1">
          <w:rPr>
            <w:rStyle w:val="Hyperlink"/>
            <w:noProof/>
          </w:rPr>
          <w:t>Figure 19. Radiation pattern of a strip dipole antenna.</w:t>
        </w:r>
        <w:r w:rsidR="00D4459D">
          <w:rPr>
            <w:noProof/>
            <w:webHidden/>
          </w:rPr>
          <w:tab/>
        </w:r>
        <w:r w:rsidR="00D4459D">
          <w:rPr>
            <w:noProof/>
            <w:webHidden/>
          </w:rPr>
          <w:fldChar w:fldCharType="begin"/>
        </w:r>
        <w:r w:rsidR="00D4459D">
          <w:rPr>
            <w:noProof/>
            <w:webHidden/>
          </w:rPr>
          <w:instrText xml:space="preserve"> PAGEREF _Toc114827512 \h </w:instrText>
        </w:r>
        <w:r w:rsidR="00D4459D">
          <w:rPr>
            <w:noProof/>
            <w:webHidden/>
          </w:rPr>
        </w:r>
        <w:r w:rsidR="00D4459D">
          <w:rPr>
            <w:noProof/>
            <w:webHidden/>
          </w:rPr>
          <w:fldChar w:fldCharType="separate"/>
        </w:r>
        <w:r w:rsidR="00D4459D">
          <w:rPr>
            <w:noProof/>
            <w:webHidden/>
          </w:rPr>
          <w:t>41</w:t>
        </w:r>
        <w:r w:rsidR="00D4459D">
          <w:rPr>
            <w:noProof/>
            <w:webHidden/>
          </w:rPr>
          <w:fldChar w:fldCharType="end"/>
        </w:r>
      </w:hyperlink>
    </w:p>
    <w:p w14:paraId="7DB7D48B" w14:textId="78F5A0FC" w:rsidR="00D4459D" w:rsidRDefault="00000000">
      <w:pPr>
        <w:pStyle w:val="TableofFigures"/>
        <w:tabs>
          <w:tab w:val="right" w:leader="dot" w:pos="8544"/>
        </w:tabs>
        <w:rPr>
          <w:rFonts w:asciiTheme="minorHAnsi" w:eastAsiaTheme="minorEastAsia" w:hAnsiTheme="minorHAnsi"/>
          <w:noProof/>
          <w:sz w:val="22"/>
        </w:rPr>
      </w:pPr>
      <w:hyperlink w:anchor="_Toc114827513" w:history="1">
        <w:r w:rsidR="00D4459D" w:rsidRPr="009964F1">
          <w:rPr>
            <w:rStyle w:val="Hyperlink"/>
            <w:noProof/>
          </w:rPr>
          <w:t>Figure 20. Confusion matrix with the first 20 classes for the azimuth angles of the DT model trained with the data provided by the first receiving system.</w:t>
        </w:r>
        <w:r w:rsidR="00D4459D">
          <w:rPr>
            <w:noProof/>
            <w:webHidden/>
          </w:rPr>
          <w:tab/>
        </w:r>
        <w:r w:rsidR="00D4459D">
          <w:rPr>
            <w:noProof/>
            <w:webHidden/>
          </w:rPr>
          <w:fldChar w:fldCharType="begin"/>
        </w:r>
        <w:r w:rsidR="00D4459D">
          <w:rPr>
            <w:noProof/>
            <w:webHidden/>
          </w:rPr>
          <w:instrText xml:space="preserve"> PAGEREF _Toc114827513 \h </w:instrText>
        </w:r>
        <w:r w:rsidR="00D4459D">
          <w:rPr>
            <w:noProof/>
            <w:webHidden/>
          </w:rPr>
        </w:r>
        <w:r w:rsidR="00D4459D">
          <w:rPr>
            <w:noProof/>
            <w:webHidden/>
          </w:rPr>
          <w:fldChar w:fldCharType="separate"/>
        </w:r>
        <w:r w:rsidR="00D4459D">
          <w:rPr>
            <w:noProof/>
            <w:webHidden/>
          </w:rPr>
          <w:t>42</w:t>
        </w:r>
        <w:r w:rsidR="00D4459D">
          <w:rPr>
            <w:noProof/>
            <w:webHidden/>
          </w:rPr>
          <w:fldChar w:fldCharType="end"/>
        </w:r>
      </w:hyperlink>
    </w:p>
    <w:p w14:paraId="1061C3CC" w14:textId="216C9D43" w:rsidR="00D4459D" w:rsidRDefault="00000000">
      <w:pPr>
        <w:pStyle w:val="TableofFigures"/>
        <w:tabs>
          <w:tab w:val="right" w:leader="dot" w:pos="8544"/>
        </w:tabs>
        <w:rPr>
          <w:rFonts w:asciiTheme="minorHAnsi" w:eastAsiaTheme="minorEastAsia" w:hAnsiTheme="minorHAnsi"/>
          <w:noProof/>
          <w:sz w:val="22"/>
        </w:rPr>
      </w:pPr>
      <w:hyperlink w:anchor="_Toc114827514" w:history="1">
        <w:r w:rsidR="00D4459D" w:rsidRPr="009964F1">
          <w:rPr>
            <w:rStyle w:val="Hyperlink"/>
            <w:noProof/>
          </w:rPr>
          <w:t>Figure 21. Confusion matrix of the DT model trained with the data provided by the second receiving system model.</w:t>
        </w:r>
        <w:r w:rsidR="00D4459D">
          <w:rPr>
            <w:noProof/>
            <w:webHidden/>
          </w:rPr>
          <w:tab/>
        </w:r>
        <w:r w:rsidR="00D4459D">
          <w:rPr>
            <w:noProof/>
            <w:webHidden/>
          </w:rPr>
          <w:fldChar w:fldCharType="begin"/>
        </w:r>
        <w:r w:rsidR="00D4459D">
          <w:rPr>
            <w:noProof/>
            <w:webHidden/>
          </w:rPr>
          <w:instrText xml:space="preserve"> PAGEREF _Toc114827514 \h </w:instrText>
        </w:r>
        <w:r w:rsidR="00D4459D">
          <w:rPr>
            <w:noProof/>
            <w:webHidden/>
          </w:rPr>
        </w:r>
        <w:r w:rsidR="00D4459D">
          <w:rPr>
            <w:noProof/>
            <w:webHidden/>
          </w:rPr>
          <w:fldChar w:fldCharType="separate"/>
        </w:r>
        <w:r w:rsidR="00D4459D">
          <w:rPr>
            <w:noProof/>
            <w:webHidden/>
          </w:rPr>
          <w:t>43</w:t>
        </w:r>
        <w:r w:rsidR="00D4459D">
          <w:rPr>
            <w:noProof/>
            <w:webHidden/>
          </w:rPr>
          <w:fldChar w:fldCharType="end"/>
        </w:r>
      </w:hyperlink>
    </w:p>
    <w:p w14:paraId="11A120C9" w14:textId="382399E9" w:rsidR="00D4459D" w:rsidRDefault="00000000">
      <w:pPr>
        <w:pStyle w:val="TableofFigures"/>
        <w:tabs>
          <w:tab w:val="right" w:leader="dot" w:pos="8544"/>
        </w:tabs>
        <w:rPr>
          <w:rFonts w:asciiTheme="minorHAnsi" w:eastAsiaTheme="minorEastAsia" w:hAnsiTheme="minorHAnsi"/>
          <w:noProof/>
          <w:sz w:val="22"/>
        </w:rPr>
      </w:pPr>
      <w:hyperlink w:anchor="_Toc114827515" w:history="1">
        <w:r w:rsidR="00D4459D" w:rsidRPr="009964F1">
          <w:rPr>
            <w:rStyle w:val="Hyperlink"/>
            <w:noProof/>
          </w:rPr>
          <w:t>Figure 22. Elevation angles versus the number of incorrectly predicted azimuth angles with the second receiving system model.</w:t>
        </w:r>
        <w:r w:rsidR="00D4459D">
          <w:rPr>
            <w:noProof/>
            <w:webHidden/>
          </w:rPr>
          <w:tab/>
        </w:r>
        <w:r w:rsidR="00D4459D">
          <w:rPr>
            <w:noProof/>
            <w:webHidden/>
          </w:rPr>
          <w:fldChar w:fldCharType="begin"/>
        </w:r>
        <w:r w:rsidR="00D4459D">
          <w:rPr>
            <w:noProof/>
            <w:webHidden/>
          </w:rPr>
          <w:instrText xml:space="preserve"> PAGEREF _Toc114827515 \h </w:instrText>
        </w:r>
        <w:r w:rsidR="00D4459D">
          <w:rPr>
            <w:noProof/>
            <w:webHidden/>
          </w:rPr>
        </w:r>
        <w:r w:rsidR="00D4459D">
          <w:rPr>
            <w:noProof/>
            <w:webHidden/>
          </w:rPr>
          <w:fldChar w:fldCharType="separate"/>
        </w:r>
        <w:r w:rsidR="00D4459D">
          <w:rPr>
            <w:noProof/>
            <w:webHidden/>
          </w:rPr>
          <w:t>44</w:t>
        </w:r>
        <w:r w:rsidR="00D4459D">
          <w:rPr>
            <w:noProof/>
            <w:webHidden/>
          </w:rPr>
          <w:fldChar w:fldCharType="end"/>
        </w:r>
      </w:hyperlink>
    </w:p>
    <w:p w14:paraId="6D7370EB" w14:textId="783E180D" w:rsidR="00D4459D" w:rsidRDefault="00000000">
      <w:pPr>
        <w:pStyle w:val="TableofFigures"/>
        <w:tabs>
          <w:tab w:val="right" w:leader="dot" w:pos="8544"/>
        </w:tabs>
        <w:rPr>
          <w:rFonts w:asciiTheme="minorHAnsi" w:eastAsiaTheme="minorEastAsia" w:hAnsiTheme="minorHAnsi"/>
          <w:noProof/>
          <w:sz w:val="22"/>
        </w:rPr>
      </w:pPr>
      <w:hyperlink w:anchor="_Toc114827516" w:history="1">
        <w:r w:rsidR="00D4459D" w:rsidRPr="009964F1">
          <w:rPr>
            <w:rStyle w:val="Hyperlink"/>
            <w:noProof/>
          </w:rPr>
          <w:t>Figure 23. Confusion matrix with the first 20 classes of the DT model trained with the data provided by the second receiving system.</w:t>
        </w:r>
        <w:r w:rsidR="00D4459D">
          <w:rPr>
            <w:noProof/>
            <w:webHidden/>
          </w:rPr>
          <w:tab/>
        </w:r>
        <w:r w:rsidR="00D4459D">
          <w:rPr>
            <w:noProof/>
            <w:webHidden/>
          </w:rPr>
          <w:fldChar w:fldCharType="begin"/>
        </w:r>
        <w:r w:rsidR="00D4459D">
          <w:rPr>
            <w:noProof/>
            <w:webHidden/>
          </w:rPr>
          <w:instrText xml:space="preserve"> PAGEREF _Toc114827516 \h </w:instrText>
        </w:r>
        <w:r w:rsidR="00D4459D">
          <w:rPr>
            <w:noProof/>
            <w:webHidden/>
          </w:rPr>
        </w:r>
        <w:r w:rsidR="00D4459D">
          <w:rPr>
            <w:noProof/>
            <w:webHidden/>
          </w:rPr>
          <w:fldChar w:fldCharType="separate"/>
        </w:r>
        <w:r w:rsidR="00D4459D">
          <w:rPr>
            <w:noProof/>
            <w:webHidden/>
          </w:rPr>
          <w:t>45</w:t>
        </w:r>
        <w:r w:rsidR="00D4459D">
          <w:rPr>
            <w:noProof/>
            <w:webHidden/>
          </w:rPr>
          <w:fldChar w:fldCharType="end"/>
        </w:r>
      </w:hyperlink>
    </w:p>
    <w:p w14:paraId="00BFE687" w14:textId="40AD1488" w:rsidR="00D4459D" w:rsidRDefault="00000000">
      <w:pPr>
        <w:pStyle w:val="TableofFigures"/>
        <w:tabs>
          <w:tab w:val="right" w:leader="dot" w:pos="8544"/>
        </w:tabs>
        <w:rPr>
          <w:rFonts w:asciiTheme="minorHAnsi" w:eastAsiaTheme="minorEastAsia" w:hAnsiTheme="minorHAnsi"/>
          <w:noProof/>
          <w:sz w:val="22"/>
        </w:rPr>
      </w:pPr>
      <w:hyperlink w:anchor="_Toc114827517" w:history="1">
        <w:r w:rsidR="00D4459D" w:rsidRPr="009964F1">
          <w:rPr>
            <w:rStyle w:val="Hyperlink"/>
            <w:noProof/>
          </w:rPr>
          <w:t>Figure 24. Confusion matrix of the DT model trained with the data provided by the third receiving system.</w:t>
        </w:r>
        <w:r w:rsidR="00D4459D">
          <w:rPr>
            <w:noProof/>
            <w:webHidden/>
          </w:rPr>
          <w:tab/>
        </w:r>
        <w:r w:rsidR="00D4459D">
          <w:rPr>
            <w:noProof/>
            <w:webHidden/>
          </w:rPr>
          <w:fldChar w:fldCharType="begin"/>
        </w:r>
        <w:r w:rsidR="00D4459D">
          <w:rPr>
            <w:noProof/>
            <w:webHidden/>
          </w:rPr>
          <w:instrText xml:space="preserve"> PAGEREF _Toc114827517 \h </w:instrText>
        </w:r>
        <w:r w:rsidR="00D4459D">
          <w:rPr>
            <w:noProof/>
            <w:webHidden/>
          </w:rPr>
        </w:r>
        <w:r w:rsidR="00D4459D">
          <w:rPr>
            <w:noProof/>
            <w:webHidden/>
          </w:rPr>
          <w:fldChar w:fldCharType="separate"/>
        </w:r>
        <w:r w:rsidR="00D4459D">
          <w:rPr>
            <w:noProof/>
            <w:webHidden/>
          </w:rPr>
          <w:t>47</w:t>
        </w:r>
        <w:r w:rsidR="00D4459D">
          <w:rPr>
            <w:noProof/>
            <w:webHidden/>
          </w:rPr>
          <w:fldChar w:fldCharType="end"/>
        </w:r>
      </w:hyperlink>
    </w:p>
    <w:p w14:paraId="5CFB85F5" w14:textId="21D84991" w:rsidR="00D4459D" w:rsidRDefault="00000000">
      <w:pPr>
        <w:pStyle w:val="TableofFigures"/>
        <w:tabs>
          <w:tab w:val="right" w:leader="dot" w:pos="8544"/>
        </w:tabs>
        <w:rPr>
          <w:rFonts w:asciiTheme="minorHAnsi" w:eastAsiaTheme="minorEastAsia" w:hAnsiTheme="minorHAnsi"/>
          <w:noProof/>
          <w:sz w:val="22"/>
        </w:rPr>
      </w:pPr>
      <w:hyperlink w:anchor="_Toc114827518" w:history="1">
        <w:r w:rsidR="00D4459D" w:rsidRPr="009964F1">
          <w:rPr>
            <w:rStyle w:val="Hyperlink"/>
            <w:noProof/>
          </w:rPr>
          <w:t>Figure 25. Azimuth angles versus a number of incorrectly predict azimuth angles in the third receiving system.</w:t>
        </w:r>
        <w:r w:rsidR="00D4459D">
          <w:rPr>
            <w:noProof/>
            <w:webHidden/>
          </w:rPr>
          <w:tab/>
        </w:r>
        <w:r w:rsidR="00D4459D">
          <w:rPr>
            <w:noProof/>
            <w:webHidden/>
          </w:rPr>
          <w:fldChar w:fldCharType="begin"/>
        </w:r>
        <w:r w:rsidR="00D4459D">
          <w:rPr>
            <w:noProof/>
            <w:webHidden/>
          </w:rPr>
          <w:instrText xml:space="preserve"> PAGEREF _Toc114827518 \h </w:instrText>
        </w:r>
        <w:r w:rsidR="00D4459D">
          <w:rPr>
            <w:noProof/>
            <w:webHidden/>
          </w:rPr>
        </w:r>
        <w:r w:rsidR="00D4459D">
          <w:rPr>
            <w:noProof/>
            <w:webHidden/>
          </w:rPr>
          <w:fldChar w:fldCharType="separate"/>
        </w:r>
        <w:r w:rsidR="00D4459D">
          <w:rPr>
            <w:noProof/>
            <w:webHidden/>
          </w:rPr>
          <w:t>48</w:t>
        </w:r>
        <w:r w:rsidR="00D4459D">
          <w:rPr>
            <w:noProof/>
            <w:webHidden/>
          </w:rPr>
          <w:fldChar w:fldCharType="end"/>
        </w:r>
      </w:hyperlink>
    </w:p>
    <w:p w14:paraId="384EFBB2" w14:textId="78E88565" w:rsidR="00D4459D" w:rsidRDefault="00000000">
      <w:pPr>
        <w:pStyle w:val="TableofFigures"/>
        <w:tabs>
          <w:tab w:val="right" w:leader="dot" w:pos="8544"/>
        </w:tabs>
        <w:rPr>
          <w:rFonts w:asciiTheme="minorHAnsi" w:eastAsiaTheme="minorEastAsia" w:hAnsiTheme="minorHAnsi"/>
          <w:noProof/>
          <w:sz w:val="22"/>
        </w:rPr>
      </w:pPr>
      <w:hyperlink w:anchor="_Toc114827519" w:history="1">
        <w:r w:rsidR="00D4459D" w:rsidRPr="009964F1">
          <w:rPr>
            <w:rStyle w:val="Hyperlink"/>
            <w:noProof/>
          </w:rPr>
          <w:t>Figure 26. Scenario formed by four receiving antennas dipole Vee and a transmitting source located at 0</w:t>
        </w:r>
        <w:r w:rsidR="00D4459D" w:rsidRPr="009964F1">
          <w:rPr>
            <w:rStyle w:val="Hyperlink"/>
            <w:rFonts w:eastAsiaTheme="majorEastAsia" w:cs="Times New Roman"/>
            <w:noProof/>
          </w:rPr>
          <w:t>°</w:t>
        </w:r>
        <w:r w:rsidR="00D4459D" w:rsidRPr="009964F1">
          <w:rPr>
            <w:rStyle w:val="Hyperlink"/>
            <w:noProof/>
          </w:rPr>
          <w:t xml:space="preserve"> azimuth and 53</w:t>
        </w:r>
        <w:r w:rsidR="00D4459D" w:rsidRPr="009964F1">
          <w:rPr>
            <w:rStyle w:val="Hyperlink"/>
            <w:rFonts w:eastAsiaTheme="majorEastAsia" w:cs="Times New Roman"/>
            <w:noProof/>
          </w:rPr>
          <w:t>°</w:t>
        </w:r>
        <w:r w:rsidR="00D4459D" w:rsidRPr="009964F1">
          <w:rPr>
            <w:rStyle w:val="Hyperlink"/>
            <w:noProof/>
          </w:rPr>
          <w:t xml:space="preserve"> elevation angles within the receiving system.</w:t>
        </w:r>
        <w:r w:rsidR="00D4459D">
          <w:rPr>
            <w:noProof/>
            <w:webHidden/>
          </w:rPr>
          <w:tab/>
        </w:r>
        <w:r w:rsidR="00D4459D">
          <w:rPr>
            <w:noProof/>
            <w:webHidden/>
          </w:rPr>
          <w:fldChar w:fldCharType="begin"/>
        </w:r>
        <w:r w:rsidR="00D4459D">
          <w:rPr>
            <w:noProof/>
            <w:webHidden/>
          </w:rPr>
          <w:instrText xml:space="preserve"> PAGEREF _Toc114827519 \h </w:instrText>
        </w:r>
        <w:r w:rsidR="00D4459D">
          <w:rPr>
            <w:noProof/>
            <w:webHidden/>
          </w:rPr>
        </w:r>
        <w:r w:rsidR="00D4459D">
          <w:rPr>
            <w:noProof/>
            <w:webHidden/>
          </w:rPr>
          <w:fldChar w:fldCharType="separate"/>
        </w:r>
        <w:r w:rsidR="00D4459D">
          <w:rPr>
            <w:noProof/>
            <w:webHidden/>
          </w:rPr>
          <w:t>48</w:t>
        </w:r>
        <w:r w:rsidR="00D4459D">
          <w:rPr>
            <w:noProof/>
            <w:webHidden/>
          </w:rPr>
          <w:fldChar w:fldCharType="end"/>
        </w:r>
      </w:hyperlink>
    </w:p>
    <w:p w14:paraId="491AABFD" w14:textId="459CED83" w:rsidR="00D4459D" w:rsidRDefault="00000000">
      <w:pPr>
        <w:pStyle w:val="TableofFigures"/>
        <w:tabs>
          <w:tab w:val="right" w:leader="dot" w:pos="8544"/>
        </w:tabs>
        <w:rPr>
          <w:rFonts w:asciiTheme="minorHAnsi" w:eastAsiaTheme="minorEastAsia" w:hAnsiTheme="minorHAnsi"/>
          <w:noProof/>
          <w:sz w:val="22"/>
        </w:rPr>
      </w:pPr>
      <w:hyperlink w:anchor="_Toc114827520" w:history="1">
        <w:r w:rsidR="00D4459D" w:rsidRPr="009964F1">
          <w:rPr>
            <w:rStyle w:val="Hyperlink"/>
            <w:noProof/>
          </w:rPr>
          <w:t>Figure 27. Elevation angles versus a number of incorrectly predict azimuth angles in the third receiving system.</w:t>
        </w:r>
        <w:r w:rsidR="00D4459D">
          <w:rPr>
            <w:noProof/>
            <w:webHidden/>
          </w:rPr>
          <w:tab/>
        </w:r>
        <w:r w:rsidR="00D4459D">
          <w:rPr>
            <w:noProof/>
            <w:webHidden/>
          </w:rPr>
          <w:fldChar w:fldCharType="begin"/>
        </w:r>
        <w:r w:rsidR="00D4459D">
          <w:rPr>
            <w:noProof/>
            <w:webHidden/>
          </w:rPr>
          <w:instrText xml:space="preserve"> PAGEREF _Toc114827520 \h </w:instrText>
        </w:r>
        <w:r w:rsidR="00D4459D">
          <w:rPr>
            <w:noProof/>
            <w:webHidden/>
          </w:rPr>
        </w:r>
        <w:r w:rsidR="00D4459D">
          <w:rPr>
            <w:noProof/>
            <w:webHidden/>
          </w:rPr>
          <w:fldChar w:fldCharType="separate"/>
        </w:r>
        <w:r w:rsidR="00D4459D">
          <w:rPr>
            <w:noProof/>
            <w:webHidden/>
          </w:rPr>
          <w:t>49</w:t>
        </w:r>
        <w:r w:rsidR="00D4459D">
          <w:rPr>
            <w:noProof/>
            <w:webHidden/>
          </w:rPr>
          <w:fldChar w:fldCharType="end"/>
        </w:r>
      </w:hyperlink>
    </w:p>
    <w:p w14:paraId="1F44D7F6" w14:textId="1BB76544" w:rsidR="00D4459D" w:rsidRDefault="00000000">
      <w:pPr>
        <w:pStyle w:val="TableofFigures"/>
        <w:tabs>
          <w:tab w:val="right" w:leader="dot" w:pos="8544"/>
        </w:tabs>
        <w:rPr>
          <w:rFonts w:asciiTheme="minorHAnsi" w:eastAsiaTheme="minorEastAsia" w:hAnsiTheme="minorHAnsi"/>
          <w:noProof/>
          <w:sz w:val="22"/>
        </w:rPr>
      </w:pPr>
      <w:hyperlink w:anchor="_Toc114827521" w:history="1">
        <w:r w:rsidR="00D4459D" w:rsidRPr="009964F1">
          <w:rPr>
            <w:rStyle w:val="Hyperlink"/>
            <w:noProof/>
          </w:rPr>
          <w:t>Figure 28. The radiation pattern of a dipole Vee antenna in xz-plane.</w:t>
        </w:r>
        <w:r w:rsidR="00D4459D">
          <w:rPr>
            <w:noProof/>
            <w:webHidden/>
          </w:rPr>
          <w:tab/>
        </w:r>
        <w:r w:rsidR="00D4459D">
          <w:rPr>
            <w:noProof/>
            <w:webHidden/>
          </w:rPr>
          <w:fldChar w:fldCharType="begin"/>
        </w:r>
        <w:r w:rsidR="00D4459D">
          <w:rPr>
            <w:noProof/>
            <w:webHidden/>
          </w:rPr>
          <w:instrText xml:space="preserve"> PAGEREF _Toc114827521 \h </w:instrText>
        </w:r>
        <w:r w:rsidR="00D4459D">
          <w:rPr>
            <w:noProof/>
            <w:webHidden/>
          </w:rPr>
        </w:r>
        <w:r w:rsidR="00D4459D">
          <w:rPr>
            <w:noProof/>
            <w:webHidden/>
          </w:rPr>
          <w:fldChar w:fldCharType="separate"/>
        </w:r>
        <w:r w:rsidR="00D4459D">
          <w:rPr>
            <w:noProof/>
            <w:webHidden/>
          </w:rPr>
          <w:t>49</w:t>
        </w:r>
        <w:r w:rsidR="00D4459D">
          <w:rPr>
            <w:noProof/>
            <w:webHidden/>
          </w:rPr>
          <w:fldChar w:fldCharType="end"/>
        </w:r>
      </w:hyperlink>
    </w:p>
    <w:p w14:paraId="2F1DC40C" w14:textId="692A1167" w:rsidR="00D4459D" w:rsidRDefault="00000000">
      <w:pPr>
        <w:pStyle w:val="TableofFigures"/>
        <w:tabs>
          <w:tab w:val="right" w:leader="dot" w:pos="8544"/>
        </w:tabs>
        <w:rPr>
          <w:rFonts w:asciiTheme="minorHAnsi" w:eastAsiaTheme="minorEastAsia" w:hAnsiTheme="minorHAnsi"/>
          <w:noProof/>
          <w:sz w:val="22"/>
        </w:rPr>
      </w:pPr>
      <w:hyperlink w:anchor="_Toc114827522" w:history="1">
        <w:r w:rsidR="00D4459D" w:rsidRPr="009964F1">
          <w:rPr>
            <w:rStyle w:val="Hyperlink"/>
            <w:noProof/>
          </w:rPr>
          <w:t>Figure 29. Confusion matrix of the DT model trained with the data provided by the fourth receiving system.</w:t>
        </w:r>
        <w:r w:rsidR="00D4459D">
          <w:rPr>
            <w:noProof/>
            <w:webHidden/>
          </w:rPr>
          <w:tab/>
        </w:r>
        <w:r w:rsidR="00D4459D">
          <w:rPr>
            <w:noProof/>
            <w:webHidden/>
          </w:rPr>
          <w:fldChar w:fldCharType="begin"/>
        </w:r>
        <w:r w:rsidR="00D4459D">
          <w:rPr>
            <w:noProof/>
            <w:webHidden/>
          </w:rPr>
          <w:instrText xml:space="preserve"> PAGEREF _Toc114827522 \h </w:instrText>
        </w:r>
        <w:r w:rsidR="00D4459D">
          <w:rPr>
            <w:noProof/>
            <w:webHidden/>
          </w:rPr>
        </w:r>
        <w:r w:rsidR="00D4459D">
          <w:rPr>
            <w:noProof/>
            <w:webHidden/>
          </w:rPr>
          <w:fldChar w:fldCharType="separate"/>
        </w:r>
        <w:r w:rsidR="00D4459D">
          <w:rPr>
            <w:noProof/>
            <w:webHidden/>
          </w:rPr>
          <w:t>50</w:t>
        </w:r>
        <w:r w:rsidR="00D4459D">
          <w:rPr>
            <w:noProof/>
            <w:webHidden/>
          </w:rPr>
          <w:fldChar w:fldCharType="end"/>
        </w:r>
      </w:hyperlink>
    </w:p>
    <w:p w14:paraId="23F6C55F" w14:textId="2A2F7591" w:rsidR="00D4459D" w:rsidRDefault="00000000">
      <w:pPr>
        <w:pStyle w:val="TableofFigures"/>
        <w:tabs>
          <w:tab w:val="right" w:leader="dot" w:pos="8544"/>
        </w:tabs>
        <w:rPr>
          <w:rFonts w:asciiTheme="minorHAnsi" w:eastAsiaTheme="minorEastAsia" w:hAnsiTheme="minorHAnsi"/>
          <w:noProof/>
          <w:sz w:val="22"/>
        </w:rPr>
      </w:pPr>
      <w:hyperlink w:anchor="_Toc114827523" w:history="1">
        <w:r w:rsidR="00D4459D" w:rsidRPr="009964F1">
          <w:rPr>
            <w:rStyle w:val="Hyperlink"/>
            <w:noProof/>
          </w:rPr>
          <w:t>Figure 30. Azimuth angles versus a number of incorrectly predict azimuth angles in the fourth receiving system.</w:t>
        </w:r>
        <w:r w:rsidR="00D4459D">
          <w:rPr>
            <w:noProof/>
            <w:webHidden/>
          </w:rPr>
          <w:tab/>
        </w:r>
        <w:r w:rsidR="00D4459D">
          <w:rPr>
            <w:noProof/>
            <w:webHidden/>
          </w:rPr>
          <w:fldChar w:fldCharType="begin"/>
        </w:r>
        <w:r w:rsidR="00D4459D">
          <w:rPr>
            <w:noProof/>
            <w:webHidden/>
          </w:rPr>
          <w:instrText xml:space="preserve"> PAGEREF _Toc114827523 \h </w:instrText>
        </w:r>
        <w:r w:rsidR="00D4459D">
          <w:rPr>
            <w:noProof/>
            <w:webHidden/>
          </w:rPr>
        </w:r>
        <w:r w:rsidR="00D4459D">
          <w:rPr>
            <w:noProof/>
            <w:webHidden/>
          </w:rPr>
          <w:fldChar w:fldCharType="separate"/>
        </w:r>
        <w:r w:rsidR="00D4459D">
          <w:rPr>
            <w:noProof/>
            <w:webHidden/>
          </w:rPr>
          <w:t>51</w:t>
        </w:r>
        <w:r w:rsidR="00D4459D">
          <w:rPr>
            <w:noProof/>
            <w:webHidden/>
          </w:rPr>
          <w:fldChar w:fldCharType="end"/>
        </w:r>
      </w:hyperlink>
    </w:p>
    <w:p w14:paraId="4CFE8C27" w14:textId="7C3EAD72" w:rsidR="00D4459D" w:rsidRDefault="00000000">
      <w:pPr>
        <w:pStyle w:val="TableofFigures"/>
        <w:tabs>
          <w:tab w:val="right" w:leader="dot" w:pos="8544"/>
        </w:tabs>
        <w:rPr>
          <w:rFonts w:asciiTheme="minorHAnsi" w:eastAsiaTheme="minorEastAsia" w:hAnsiTheme="minorHAnsi"/>
          <w:noProof/>
          <w:sz w:val="22"/>
        </w:rPr>
      </w:pPr>
      <w:hyperlink w:anchor="_Toc114827524" w:history="1">
        <w:r w:rsidR="00D4459D" w:rsidRPr="009964F1">
          <w:rPr>
            <w:rStyle w:val="Hyperlink"/>
            <w:noProof/>
          </w:rPr>
          <w:t>Figure 31. Elevation angles versus a number of incorrectly predict azimuth angles in the fourth receiving system.</w:t>
        </w:r>
        <w:r w:rsidR="00D4459D">
          <w:rPr>
            <w:noProof/>
            <w:webHidden/>
          </w:rPr>
          <w:tab/>
        </w:r>
        <w:r w:rsidR="00D4459D">
          <w:rPr>
            <w:noProof/>
            <w:webHidden/>
          </w:rPr>
          <w:fldChar w:fldCharType="begin"/>
        </w:r>
        <w:r w:rsidR="00D4459D">
          <w:rPr>
            <w:noProof/>
            <w:webHidden/>
          </w:rPr>
          <w:instrText xml:space="preserve"> PAGEREF _Toc114827524 \h </w:instrText>
        </w:r>
        <w:r w:rsidR="00D4459D">
          <w:rPr>
            <w:noProof/>
            <w:webHidden/>
          </w:rPr>
        </w:r>
        <w:r w:rsidR="00D4459D">
          <w:rPr>
            <w:noProof/>
            <w:webHidden/>
          </w:rPr>
          <w:fldChar w:fldCharType="separate"/>
        </w:r>
        <w:r w:rsidR="00D4459D">
          <w:rPr>
            <w:noProof/>
            <w:webHidden/>
          </w:rPr>
          <w:t>52</w:t>
        </w:r>
        <w:r w:rsidR="00D4459D">
          <w:rPr>
            <w:noProof/>
            <w:webHidden/>
          </w:rPr>
          <w:fldChar w:fldCharType="end"/>
        </w:r>
      </w:hyperlink>
    </w:p>
    <w:p w14:paraId="5C538850" w14:textId="1F6FD3D8" w:rsidR="00D4459D" w:rsidRDefault="00000000">
      <w:pPr>
        <w:pStyle w:val="TableofFigures"/>
        <w:tabs>
          <w:tab w:val="right" w:leader="dot" w:pos="8544"/>
        </w:tabs>
        <w:rPr>
          <w:rFonts w:asciiTheme="minorHAnsi" w:eastAsiaTheme="minorEastAsia" w:hAnsiTheme="minorHAnsi"/>
          <w:noProof/>
          <w:sz w:val="22"/>
        </w:rPr>
      </w:pPr>
      <w:hyperlink w:anchor="_Toc114827525" w:history="1">
        <w:r w:rsidR="00D4459D" w:rsidRPr="009964F1">
          <w:rPr>
            <w:rStyle w:val="Hyperlink"/>
            <w:noProof/>
          </w:rPr>
          <w:t>Figure 328. Confusion matrix for the elevation angles of the DT model trained with the data provided by the first receiving system.</w:t>
        </w:r>
        <w:r w:rsidR="00D4459D">
          <w:rPr>
            <w:noProof/>
            <w:webHidden/>
          </w:rPr>
          <w:tab/>
        </w:r>
        <w:r w:rsidR="00D4459D">
          <w:rPr>
            <w:noProof/>
            <w:webHidden/>
          </w:rPr>
          <w:fldChar w:fldCharType="begin"/>
        </w:r>
        <w:r w:rsidR="00D4459D">
          <w:rPr>
            <w:noProof/>
            <w:webHidden/>
          </w:rPr>
          <w:instrText xml:space="preserve"> PAGEREF _Toc114827525 \h </w:instrText>
        </w:r>
        <w:r w:rsidR="00D4459D">
          <w:rPr>
            <w:noProof/>
            <w:webHidden/>
          </w:rPr>
        </w:r>
        <w:r w:rsidR="00D4459D">
          <w:rPr>
            <w:noProof/>
            <w:webHidden/>
          </w:rPr>
          <w:fldChar w:fldCharType="separate"/>
        </w:r>
        <w:r w:rsidR="00D4459D">
          <w:rPr>
            <w:noProof/>
            <w:webHidden/>
          </w:rPr>
          <w:t>53</w:t>
        </w:r>
        <w:r w:rsidR="00D4459D">
          <w:rPr>
            <w:noProof/>
            <w:webHidden/>
          </w:rPr>
          <w:fldChar w:fldCharType="end"/>
        </w:r>
      </w:hyperlink>
    </w:p>
    <w:p w14:paraId="0BA13E3B" w14:textId="1AF86E04" w:rsidR="00D4459D" w:rsidRDefault="00000000">
      <w:pPr>
        <w:pStyle w:val="TableofFigures"/>
        <w:tabs>
          <w:tab w:val="right" w:leader="dot" w:pos="8544"/>
        </w:tabs>
        <w:rPr>
          <w:rFonts w:asciiTheme="minorHAnsi" w:eastAsiaTheme="minorEastAsia" w:hAnsiTheme="minorHAnsi"/>
          <w:noProof/>
          <w:sz w:val="22"/>
        </w:rPr>
      </w:pPr>
      <w:hyperlink w:anchor="_Toc114827526" w:history="1">
        <w:r w:rsidR="00D4459D" w:rsidRPr="009964F1">
          <w:rPr>
            <w:rStyle w:val="Hyperlink"/>
            <w:noProof/>
          </w:rPr>
          <w:t>Figure 33. Elevation angles versus the number of incorrectly predicted elevation angles in the first system.</w:t>
        </w:r>
        <w:r w:rsidR="00D4459D">
          <w:rPr>
            <w:noProof/>
            <w:webHidden/>
          </w:rPr>
          <w:tab/>
        </w:r>
        <w:r w:rsidR="00D4459D">
          <w:rPr>
            <w:noProof/>
            <w:webHidden/>
          </w:rPr>
          <w:fldChar w:fldCharType="begin"/>
        </w:r>
        <w:r w:rsidR="00D4459D">
          <w:rPr>
            <w:noProof/>
            <w:webHidden/>
          </w:rPr>
          <w:instrText xml:space="preserve"> PAGEREF _Toc114827526 \h </w:instrText>
        </w:r>
        <w:r w:rsidR="00D4459D">
          <w:rPr>
            <w:noProof/>
            <w:webHidden/>
          </w:rPr>
        </w:r>
        <w:r w:rsidR="00D4459D">
          <w:rPr>
            <w:noProof/>
            <w:webHidden/>
          </w:rPr>
          <w:fldChar w:fldCharType="separate"/>
        </w:r>
        <w:r w:rsidR="00D4459D">
          <w:rPr>
            <w:noProof/>
            <w:webHidden/>
          </w:rPr>
          <w:t>54</w:t>
        </w:r>
        <w:r w:rsidR="00D4459D">
          <w:rPr>
            <w:noProof/>
            <w:webHidden/>
          </w:rPr>
          <w:fldChar w:fldCharType="end"/>
        </w:r>
      </w:hyperlink>
    </w:p>
    <w:p w14:paraId="43DD16C1" w14:textId="32BE9556" w:rsidR="00D4459D" w:rsidRDefault="00000000">
      <w:pPr>
        <w:pStyle w:val="TableofFigures"/>
        <w:tabs>
          <w:tab w:val="right" w:leader="dot" w:pos="8544"/>
        </w:tabs>
        <w:rPr>
          <w:rFonts w:asciiTheme="minorHAnsi" w:eastAsiaTheme="minorEastAsia" w:hAnsiTheme="minorHAnsi"/>
          <w:noProof/>
          <w:sz w:val="22"/>
        </w:rPr>
      </w:pPr>
      <w:hyperlink w:anchor="_Toc114827527" w:history="1">
        <w:r w:rsidR="00D4459D" w:rsidRPr="009964F1">
          <w:rPr>
            <w:rStyle w:val="Hyperlink"/>
            <w:noProof/>
          </w:rPr>
          <w:t>Figure 34. Azimuth angles versus the number of incorrectly predicted elevation angles in the first receiving system.</w:t>
        </w:r>
        <w:r w:rsidR="00D4459D">
          <w:rPr>
            <w:noProof/>
            <w:webHidden/>
          </w:rPr>
          <w:tab/>
        </w:r>
        <w:r w:rsidR="00D4459D">
          <w:rPr>
            <w:noProof/>
            <w:webHidden/>
          </w:rPr>
          <w:fldChar w:fldCharType="begin"/>
        </w:r>
        <w:r w:rsidR="00D4459D">
          <w:rPr>
            <w:noProof/>
            <w:webHidden/>
          </w:rPr>
          <w:instrText xml:space="preserve"> PAGEREF _Toc114827527 \h </w:instrText>
        </w:r>
        <w:r w:rsidR="00D4459D">
          <w:rPr>
            <w:noProof/>
            <w:webHidden/>
          </w:rPr>
        </w:r>
        <w:r w:rsidR="00D4459D">
          <w:rPr>
            <w:noProof/>
            <w:webHidden/>
          </w:rPr>
          <w:fldChar w:fldCharType="separate"/>
        </w:r>
        <w:r w:rsidR="00D4459D">
          <w:rPr>
            <w:noProof/>
            <w:webHidden/>
          </w:rPr>
          <w:t>55</w:t>
        </w:r>
        <w:r w:rsidR="00D4459D">
          <w:rPr>
            <w:noProof/>
            <w:webHidden/>
          </w:rPr>
          <w:fldChar w:fldCharType="end"/>
        </w:r>
      </w:hyperlink>
    </w:p>
    <w:p w14:paraId="13BEC23B" w14:textId="15EEECF9" w:rsidR="00D4459D" w:rsidRDefault="00000000">
      <w:pPr>
        <w:pStyle w:val="TableofFigures"/>
        <w:tabs>
          <w:tab w:val="right" w:leader="dot" w:pos="8544"/>
        </w:tabs>
        <w:rPr>
          <w:rFonts w:asciiTheme="minorHAnsi" w:eastAsiaTheme="minorEastAsia" w:hAnsiTheme="minorHAnsi"/>
          <w:noProof/>
          <w:sz w:val="22"/>
        </w:rPr>
      </w:pPr>
      <w:hyperlink w:anchor="_Toc114827528" w:history="1">
        <w:r w:rsidR="00D4459D" w:rsidRPr="009964F1">
          <w:rPr>
            <w:rStyle w:val="Hyperlink"/>
            <w:noProof/>
          </w:rPr>
          <w:t>Figure 35. Confusion matrix for the elevation angles of the DT model trained with the data provided by the second receiving system.</w:t>
        </w:r>
        <w:r w:rsidR="00D4459D">
          <w:rPr>
            <w:noProof/>
            <w:webHidden/>
          </w:rPr>
          <w:tab/>
        </w:r>
        <w:r w:rsidR="00D4459D">
          <w:rPr>
            <w:noProof/>
            <w:webHidden/>
          </w:rPr>
          <w:fldChar w:fldCharType="begin"/>
        </w:r>
        <w:r w:rsidR="00D4459D">
          <w:rPr>
            <w:noProof/>
            <w:webHidden/>
          </w:rPr>
          <w:instrText xml:space="preserve"> PAGEREF _Toc114827528 \h </w:instrText>
        </w:r>
        <w:r w:rsidR="00D4459D">
          <w:rPr>
            <w:noProof/>
            <w:webHidden/>
          </w:rPr>
        </w:r>
        <w:r w:rsidR="00D4459D">
          <w:rPr>
            <w:noProof/>
            <w:webHidden/>
          </w:rPr>
          <w:fldChar w:fldCharType="separate"/>
        </w:r>
        <w:r w:rsidR="00D4459D">
          <w:rPr>
            <w:noProof/>
            <w:webHidden/>
          </w:rPr>
          <w:t>56</w:t>
        </w:r>
        <w:r w:rsidR="00D4459D">
          <w:rPr>
            <w:noProof/>
            <w:webHidden/>
          </w:rPr>
          <w:fldChar w:fldCharType="end"/>
        </w:r>
      </w:hyperlink>
    </w:p>
    <w:p w14:paraId="182E1C4A" w14:textId="75B17C11" w:rsidR="00D4459D" w:rsidRDefault="00000000">
      <w:pPr>
        <w:pStyle w:val="TableofFigures"/>
        <w:tabs>
          <w:tab w:val="right" w:leader="dot" w:pos="8544"/>
        </w:tabs>
        <w:rPr>
          <w:rFonts w:asciiTheme="minorHAnsi" w:eastAsiaTheme="minorEastAsia" w:hAnsiTheme="minorHAnsi"/>
          <w:noProof/>
          <w:sz w:val="22"/>
        </w:rPr>
      </w:pPr>
      <w:hyperlink w:anchor="_Toc114827529" w:history="1">
        <w:r w:rsidR="00D4459D" w:rsidRPr="009964F1">
          <w:rPr>
            <w:rStyle w:val="Hyperlink"/>
            <w:noProof/>
          </w:rPr>
          <w:t>Figure 36. Elevation angles versus the number of incorrectly predicted elevation angles in the second receiving system.</w:t>
        </w:r>
        <w:r w:rsidR="00D4459D">
          <w:rPr>
            <w:noProof/>
            <w:webHidden/>
          </w:rPr>
          <w:tab/>
        </w:r>
        <w:r w:rsidR="00D4459D">
          <w:rPr>
            <w:noProof/>
            <w:webHidden/>
          </w:rPr>
          <w:fldChar w:fldCharType="begin"/>
        </w:r>
        <w:r w:rsidR="00D4459D">
          <w:rPr>
            <w:noProof/>
            <w:webHidden/>
          </w:rPr>
          <w:instrText xml:space="preserve"> PAGEREF _Toc114827529 \h </w:instrText>
        </w:r>
        <w:r w:rsidR="00D4459D">
          <w:rPr>
            <w:noProof/>
            <w:webHidden/>
          </w:rPr>
        </w:r>
        <w:r w:rsidR="00D4459D">
          <w:rPr>
            <w:noProof/>
            <w:webHidden/>
          </w:rPr>
          <w:fldChar w:fldCharType="separate"/>
        </w:r>
        <w:r w:rsidR="00D4459D">
          <w:rPr>
            <w:noProof/>
            <w:webHidden/>
          </w:rPr>
          <w:t>57</w:t>
        </w:r>
        <w:r w:rsidR="00D4459D">
          <w:rPr>
            <w:noProof/>
            <w:webHidden/>
          </w:rPr>
          <w:fldChar w:fldCharType="end"/>
        </w:r>
      </w:hyperlink>
    </w:p>
    <w:p w14:paraId="3C0007F8" w14:textId="613C39B6" w:rsidR="00D4459D" w:rsidRDefault="00000000">
      <w:pPr>
        <w:pStyle w:val="TableofFigures"/>
        <w:tabs>
          <w:tab w:val="right" w:leader="dot" w:pos="8544"/>
        </w:tabs>
        <w:rPr>
          <w:rFonts w:asciiTheme="minorHAnsi" w:eastAsiaTheme="minorEastAsia" w:hAnsiTheme="minorHAnsi"/>
          <w:noProof/>
          <w:sz w:val="22"/>
        </w:rPr>
      </w:pPr>
      <w:hyperlink w:anchor="_Toc114827530" w:history="1">
        <w:r w:rsidR="00D4459D" w:rsidRPr="009964F1">
          <w:rPr>
            <w:rStyle w:val="Hyperlink"/>
            <w:noProof/>
          </w:rPr>
          <w:t>Figure 37. Azimuth angles versus the number of incorrectly predicted elevation angles in the second receiving system.</w:t>
        </w:r>
        <w:r w:rsidR="00D4459D">
          <w:rPr>
            <w:noProof/>
            <w:webHidden/>
          </w:rPr>
          <w:tab/>
        </w:r>
        <w:r w:rsidR="00D4459D">
          <w:rPr>
            <w:noProof/>
            <w:webHidden/>
          </w:rPr>
          <w:fldChar w:fldCharType="begin"/>
        </w:r>
        <w:r w:rsidR="00D4459D">
          <w:rPr>
            <w:noProof/>
            <w:webHidden/>
          </w:rPr>
          <w:instrText xml:space="preserve"> PAGEREF _Toc114827530 \h </w:instrText>
        </w:r>
        <w:r w:rsidR="00D4459D">
          <w:rPr>
            <w:noProof/>
            <w:webHidden/>
          </w:rPr>
        </w:r>
        <w:r w:rsidR="00D4459D">
          <w:rPr>
            <w:noProof/>
            <w:webHidden/>
          </w:rPr>
          <w:fldChar w:fldCharType="separate"/>
        </w:r>
        <w:r w:rsidR="00D4459D">
          <w:rPr>
            <w:noProof/>
            <w:webHidden/>
          </w:rPr>
          <w:t>58</w:t>
        </w:r>
        <w:r w:rsidR="00D4459D">
          <w:rPr>
            <w:noProof/>
            <w:webHidden/>
          </w:rPr>
          <w:fldChar w:fldCharType="end"/>
        </w:r>
      </w:hyperlink>
    </w:p>
    <w:p w14:paraId="683E7AB3" w14:textId="33AB4054" w:rsidR="00D4459D" w:rsidRDefault="00000000">
      <w:pPr>
        <w:pStyle w:val="TableofFigures"/>
        <w:tabs>
          <w:tab w:val="right" w:leader="dot" w:pos="8544"/>
        </w:tabs>
        <w:rPr>
          <w:rFonts w:asciiTheme="minorHAnsi" w:eastAsiaTheme="minorEastAsia" w:hAnsiTheme="minorHAnsi"/>
          <w:noProof/>
          <w:sz w:val="22"/>
        </w:rPr>
      </w:pPr>
      <w:hyperlink w:anchor="_Toc114827531" w:history="1">
        <w:r w:rsidR="00D4459D" w:rsidRPr="009964F1">
          <w:rPr>
            <w:rStyle w:val="Hyperlink"/>
            <w:noProof/>
          </w:rPr>
          <w:t>Figure 38. Confusion matrix for the elevation angles of the DT model trained with the data provided by the third receiving system.</w:t>
        </w:r>
        <w:r w:rsidR="00D4459D">
          <w:rPr>
            <w:noProof/>
            <w:webHidden/>
          </w:rPr>
          <w:tab/>
        </w:r>
        <w:r w:rsidR="00D4459D">
          <w:rPr>
            <w:noProof/>
            <w:webHidden/>
          </w:rPr>
          <w:fldChar w:fldCharType="begin"/>
        </w:r>
        <w:r w:rsidR="00D4459D">
          <w:rPr>
            <w:noProof/>
            <w:webHidden/>
          </w:rPr>
          <w:instrText xml:space="preserve"> PAGEREF _Toc114827531 \h </w:instrText>
        </w:r>
        <w:r w:rsidR="00D4459D">
          <w:rPr>
            <w:noProof/>
            <w:webHidden/>
          </w:rPr>
        </w:r>
        <w:r w:rsidR="00D4459D">
          <w:rPr>
            <w:noProof/>
            <w:webHidden/>
          </w:rPr>
          <w:fldChar w:fldCharType="separate"/>
        </w:r>
        <w:r w:rsidR="00D4459D">
          <w:rPr>
            <w:noProof/>
            <w:webHidden/>
          </w:rPr>
          <w:t>59</w:t>
        </w:r>
        <w:r w:rsidR="00D4459D">
          <w:rPr>
            <w:noProof/>
            <w:webHidden/>
          </w:rPr>
          <w:fldChar w:fldCharType="end"/>
        </w:r>
      </w:hyperlink>
    </w:p>
    <w:p w14:paraId="3FF61B6A" w14:textId="46D6FEAA" w:rsidR="00D4459D" w:rsidRDefault="00000000">
      <w:pPr>
        <w:pStyle w:val="TableofFigures"/>
        <w:tabs>
          <w:tab w:val="right" w:leader="dot" w:pos="8544"/>
        </w:tabs>
        <w:rPr>
          <w:rFonts w:asciiTheme="minorHAnsi" w:eastAsiaTheme="minorEastAsia" w:hAnsiTheme="minorHAnsi"/>
          <w:noProof/>
          <w:sz w:val="22"/>
        </w:rPr>
      </w:pPr>
      <w:hyperlink w:anchor="_Toc114827532" w:history="1">
        <w:r w:rsidR="00D4459D" w:rsidRPr="009964F1">
          <w:rPr>
            <w:rStyle w:val="Hyperlink"/>
            <w:noProof/>
          </w:rPr>
          <w:t>Figure 39. Elevation angles versus the number of incorrectly predicted elevation angles in the third receiving system.</w:t>
        </w:r>
        <w:r w:rsidR="00D4459D">
          <w:rPr>
            <w:noProof/>
            <w:webHidden/>
          </w:rPr>
          <w:tab/>
        </w:r>
        <w:r w:rsidR="00D4459D">
          <w:rPr>
            <w:noProof/>
            <w:webHidden/>
          </w:rPr>
          <w:fldChar w:fldCharType="begin"/>
        </w:r>
        <w:r w:rsidR="00D4459D">
          <w:rPr>
            <w:noProof/>
            <w:webHidden/>
          </w:rPr>
          <w:instrText xml:space="preserve"> PAGEREF _Toc114827532 \h </w:instrText>
        </w:r>
        <w:r w:rsidR="00D4459D">
          <w:rPr>
            <w:noProof/>
            <w:webHidden/>
          </w:rPr>
        </w:r>
        <w:r w:rsidR="00D4459D">
          <w:rPr>
            <w:noProof/>
            <w:webHidden/>
          </w:rPr>
          <w:fldChar w:fldCharType="separate"/>
        </w:r>
        <w:r w:rsidR="00D4459D">
          <w:rPr>
            <w:noProof/>
            <w:webHidden/>
          </w:rPr>
          <w:t>60</w:t>
        </w:r>
        <w:r w:rsidR="00D4459D">
          <w:rPr>
            <w:noProof/>
            <w:webHidden/>
          </w:rPr>
          <w:fldChar w:fldCharType="end"/>
        </w:r>
      </w:hyperlink>
    </w:p>
    <w:p w14:paraId="5F868B0C" w14:textId="1FCB60C4" w:rsidR="00D4459D" w:rsidRDefault="00000000">
      <w:pPr>
        <w:pStyle w:val="TableofFigures"/>
        <w:tabs>
          <w:tab w:val="right" w:leader="dot" w:pos="8544"/>
        </w:tabs>
        <w:rPr>
          <w:rFonts w:asciiTheme="minorHAnsi" w:eastAsiaTheme="minorEastAsia" w:hAnsiTheme="minorHAnsi"/>
          <w:noProof/>
          <w:sz w:val="22"/>
        </w:rPr>
      </w:pPr>
      <w:hyperlink w:anchor="_Toc114827533" w:history="1">
        <w:r w:rsidR="00D4459D" w:rsidRPr="009964F1">
          <w:rPr>
            <w:rStyle w:val="Hyperlink"/>
            <w:noProof/>
          </w:rPr>
          <w:t>Figure 40. Azimuth angles versus the number of incorrectly predicted elevation angles in the third receiving system.</w:t>
        </w:r>
        <w:r w:rsidR="00D4459D">
          <w:rPr>
            <w:noProof/>
            <w:webHidden/>
          </w:rPr>
          <w:tab/>
        </w:r>
        <w:r w:rsidR="00D4459D">
          <w:rPr>
            <w:noProof/>
            <w:webHidden/>
          </w:rPr>
          <w:fldChar w:fldCharType="begin"/>
        </w:r>
        <w:r w:rsidR="00D4459D">
          <w:rPr>
            <w:noProof/>
            <w:webHidden/>
          </w:rPr>
          <w:instrText xml:space="preserve"> PAGEREF _Toc114827533 \h </w:instrText>
        </w:r>
        <w:r w:rsidR="00D4459D">
          <w:rPr>
            <w:noProof/>
            <w:webHidden/>
          </w:rPr>
        </w:r>
        <w:r w:rsidR="00D4459D">
          <w:rPr>
            <w:noProof/>
            <w:webHidden/>
          </w:rPr>
          <w:fldChar w:fldCharType="separate"/>
        </w:r>
        <w:r w:rsidR="00D4459D">
          <w:rPr>
            <w:noProof/>
            <w:webHidden/>
          </w:rPr>
          <w:t>61</w:t>
        </w:r>
        <w:r w:rsidR="00D4459D">
          <w:rPr>
            <w:noProof/>
            <w:webHidden/>
          </w:rPr>
          <w:fldChar w:fldCharType="end"/>
        </w:r>
      </w:hyperlink>
    </w:p>
    <w:p w14:paraId="47912785" w14:textId="7C5C4AA5" w:rsidR="00D4459D" w:rsidRDefault="00000000">
      <w:pPr>
        <w:pStyle w:val="TableofFigures"/>
        <w:tabs>
          <w:tab w:val="right" w:leader="dot" w:pos="8544"/>
        </w:tabs>
        <w:rPr>
          <w:rFonts w:asciiTheme="minorHAnsi" w:eastAsiaTheme="minorEastAsia" w:hAnsiTheme="minorHAnsi"/>
          <w:noProof/>
          <w:sz w:val="22"/>
        </w:rPr>
      </w:pPr>
      <w:hyperlink w:anchor="_Toc114827534" w:history="1">
        <w:r w:rsidR="00D4459D" w:rsidRPr="009964F1">
          <w:rPr>
            <w:rStyle w:val="Hyperlink"/>
            <w:noProof/>
          </w:rPr>
          <w:t>Figure 41. Confusion matrix for the elevation angles of the DT model trained with the data provided by the fourth receiving system.</w:t>
        </w:r>
        <w:r w:rsidR="00D4459D">
          <w:rPr>
            <w:noProof/>
            <w:webHidden/>
          </w:rPr>
          <w:tab/>
        </w:r>
        <w:r w:rsidR="00D4459D">
          <w:rPr>
            <w:noProof/>
            <w:webHidden/>
          </w:rPr>
          <w:fldChar w:fldCharType="begin"/>
        </w:r>
        <w:r w:rsidR="00D4459D">
          <w:rPr>
            <w:noProof/>
            <w:webHidden/>
          </w:rPr>
          <w:instrText xml:space="preserve"> PAGEREF _Toc114827534 \h </w:instrText>
        </w:r>
        <w:r w:rsidR="00D4459D">
          <w:rPr>
            <w:noProof/>
            <w:webHidden/>
          </w:rPr>
        </w:r>
        <w:r w:rsidR="00D4459D">
          <w:rPr>
            <w:noProof/>
            <w:webHidden/>
          </w:rPr>
          <w:fldChar w:fldCharType="separate"/>
        </w:r>
        <w:r w:rsidR="00D4459D">
          <w:rPr>
            <w:noProof/>
            <w:webHidden/>
          </w:rPr>
          <w:t>62</w:t>
        </w:r>
        <w:r w:rsidR="00D4459D">
          <w:rPr>
            <w:noProof/>
            <w:webHidden/>
          </w:rPr>
          <w:fldChar w:fldCharType="end"/>
        </w:r>
      </w:hyperlink>
    </w:p>
    <w:p w14:paraId="26A60331" w14:textId="6CF23166" w:rsidR="00D4459D" w:rsidRDefault="00000000">
      <w:pPr>
        <w:pStyle w:val="TableofFigures"/>
        <w:tabs>
          <w:tab w:val="right" w:leader="dot" w:pos="8544"/>
        </w:tabs>
        <w:rPr>
          <w:rFonts w:asciiTheme="minorHAnsi" w:eastAsiaTheme="minorEastAsia" w:hAnsiTheme="minorHAnsi"/>
          <w:noProof/>
          <w:sz w:val="22"/>
        </w:rPr>
      </w:pPr>
      <w:hyperlink w:anchor="_Toc114827535" w:history="1">
        <w:r w:rsidR="00D4459D" w:rsidRPr="009964F1">
          <w:rPr>
            <w:rStyle w:val="Hyperlink"/>
            <w:noProof/>
          </w:rPr>
          <w:t>Figure 42. Elevation angles versus the number of incorrectly predicted elevation angles in the fourth receiving system.</w:t>
        </w:r>
        <w:r w:rsidR="00D4459D">
          <w:rPr>
            <w:noProof/>
            <w:webHidden/>
          </w:rPr>
          <w:tab/>
        </w:r>
        <w:r w:rsidR="00D4459D">
          <w:rPr>
            <w:noProof/>
            <w:webHidden/>
          </w:rPr>
          <w:fldChar w:fldCharType="begin"/>
        </w:r>
        <w:r w:rsidR="00D4459D">
          <w:rPr>
            <w:noProof/>
            <w:webHidden/>
          </w:rPr>
          <w:instrText xml:space="preserve"> PAGEREF _Toc114827535 \h </w:instrText>
        </w:r>
        <w:r w:rsidR="00D4459D">
          <w:rPr>
            <w:noProof/>
            <w:webHidden/>
          </w:rPr>
        </w:r>
        <w:r w:rsidR="00D4459D">
          <w:rPr>
            <w:noProof/>
            <w:webHidden/>
          </w:rPr>
          <w:fldChar w:fldCharType="separate"/>
        </w:r>
        <w:r w:rsidR="00D4459D">
          <w:rPr>
            <w:noProof/>
            <w:webHidden/>
          </w:rPr>
          <w:t>63</w:t>
        </w:r>
        <w:r w:rsidR="00D4459D">
          <w:rPr>
            <w:noProof/>
            <w:webHidden/>
          </w:rPr>
          <w:fldChar w:fldCharType="end"/>
        </w:r>
      </w:hyperlink>
    </w:p>
    <w:p w14:paraId="49D53B87" w14:textId="44511171" w:rsidR="00D4459D" w:rsidRDefault="00000000">
      <w:pPr>
        <w:pStyle w:val="TableofFigures"/>
        <w:tabs>
          <w:tab w:val="right" w:leader="dot" w:pos="8544"/>
        </w:tabs>
        <w:rPr>
          <w:rFonts w:asciiTheme="minorHAnsi" w:eastAsiaTheme="minorEastAsia" w:hAnsiTheme="minorHAnsi"/>
          <w:noProof/>
          <w:sz w:val="22"/>
        </w:rPr>
      </w:pPr>
      <w:hyperlink w:anchor="_Toc114827536" w:history="1">
        <w:r w:rsidR="00D4459D" w:rsidRPr="009964F1">
          <w:rPr>
            <w:rStyle w:val="Hyperlink"/>
            <w:noProof/>
          </w:rPr>
          <w:t>Figure 43. Azimuth angles versus the number of incorrectly predicted elevation angles in the fourth receiving system.</w:t>
        </w:r>
        <w:r w:rsidR="00D4459D">
          <w:rPr>
            <w:noProof/>
            <w:webHidden/>
          </w:rPr>
          <w:tab/>
        </w:r>
        <w:r w:rsidR="00D4459D">
          <w:rPr>
            <w:noProof/>
            <w:webHidden/>
          </w:rPr>
          <w:fldChar w:fldCharType="begin"/>
        </w:r>
        <w:r w:rsidR="00D4459D">
          <w:rPr>
            <w:noProof/>
            <w:webHidden/>
          </w:rPr>
          <w:instrText xml:space="preserve"> PAGEREF _Toc114827536 \h </w:instrText>
        </w:r>
        <w:r w:rsidR="00D4459D">
          <w:rPr>
            <w:noProof/>
            <w:webHidden/>
          </w:rPr>
        </w:r>
        <w:r w:rsidR="00D4459D">
          <w:rPr>
            <w:noProof/>
            <w:webHidden/>
          </w:rPr>
          <w:fldChar w:fldCharType="separate"/>
        </w:r>
        <w:r w:rsidR="00D4459D">
          <w:rPr>
            <w:noProof/>
            <w:webHidden/>
          </w:rPr>
          <w:t>64</w:t>
        </w:r>
        <w:r w:rsidR="00D4459D">
          <w:rPr>
            <w:noProof/>
            <w:webHidden/>
          </w:rPr>
          <w:fldChar w:fldCharType="end"/>
        </w:r>
      </w:hyperlink>
    </w:p>
    <w:p w14:paraId="145983E3" w14:textId="0004656F" w:rsidR="00D4459D" w:rsidRDefault="00000000">
      <w:pPr>
        <w:pStyle w:val="TableofFigures"/>
        <w:tabs>
          <w:tab w:val="right" w:leader="dot" w:pos="8544"/>
        </w:tabs>
        <w:rPr>
          <w:rFonts w:asciiTheme="minorHAnsi" w:eastAsiaTheme="minorEastAsia" w:hAnsiTheme="minorHAnsi"/>
          <w:noProof/>
          <w:sz w:val="22"/>
        </w:rPr>
      </w:pPr>
      <w:hyperlink r:id="rId8" w:anchor="_Toc114827537" w:history="1">
        <w:r w:rsidR="00D4459D" w:rsidRPr="009964F1">
          <w:rPr>
            <w:rStyle w:val="Hyperlink"/>
            <w:noProof/>
          </w:rPr>
          <w:t>Figure 44 RMSE vs SNR:(a) behavior of the DTC model for the power dataset, (b) behavior of the DTR model for the power dataset, (c) behavior of the DTC model for the covariance dataset, (d) behavior of the DTR model for the covariance dataset</w:t>
        </w:r>
        <w:r w:rsidR="00D4459D">
          <w:rPr>
            <w:noProof/>
            <w:webHidden/>
          </w:rPr>
          <w:tab/>
        </w:r>
        <w:r w:rsidR="00D4459D">
          <w:rPr>
            <w:noProof/>
            <w:webHidden/>
          </w:rPr>
          <w:fldChar w:fldCharType="begin"/>
        </w:r>
        <w:r w:rsidR="00D4459D">
          <w:rPr>
            <w:noProof/>
            <w:webHidden/>
          </w:rPr>
          <w:instrText xml:space="preserve"> PAGEREF _Toc114827537 \h </w:instrText>
        </w:r>
        <w:r w:rsidR="00D4459D">
          <w:rPr>
            <w:noProof/>
            <w:webHidden/>
          </w:rPr>
        </w:r>
        <w:r w:rsidR="00D4459D">
          <w:rPr>
            <w:noProof/>
            <w:webHidden/>
          </w:rPr>
          <w:fldChar w:fldCharType="separate"/>
        </w:r>
        <w:r w:rsidR="00D4459D">
          <w:rPr>
            <w:noProof/>
            <w:webHidden/>
          </w:rPr>
          <w:t>68</w:t>
        </w:r>
        <w:r w:rsidR="00D4459D">
          <w:rPr>
            <w:noProof/>
            <w:webHidden/>
          </w:rPr>
          <w:fldChar w:fldCharType="end"/>
        </w:r>
      </w:hyperlink>
    </w:p>
    <w:p w14:paraId="2DE8E885" w14:textId="3765A270"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Heading1"/>
      </w:pPr>
      <w:bookmarkStart w:id="2" w:name="_Toc114765092"/>
      <w:r>
        <w:lastRenderedPageBreak/>
        <w:t>LIST OF TABLES</w:t>
      </w:r>
      <w:bookmarkEnd w:id="2"/>
    </w:p>
    <w:p w14:paraId="6C444B3E" w14:textId="2D34479C" w:rsidR="009E613E" w:rsidRDefault="005B5944">
      <w:pPr>
        <w:pStyle w:val="TableofFigur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101393069" w:history="1">
        <w:r w:rsidR="009E613E" w:rsidRPr="00273ECB">
          <w:rPr>
            <w:rStyle w:val="Hyperlink"/>
            <w:noProof/>
          </w:rPr>
          <w:t>Table 1. Taxonomy of the proposed ML to DOA estimation.</w:t>
        </w:r>
        <w:r w:rsidR="009E613E">
          <w:rPr>
            <w:noProof/>
            <w:webHidden/>
          </w:rPr>
          <w:tab/>
        </w:r>
        <w:r w:rsidR="009E613E">
          <w:rPr>
            <w:noProof/>
            <w:webHidden/>
          </w:rPr>
          <w:fldChar w:fldCharType="begin"/>
        </w:r>
        <w:r w:rsidR="009E613E">
          <w:rPr>
            <w:noProof/>
            <w:webHidden/>
          </w:rPr>
          <w:instrText xml:space="preserve"> PAGEREF _Toc101393069 \h </w:instrText>
        </w:r>
        <w:r w:rsidR="009E613E">
          <w:rPr>
            <w:noProof/>
            <w:webHidden/>
          </w:rPr>
        </w:r>
        <w:r w:rsidR="009E613E">
          <w:rPr>
            <w:noProof/>
            <w:webHidden/>
          </w:rPr>
          <w:fldChar w:fldCharType="separate"/>
        </w:r>
        <w:r w:rsidR="009E613E">
          <w:rPr>
            <w:noProof/>
            <w:webHidden/>
          </w:rPr>
          <w:t>6</w:t>
        </w:r>
        <w:r w:rsidR="009E613E">
          <w:rPr>
            <w:noProof/>
            <w:webHidden/>
          </w:rPr>
          <w:fldChar w:fldCharType="end"/>
        </w:r>
      </w:hyperlink>
    </w:p>
    <w:p w14:paraId="13076CF5" w14:textId="6442673A" w:rsidR="009E613E" w:rsidRDefault="00000000">
      <w:pPr>
        <w:pStyle w:val="TableofFigures"/>
        <w:tabs>
          <w:tab w:val="right" w:leader="dot" w:pos="8544"/>
        </w:tabs>
        <w:rPr>
          <w:rFonts w:asciiTheme="minorHAnsi" w:eastAsiaTheme="minorEastAsia" w:hAnsiTheme="minorHAnsi"/>
          <w:noProof/>
          <w:sz w:val="22"/>
        </w:rPr>
      </w:pPr>
      <w:hyperlink w:anchor="_Toc101393070" w:history="1">
        <w:r w:rsidR="009E613E" w:rsidRPr="00273ECB">
          <w:rPr>
            <w:rStyle w:val="Hyperlink"/>
            <w:noProof/>
          </w:rPr>
          <w:t>Table 2. Comparison of powers received by four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0 \h </w:instrText>
        </w:r>
        <w:r w:rsidR="009E613E">
          <w:rPr>
            <w:noProof/>
            <w:webHidden/>
          </w:rPr>
        </w:r>
        <w:r w:rsidR="009E613E">
          <w:rPr>
            <w:noProof/>
            <w:webHidden/>
          </w:rPr>
          <w:fldChar w:fldCharType="separate"/>
        </w:r>
        <w:r w:rsidR="009E613E">
          <w:rPr>
            <w:noProof/>
            <w:webHidden/>
          </w:rPr>
          <w:t>34</w:t>
        </w:r>
        <w:r w:rsidR="009E613E">
          <w:rPr>
            <w:noProof/>
            <w:webHidden/>
          </w:rPr>
          <w:fldChar w:fldCharType="end"/>
        </w:r>
      </w:hyperlink>
    </w:p>
    <w:p w14:paraId="1EEBA7FB" w14:textId="5C8813B5" w:rsidR="009E613E" w:rsidRDefault="00000000">
      <w:pPr>
        <w:pStyle w:val="TableofFigures"/>
        <w:tabs>
          <w:tab w:val="right" w:leader="dot" w:pos="8544"/>
        </w:tabs>
        <w:rPr>
          <w:rFonts w:asciiTheme="minorHAnsi" w:eastAsiaTheme="minorEastAsia" w:hAnsiTheme="minorHAnsi"/>
          <w:noProof/>
          <w:sz w:val="22"/>
        </w:rPr>
      </w:pPr>
      <w:hyperlink w:anchor="_Toc101393071" w:history="1">
        <w:r w:rsidR="009E613E" w:rsidRPr="00273ECB">
          <w:rPr>
            <w:rStyle w:val="Hyperlink"/>
            <w:noProof/>
          </w:rPr>
          <w:t>Table 3. Comparison of powers received by five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1 \h </w:instrText>
        </w:r>
        <w:r w:rsidR="009E613E">
          <w:rPr>
            <w:noProof/>
            <w:webHidden/>
          </w:rPr>
        </w:r>
        <w:r w:rsidR="009E613E">
          <w:rPr>
            <w:noProof/>
            <w:webHidden/>
          </w:rPr>
          <w:fldChar w:fldCharType="separate"/>
        </w:r>
        <w:r w:rsidR="009E613E">
          <w:rPr>
            <w:noProof/>
            <w:webHidden/>
          </w:rPr>
          <w:t>38</w:t>
        </w:r>
        <w:r w:rsidR="009E613E">
          <w:rPr>
            <w:noProof/>
            <w:webHidden/>
          </w:rPr>
          <w:fldChar w:fldCharType="end"/>
        </w:r>
      </w:hyperlink>
    </w:p>
    <w:p w14:paraId="51980BC5" w14:textId="473D3039" w:rsidR="009E613E" w:rsidRDefault="00000000">
      <w:pPr>
        <w:pStyle w:val="TableofFigures"/>
        <w:tabs>
          <w:tab w:val="right" w:leader="dot" w:pos="8544"/>
        </w:tabs>
        <w:rPr>
          <w:rFonts w:asciiTheme="minorHAnsi" w:eastAsiaTheme="minorEastAsia" w:hAnsiTheme="minorHAnsi"/>
          <w:noProof/>
          <w:sz w:val="22"/>
        </w:rPr>
      </w:pPr>
      <w:hyperlink w:anchor="_Toc101393072" w:history="1">
        <w:r w:rsidR="009E613E" w:rsidRPr="00273ECB">
          <w:rPr>
            <w:rStyle w:val="Hyperlink"/>
            <w:noProof/>
          </w:rPr>
          <w:t>Table 4. Accuracy and MSE of the DT model with the data provided by the four proposed receiving systems.</w:t>
        </w:r>
        <w:r w:rsidR="009E613E">
          <w:rPr>
            <w:noProof/>
            <w:webHidden/>
          </w:rPr>
          <w:tab/>
        </w:r>
        <w:r w:rsidR="009E613E">
          <w:rPr>
            <w:noProof/>
            <w:webHidden/>
          </w:rPr>
          <w:fldChar w:fldCharType="begin"/>
        </w:r>
        <w:r w:rsidR="009E613E">
          <w:rPr>
            <w:noProof/>
            <w:webHidden/>
          </w:rPr>
          <w:instrText xml:space="preserve"> PAGEREF _Toc101393072 \h </w:instrText>
        </w:r>
        <w:r w:rsidR="009E613E">
          <w:rPr>
            <w:noProof/>
            <w:webHidden/>
          </w:rPr>
        </w:r>
        <w:r w:rsidR="009E613E">
          <w:rPr>
            <w:noProof/>
            <w:webHidden/>
          </w:rPr>
          <w:fldChar w:fldCharType="separate"/>
        </w:r>
        <w:r w:rsidR="009E613E">
          <w:rPr>
            <w:noProof/>
            <w:webHidden/>
          </w:rPr>
          <w:t>60</w:t>
        </w:r>
        <w:r w:rsidR="009E613E">
          <w:rPr>
            <w:noProof/>
            <w:webHidden/>
          </w:rPr>
          <w:fldChar w:fldCharType="end"/>
        </w:r>
      </w:hyperlink>
    </w:p>
    <w:p w14:paraId="310EBAE8" w14:textId="6EFC9DF2"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Heading1"/>
      </w:pPr>
      <w:bookmarkStart w:id="3" w:name="_Toc114765093"/>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2C7602" w:rsidRPr="00AA4B6C" w14:paraId="6B1FC44E" w14:textId="77777777" w:rsidTr="009C7D3E">
        <w:trPr>
          <w:trHeight w:val="567"/>
        </w:trPr>
        <w:tc>
          <w:tcPr>
            <w:tcW w:w="2819" w:type="dxa"/>
          </w:tcPr>
          <w:p w14:paraId="6CA6CB07" w14:textId="4C577D8C" w:rsidR="002C7602" w:rsidRPr="00AA4B6C" w:rsidRDefault="002C7602" w:rsidP="007E0EC1">
            <w:pPr>
              <w:spacing w:after="0" w:line="240" w:lineRule="auto"/>
              <w:ind w:left="0" w:firstLine="0"/>
              <w:jc w:val="left"/>
              <w:rPr>
                <w:rFonts w:cs="Times New Roman"/>
                <w:szCs w:val="24"/>
                <w:lang w:val="es-CU"/>
              </w:rPr>
            </w:pPr>
            <w:r w:rsidRPr="00211C7E">
              <w:t>ASM</w:t>
            </w:r>
            <w:r w:rsidR="00D4459D">
              <w:t>--------------------------</w:t>
            </w:r>
          </w:p>
        </w:tc>
        <w:tc>
          <w:tcPr>
            <w:tcW w:w="5005" w:type="dxa"/>
          </w:tcPr>
          <w:p w14:paraId="55C7C00E" w14:textId="48EA3FAC" w:rsidR="002C7602" w:rsidRPr="00AA4B6C" w:rsidRDefault="002C7602" w:rsidP="002C7602">
            <w:pPr>
              <w:spacing w:after="0" w:line="240" w:lineRule="auto"/>
              <w:ind w:left="0" w:firstLine="0"/>
              <w:jc w:val="left"/>
              <w:rPr>
                <w:rFonts w:eastAsiaTheme="minorEastAsia" w:cs="Times New Roman"/>
                <w:szCs w:val="24"/>
              </w:rPr>
            </w:pPr>
            <w:r w:rsidRPr="00211C7E">
              <w:t>Attribute Selection Measures</w:t>
            </w:r>
          </w:p>
        </w:tc>
      </w:tr>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781065CA" w14:textId="77777777" w:rsidTr="009C7D3E">
        <w:trPr>
          <w:trHeight w:val="567"/>
        </w:trPr>
        <w:tc>
          <w:tcPr>
            <w:tcW w:w="2819" w:type="dxa"/>
          </w:tcPr>
          <w:p w14:paraId="1B1209C2" w14:textId="6033C908" w:rsidR="00AA4B6C" w:rsidRPr="006B532D" w:rsidRDefault="00AA4B6C" w:rsidP="006B532D">
            <w:pPr>
              <w:spacing w:after="0" w:line="240" w:lineRule="auto"/>
              <w:ind w:left="2160" w:hanging="2160"/>
              <w:jc w:val="left"/>
              <w:rPr>
                <w:rFonts w:cs="Times New Roman"/>
                <w:szCs w:val="24"/>
                <w:highlight w:val="yellow"/>
                <w:lang w:val="es-CU"/>
              </w:rPr>
            </w:pPr>
            <w:r w:rsidRPr="006B532D">
              <w:rPr>
                <w:rFonts w:cs="Times New Roman"/>
                <w:szCs w:val="24"/>
                <w:highlight w:val="yellow"/>
                <w:lang w:val="es-CU"/>
              </w:rPr>
              <w:t>BF---------------------------</w:t>
            </w:r>
            <w:r w:rsidR="007E0EC1" w:rsidRPr="006B532D">
              <w:rPr>
                <w:rFonts w:cs="Times New Roman"/>
                <w:szCs w:val="24"/>
                <w:highlight w:val="yellow"/>
                <w:lang w:val="es-CU"/>
              </w:rPr>
              <w:t>-</w:t>
            </w:r>
          </w:p>
        </w:tc>
        <w:tc>
          <w:tcPr>
            <w:tcW w:w="5005" w:type="dxa"/>
          </w:tcPr>
          <w:p w14:paraId="1E0D1CA3" w14:textId="77777777" w:rsidR="00AA4B6C" w:rsidRPr="006B532D" w:rsidRDefault="00AA4B6C" w:rsidP="00497C50">
            <w:pPr>
              <w:spacing w:after="0" w:line="240" w:lineRule="auto"/>
              <w:ind w:left="0" w:firstLine="0"/>
              <w:jc w:val="left"/>
              <w:rPr>
                <w:rFonts w:eastAsiaTheme="minorEastAsia" w:cs="Times New Roman"/>
                <w:szCs w:val="24"/>
                <w:highlight w:val="yellow"/>
              </w:rPr>
            </w:pPr>
            <w:r w:rsidRPr="006B532D">
              <w:rPr>
                <w:rFonts w:cs="Times New Roman"/>
                <w:szCs w:val="24"/>
                <w:highlight w:val="yellow"/>
              </w:rPr>
              <w:t>Beamforming</w:t>
            </w:r>
          </w:p>
        </w:tc>
      </w:tr>
      <w:tr w:rsidR="006B532D" w:rsidRPr="00AA4B6C" w14:paraId="46AAF4E0" w14:textId="77777777" w:rsidTr="009C7D3E">
        <w:trPr>
          <w:trHeight w:val="567"/>
        </w:trPr>
        <w:tc>
          <w:tcPr>
            <w:tcW w:w="2819" w:type="dxa"/>
          </w:tcPr>
          <w:p w14:paraId="3DD3A839" w14:textId="1BE67491" w:rsidR="006B532D" w:rsidRPr="006B532D" w:rsidRDefault="006B532D" w:rsidP="00497C50">
            <w:pPr>
              <w:spacing w:after="0" w:line="240" w:lineRule="auto"/>
              <w:ind w:left="0" w:firstLine="0"/>
              <w:jc w:val="left"/>
              <w:rPr>
                <w:rFonts w:cs="Times New Roman"/>
                <w:szCs w:val="24"/>
                <w:highlight w:val="yellow"/>
                <w:lang w:val="es-CU"/>
              </w:rPr>
            </w:pPr>
            <w:r>
              <w:rPr>
                <w:rFonts w:cs="Times New Roman"/>
                <w:szCs w:val="24"/>
                <w:highlight w:val="yellow"/>
                <w:lang w:val="es-CU"/>
              </w:rPr>
              <w:t>BS----------------------------</w:t>
            </w:r>
          </w:p>
        </w:tc>
        <w:tc>
          <w:tcPr>
            <w:tcW w:w="5005" w:type="dxa"/>
          </w:tcPr>
          <w:p w14:paraId="7BE977EF" w14:textId="5097BCFC" w:rsidR="006B532D" w:rsidRPr="006B532D" w:rsidRDefault="006B532D" w:rsidP="00497C50">
            <w:pPr>
              <w:spacing w:after="0" w:line="240" w:lineRule="auto"/>
              <w:ind w:left="0" w:firstLine="0"/>
              <w:jc w:val="left"/>
              <w:rPr>
                <w:rFonts w:cs="Times New Roman"/>
                <w:szCs w:val="24"/>
                <w:highlight w:val="yellow"/>
              </w:rPr>
            </w:pPr>
            <w:r w:rsidRPr="006B532D">
              <w:rPr>
                <w:highlight w:val="yellow"/>
              </w:rPr>
              <w:t>Base Station</w:t>
            </w:r>
          </w:p>
        </w:tc>
      </w:tr>
      <w:tr w:rsidR="0025014E" w:rsidRPr="00AA4B6C" w14:paraId="3EEAEDB3" w14:textId="77777777" w:rsidTr="009C7D3E">
        <w:trPr>
          <w:trHeight w:val="567"/>
        </w:trPr>
        <w:tc>
          <w:tcPr>
            <w:tcW w:w="2819" w:type="dxa"/>
          </w:tcPr>
          <w:p w14:paraId="470AE77A" w14:textId="1153147E" w:rsidR="0025014E" w:rsidRDefault="0025014E" w:rsidP="00497C50">
            <w:pPr>
              <w:spacing w:after="0" w:line="240" w:lineRule="auto"/>
              <w:ind w:left="0" w:firstLine="0"/>
              <w:jc w:val="left"/>
              <w:rPr>
                <w:rFonts w:cs="Times New Roman"/>
                <w:szCs w:val="24"/>
                <w:highlight w:val="yellow"/>
                <w:lang w:val="es-CU"/>
              </w:rPr>
            </w:pPr>
            <w:r>
              <w:t>CNN--------------------------</w:t>
            </w:r>
          </w:p>
        </w:tc>
        <w:tc>
          <w:tcPr>
            <w:tcW w:w="5005" w:type="dxa"/>
          </w:tcPr>
          <w:p w14:paraId="085EFBB4" w14:textId="3B45D0D2" w:rsidR="0025014E" w:rsidRPr="006B532D" w:rsidRDefault="0025014E" w:rsidP="0025014E">
            <w:pPr>
              <w:spacing w:after="0" w:line="240" w:lineRule="auto"/>
              <w:ind w:left="0" w:firstLine="0"/>
              <w:jc w:val="left"/>
              <w:rPr>
                <w:highlight w:val="yellow"/>
              </w:rPr>
            </w:pPr>
            <w:r>
              <w:t>Convolutional Neural Network</w:t>
            </w:r>
          </w:p>
        </w:tc>
      </w:tr>
      <w:tr w:rsidR="00AA4B6C" w:rsidRPr="00AA4B6C" w14:paraId="3D2BD6DB" w14:textId="77777777" w:rsidTr="009C7D3E">
        <w:trPr>
          <w:trHeight w:val="567"/>
        </w:trPr>
        <w:tc>
          <w:tcPr>
            <w:tcW w:w="2819" w:type="dxa"/>
          </w:tcPr>
          <w:p w14:paraId="281DE8A6" w14:textId="7D1B570D" w:rsidR="00AA4B6C" w:rsidRPr="00AA4B6C" w:rsidRDefault="007A4029" w:rsidP="00497C50">
            <w:pPr>
              <w:spacing w:after="0" w:line="240" w:lineRule="auto"/>
              <w:ind w:left="0" w:firstLine="0"/>
              <w:jc w:val="left"/>
              <w:rPr>
                <w:rFonts w:cs="Times New Roman"/>
                <w:szCs w:val="24"/>
                <w:lang w:val="es-CU"/>
              </w:rPr>
            </w:pPr>
            <w:r>
              <w:rPr>
                <w:rFonts w:cs="Times New Roman"/>
                <w:szCs w:val="24"/>
                <w:lang w:val="es-CU"/>
              </w:rPr>
              <w:t>CR</w:t>
            </w:r>
            <w:r w:rsidR="00AA4B6C" w:rsidRPr="00AA4B6C">
              <w:rPr>
                <w:rFonts w:cs="Times New Roman"/>
                <w:szCs w:val="24"/>
                <w:lang w:val="es-CU"/>
              </w:rPr>
              <w:t>B-----------------------</w:t>
            </w:r>
            <w:r w:rsidR="007E0EC1">
              <w:rPr>
                <w:rFonts w:cs="Times New Roman"/>
                <w:szCs w:val="24"/>
                <w:lang w:val="es-CU"/>
              </w:rPr>
              <w:t>-</w:t>
            </w:r>
          </w:p>
        </w:tc>
        <w:tc>
          <w:tcPr>
            <w:tcW w:w="5005" w:type="dxa"/>
          </w:tcPr>
          <w:p w14:paraId="1E73024C" w14:textId="68F60EB2" w:rsidR="00AA4B6C" w:rsidRPr="00AA4B6C" w:rsidRDefault="007A4029" w:rsidP="00497C50">
            <w:pPr>
              <w:spacing w:after="0" w:line="240" w:lineRule="auto"/>
              <w:ind w:left="0" w:firstLine="0"/>
              <w:jc w:val="left"/>
              <w:rPr>
                <w:rFonts w:cs="Times New Roman"/>
                <w:szCs w:val="24"/>
              </w:rPr>
            </w:pPr>
            <w:r>
              <w:rPr>
                <w:rFonts w:cs="Times New Roman"/>
                <w:szCs w:val="24"/>
              </w:rPr>
              <w:t>Cramer-Rao</w:t>
            </w:r>
            <w:r w:rsidR="00AA4B6C" w:rsidRPr="00AA4B6C">
              <w:rPr>
                <w:rFonts w:cs="Times New Roman"/>
                <w:szCs w:val="24"/>
              </w:rPr>
              <w:t xml:space="preserve">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DOA------------------------</w:t>
            </w:r>
            <w:r w:rsidR="007E0EC1" w:rsidRPr="006B532D">
              <w:rPr>
                <w:rFonts w:cs="Times New Roman"/>
                <w:szCs w:val="24"/>
                <w:highlight w:val="yellow"/>
                <w:lang w:val="es-CU"/>
              </w:rPr>
              <w:t>--</w:t>
            </w:r>
          </w:p>
        </w:tc>
        <w:tc>
          <w:tcPr>
            <w:tcW w:w="5005" w:type="dxa"/>
          </w:tcPr>
          <w:p w14:paraId="7BE15BBB"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550B16" w:rsidRPr="00AA4B6C" w14:paraId="3CFA328D" w14:textId="77777777" w:rsidTr="009C7D3E">
        <w:trPr>
          <w:trHeight w:val="567"/>
        </w:trPr>
        <w:tc>
          <w:tcPr>
            <w:tcW w:w="2819" w:type="dxa"/>
          </w:tcPr>
          <w:p w14:paraId="64DF0AB5" w14:textId="48DE9F7F" w:rsidR="00550B16" w:rsidRPr="00AA4B6C" w:rsidRDefault="00550B16" w:rsidP="00497C50">
            <w:pPr>
              <w:spacing w:after="0" w:line="240" w:lineRule="auto"/>
              <w:ind w:left="0" w:firstLine="0"/>
              <w:jc w:val="left"/>
              <w:rPr>
                <w:rFonts w:cs="Times New Roman"/>
                <w:szCs w:val="24"/>
                <w:lang w:val="es-CU"/>
              </w:rPr>
            </w:pPr>
            <w:r w:rsidRPr="00CF304C">
              <w:t>ESPRIT</w:t>
            </w:r>
            <w:r>
              <w:t>----------------------</w:t>
            </w:r>
          </w:p>
        </w:tc>
        <w:tc>
          <w:tcPr>
            <w:tcW w:w="5005" w:type="dxa"/>
          </w:tcPr>
          <w:p w14:paraId="5BAAA7F4" w14:textId="34FBDE67" w:rsidR="00550B16" w:rsidRPr="00550B16" w:rsidRDefault="00550B16" w:rsidP="00497C50">
            <w:pPr>
              <w:spacing w:after="0" w:line="240" w:lineRule="auto"/>
              <w:ind w:left="0" w:firstLine="0"/>
              <w:jc w:val="left"/>
              <w:rPr>
                <w:rFonts w:cs="Times New Roman"/>
                <w:szCs w:val="24"/>
              </w:rPr>
            </w:pPr>
            <w:r>
              <w:t>E</w:t>
            </w:r>
            <w:r w:rsidRPr="00CF304C">
              <w:t xml:space="preserve">stimation of </w:t>
            </w:r>
            <w:r>
              <w:t>S</w:t>
            </w:r>
            <w:r w:rsidRPr="00CF304C">
              <w:t xml:space="preserve">ignal </w:t>
            </w:r>
            <w:r>
              <w:t>P</w:t>
            </w:r>
            <w:r w:rsidRPr="00CF304C">
              <w:t xml:space="preserve">arameters </w:t>
            </w:r>
            <w:r>
              <w:t>V</w:t>
            </w:r>
            <w:r w:rsidRPr="00CF304C">
              <w:t xml:space="preserve">ia </w:t>
            </w:r>
            <w:r>
              <w:t>R</w:t>
            </w:r>
            <w:r w:rsidRPr="00CF304C">
              <w:t xml:space="preserve">otational </w:t>
            </w:r>
            <w:r>
              <w:t>I</w:t>
            </w:r>
            <w:r w:rsidRPr="00CF304C">
              <w:t xml:space="preserve">nvariance </w:t>
            </w:r>
            <w:r>
              <w:t>T</w:t>
            </w:r>
            <w:r w:rsidRPr="00CF304C">
              <w:t>echniqu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FE77BB" w:rsidRPr="00AA4B6C" w14:paraId="596B2AAC" w14:textId="77777777" w:rsidTr="009C7D3E">
        <w:trPr>
          <w:trHeight w:val="567"/>
        </w:trPr>
        <w:tc>
          <w:tcPr>
            <w:tcW w:w="2819" w:type="dxa"/>
          </w:tcPr>
          <w:p w14:paraId="6F5177E6" w14:textId="00CB534A" w:rsidR="00FE77BB" w:rsidRPr="00AA4B6C" w:rsidRDefault="00FE77BB" w:rsidP="00497C50">
            <w:pPr>
              <w:spacing w:after="0" w:line="240" w:lineRule="auto"/>
              <w:ind w:left="0" w:firstLine="0"/>
              <w:jc w:val="left"/>
              <w:rPr>
                <w:rFonts w:cs="Times New Roman"/>
                <w:szCs w:val="24"/>
                <w:lang w:val="es-CU"/>
              </w:rPr>
            </w:pPr>
            <w:r w:rsidRPr="00626A49">
              <w:t>GCC</w:t>
            </w:r>
            <w:r w:rsidR="00D4459D">
              <w:t>--------------------------</w:t>
            </w:r>
          </w:p>
        </w:tc>
        <w:tc>
          <w:tcPr>
            <w:tcW w:w="5005" w:type="dxa"/>
          </w:tcPr>
          <w:p w14:paraId="2371A246" w14:textId="1D09C98F" w:rsidR="00FE77BB" w:rsidRPr="00AA4B6C" w:rsidRDefault="00FE77BB" w:rsidP="00FE77BB">
            <w:pPr>
              <w:spacing w:after="0" w:line="240" w:lineRule="auto"/>
              <w:ind w:left="0" w:firstLine="0"/>
              <w:jc w:val="left"/>
              <w:rPr>
                <w:rFonts w:cs="Times New Roman"/>
                <w:szCs w:val="24"/>
              </w:rPr>
            </w:pPr>
            <w:r>
              <w:t>Generalized Cross-Correlation</w:t>
            </w:r>
          </w:p>
        </w:tc>
      </w:tr>
      <w:tr w:rsidR="00AA4B6C" w:rsidRPr="00AA4B6C" w14:paraId="338F38A0" w14:textId="77777777" w:rsidTr="009C7D3E">
        <w:trPr>
          <w:trHeight w:val="567"/>
        </w:trPr>
        <w:tc>
          <w:tcPr>
            <w:tcW w:w="2819" w:type="dxa"/>
          </w:tcPr>
          <w:p w14:paraId="038FE27A" w14:textId="68545301"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HBF-------------------------</w:t>
            </w:r>
            <w:r w:rsidR="007E0EC1" w:rsidRPr="006B532D">
              <w:rPr>
                <w:rFonts w:cs="Times New Roman"/>
                <w:szCs w:val="24"/>
                <w:highlight w:val="yellow"/>
                <w:lang w:val="es-CU"/>
              </w:rPr>
              <w:t>-</w:t>
            </w:r>
          </w:p>
        </w:tc>
        <w:tc>
          <w:tcPr>
            <w:tcW w:w="5005" w:type="dxa"/>
          </w:tcPr>
          <w:p w14:paraId="41F01CD7"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Holographic Beamforming</w:t>
            </w:r>
          </w:p>
        </w:tc>
      </w:tr>
      <w:tr w:rsidR="00AA4B6C" w:rsidRPr="00AA4B6C" w14:paraId="3CAA42EE" w14:textId="77777777" w:rsidTr="009C7D3E">
        <w:trPr>
          <w:trHeight w:val="567"/>
        </w:trPr>
        <w:tc>
          <w:tcPr>
            <w:tcW w:w="2819" w:type="dxa"/>
          </w:tcPr>
          <w:p w14:paraId="187C27C5" w14:textId="7A567E2A"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rPr>
              <w:t>IoT ------</w:t>
            </w:r>
            <w:r w:rsidR="007E0EC1" w:rsidRPr="006B532D">
              <w:rPr>
                <w:rFonts w:cs="Times New Roman"/>
                <w:szCs w:val="24"/>
                <w:highlight w:val="yellow"/>
              </w:rPr>
              <w:t>---------------------</w:t>
            </w:r>
          </w:p>
        </w:tc>
        <w:tc>
          <w:tcPr>
            <w:tcW w:w="5005" w:type="dxa"/>
          </w:tcPr>
          <w:p w14:paraId="6E0E7BA4"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Internet of Things</w:t>
            </w:r>
          </w:p>
        </w:tc>
      </w:tr>
      <w:tr w:rsidR="0076567C" w:rsidRPr="00AA4B6C" w14:paraId="46ECBE20" w14:textId="77777777" w:rsidTr="009C7D3E">
        <w:trPr>
          <w:trHeight w:val="567"/>
        </w:trPr>
        <w:tc>
          <w:tcPr>
            <w:tcW w:w="2819" w:type="dxa"/>
          </w:tcPr>
          <w:p w14:paraId="2072DC01" w14:textId="4CA45321" w:rsidR="0076567C" w:rsidRPr="006B532D" w:rsidRDefault="0076567C" w:rsidP="00497C50">
            <w:pPr>
              <w:spacing w:after="0" w:line="240" w:lineRule="auto"/>
              <w:ind w:left="0" w:firstLine="0"/>
              <w:jc w:val="left"/>
              <w:rPr>
                <w:rFonts w:cs="Times New Roman"/>
                <w:szCs w:val="24"/>
                <w:highlight w:val="yellow"/>
              </w:rPr>
            </w:pPr>
            <w:r w:rsidRPr="0076567C">
              <w:rPr>
                <w:rFonts w:cs="Times New Roman"/>
                <w:szCs w:val="24"/>
              </w:rPr>
              <w:t>LL----------------------------</w:t>
            </w:r>
          </w:p>
        </w:tc>
        <w:tc>
          <w:tcPr>
            <w:tcW w:w="5005" w:type="dxa"/>
          </w:tcPr>
          <w:p w14:paraId="716EE8FA" w14:textId="3B96D27C" w:rsidR="0076567C" w:rsidRPr="006B532D" w:rsidRDefault="00BA757A" w:rsidP="00497C50">
            <w:pPr>
              <w:spacing w:after="0" w:line="240" w:lineRule="auto"/>
              <w:ind w:left="0" w:firstLine="0"/>
              <w:jc w:val="left"/>
              <w:rPr>
                <w:rFonts w:cs="Times New Roman"/>
                <w:szCs w:val="24"/>
                <w:highlight w:val="yellow"/>
              </w:rPr>
            </w:pPr>
            <w:r>
              <w:t>Log-Likelihood</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644B02" w:rsidRPr="00AA4B6C" w14:paraId="20F98B1F" w14:textId="77777777" w:rsidTr="009C7D3E">
        <w:trPr>
          <w:trHeight w:val="567"/>
        </w:trPr>
        <w:tc>
          <w:tcPr>
            <w:tcW w:w="2819" w:type="dxa"/>
          </w:tcPr>
          <w:p w14:paraId="2428F380" w14:textId="4F0321C5" w:rsidR="00644B02" w:rsidRPr="00AA4B6C" w:rsidRDefault="00644B02" w:rsidP="00497C50">
            <w:pPr>
              <w:spacing w:after="0" w:line="240" w:lineRule="auto"/>
              <w:ind w:left="0" w:firstLine="0"/>
              <w:jc w:val="left"/>
              <w:rPr>
                <w:rFonts w:cs="Times New Roman"/>
                <w:szCs w:val="24"/>
                <w:lang w:val="es-CU"/>
              </w:rPr>
            </w:pPr>
            <w:r w:rsidRPr="0012708C">
              <w:lastRenderedPageBreak/>
              <w:t>MMA</w:t>
            </w:r>
            <w:r>
              <w:t>-------------------------</w:t>
            </w:r>
          </w:p>
        </w:tc>
        <w:tc>
          <w:tcPr>
            <w:tcW w:w="5005" w:type="dxa"/>
          </w:tcPr>
          <w:p w14:paraId="52123EA1" w14:textId="2EE4CB97" w:rsidR="00644B02" w:rsidRPr="00AA4B6C" w:rsidRDefault="00644B02" w:rsidP="00644B02">
            <w:pPr>
              <w:spacing w:after="0" w:line="240" w:lineRule="auto"/>
              <w:ind w:left="0" w:firstLine="0"/>
              <w:jc w:val="left"/>
              <w:rPr>
                <w:rFonts w:cs="Times New Roman"/>
                <w:szCs w:val="24"/>
              </w:rPr>
            </w:pPr>
            <w:r>
              <w:t>Multi-Mode A</w:t>
            </w:r>
            <w:r w:rsidRPr="00644B02">
              <w:t>ntenna</w:t>
            </w:r>
          </w:p>
        </w:tc>
      </w:tr>
      <w:tr w:rsidR="00C7148C" w:rsidRPr="00AA4B6C" w14:paraId="76CB32D5" w14:textId="77777777" w:rsidTr="009C7D3E">
        <w:trPr>
          <w:trHeight w:val="567"/>
        </w:trPr>
        <w:tc>
          <w:tcPr>
            <w:tcW w:w="2819" w:type="dxa"/>
          </w:tcPr>
          <w:p w14:paraId="3BD6244B" w14:textId="116E1221" w:rsidR="00C7148C" w:rsidRPr="00983F53" w:rsidRDefault="00C7148C" w:rsidP="00983F53">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M</w:t>
            </w:r>
            <w:r w:rsidR="00983F53" w:rsidRPr="00983F53">
              <w:rPr>
                <w:rFonts w:cs="Times New Roman"/>
                <w:szCs w:val="24"/>
                <w:highlight w:val="yellow"/>
                <w:lang w:val="es-CU"/>
              </w:rPr>
              <w:t>M</w:t>
            </w:r>
            <w:r w:rsidRPr="00983F53">
              <w:rPr>
                <w:rFonts w:cs="Times New Roman"/>
                <w:szCs w:val="24"/>
                <w:highlight w:val="yellow"/>
                <w:lang w:val="es-CU"/>
              </w:rPr>
              <w:t>P-------------------------</w:t>
            </w:r>
          </w:p>
        </w:tc>
        <w:tc>
          <w:tcPr>
            <w:tcW w:w="5005" w:type="dxa"/>
          </w:tcPr>
          <w:p w14:paraId="213B30C8" w14:textId="611E26B4" w:rsidR="00C7148C"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Multioutput-Multilabel Proposal</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C7148C" w:rsidRPr="00AA4B6C" w14:paraId="7724FFCD" w14:textId="77777777" w:rsidTr="009C7D3E">
        <w:trPr>
          <w:trHeight w:val="567"/>
        </w:trPr>
        <w:tc>
          <w:tcPr>
            <w:tcW w:w="2819" w:type="dxa"/>
          </w:tcPr>
          <w:p w14:paraId="2F0977DB" w14:textId="6BCCE073" w:rsidR="00C7148C" w:rsidRPr="00AA4B6C" w:rsidRDefault="00C7148C" w:rsidP="00497C50">
            <w:pPr>
              <w:spacing w:after="0" w:line="240" w:lineRule="auto"/>
              <w:ind w:left="0" w:firstLine="0"/>
              <w:jc w:val="left"/>
              <w:rPr>
                <w:rFonts w:cs="Times New Roman"/>
                <w:szCs w:val="24"/>
                <w:lang w:val="es-CU"/>
              </w:rPr>
            </w:pPr>
            <w:r>
              <w:rPr>
                <w:rFonts w:cs="Times New Roman"/>
                <w:szCs w:val="24"/>
                <w:lang w:val="es-CU"/>
              </w:rPr>
              <w:t>MSE--------------------------</w:t>
            </w:r>
          </w:p>
        </w:tc>
        <w:tc>
          <w:tcPr>
            <w:tcW w:w="5005" w:type="dxa"/>
          </w:tcPr>
          <w:p w14:paraId="1947EB92" w14:textId="77777777" w:rsidR="00C7148C" w:rsidRPr="00AA4B6C" w:rsidRDefault="00C7148C" w:rsidP="00497C50">
            <w:pPr>
              <w:spacing w:after="0" w:line="240" w:lineRule="auto"/>
              <w:ind w:left="0" w:firstLine="0"/>
              <w:jc w:val="left"/>
              <w:rPr>
                <w:rFonts w:cs="Times New Roman"/>
                <w:szCs w:val="24"/>
              </w:rPr>
            </w:pPr>
          </w:p>
        </w:tc>
      </w:tr>
      <w:tr w:rsidR="00550B16" w:rsidRPr="00AA4B6C" w14:paraId="341B0731" w14:textId="77777777" w:rsidTr="009C7D3E">
        <w:trPr>
          <w:trHeight w:val="567"/>
        </w:trPr>
        <w:tc>
          <w:tcPr>
            <w:tcW w:w="2819" w:type="dxa"/>
          </w:tcPr>
          <w:p w14:paraId="265B6AE7" w14:textId="711735F3" w:rsidR="00550B16" w:rsidRDefault="00550B16" w:rsidP="00497C50">
            <w:pPr>
              <w:spacing w:after="0" w:line="240" w:lineRule="auto"/>
              <w:ind w:left="0" w:firstLine="0"/>
              <w:jc w:val="left"/>
              <w:rPr>
                <w:rFonts w:cs="Times New Roman"/>
                <w:szCs w:val="24"/>
                <w:lang w:val="es-CU"/>
              </w:rPr>
            </w:pPr>
            <w:r w:rsidRPr="00CF304C">
              <w:t>MUSIC</w:t>
            </w:r>
            <w:r>
              <w:t>-----------------------</w:t>
            </w:r>
          </w:p>
        </w:tc>
        <w:tc>
          <w:tcPr>
            <w:tcW w:w="5005" w:type="dxa"/>
          </w:tcPr>
          <w:p w14:paraId="1C20DF16" w14:textId="64BE6A15" w:rsidR="00550B16" w:rsidRPr="00AA4B6C" w:rsidRDefault="00550B16" w:rsidP="00550B16">
            <w:pPr>
              <w:spacing w:after="0" w:line="240" w:lineRule="auto"/>
              <w:ind w:left="0" w:firstLine="0"/>
              <w:jc w:val="left"/>
              <w:rPr>
                <w:rFonts w:cs="Times New Roman"/>
                <w:szCs w:val="24"/>
              </w:rPr>
            </w:pPr>
            <w:r>
              <w:t>Multiple Signal C</w:t>
            </w:r>
            <w:r w:rsidRPr="00CF304C">
              <w:t>lassification</w:t>
            </w: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4459D" w:rsidRPr="00AA4B6C" w14:paraId="4534A8BE" w14:textId="77777777" w:rsidTr="009C7D3E">
        <w:trPr>
          <w:trHeight w:val="567"/>
        </w:trPr>
        <w:tc>
          <w:tcPr>
            <w:tcW w:w="2819" w:type="dxa"/>
          </w:tcPr>
          <w:p w14:paraId="5DA906A1" w14:textId="248117C7" w:rsidR="00D4459D" w:rsidRPr="00AA4B6C" w:rsidRDefault="00D4459D" w:rsidP="00497C50">
            <w:pPr>
              <w:spacing w:after="0" w:line="240" w:lineRule="auto"/>
              <w:ind w:left="0" w:firstLine="0"/>
              <w:jc w:val="left"/>
              <w:rPr>
                <w:rFonts w:cs="Times New Roman"/>
                <w:szCs w:val="24"/>
                <w:lang w:val="es-CU"/>
              </w:rPr>
            </w:pPr>
            <w:r>
              <w:t>RDF--------------------------</w:t>
            </w:r>
          </w:p>
        </w:tc>
        <w:tc>
          <w:tcPr>
            <w:tcW w:w="5005" w:type="dxa"/>
          </w:tcPr>
          <w:p w14:paraId="38703F2E" w14:textId="2A65E607" w:rsidR="00D4459D" w:rsidRPr="00AA4B6C" w:rsidRDefault="00D4459D" w:rsidP="00D4459D">
            <w:pPr>
              <w:spacing w:after="0" w:line="240" w:lineRule="auto"/>
              <w:ind w:left="0" w:firstLine="0"/>
              <w:jc w:val="left"/>
              <w:rPr>
                <w:rFonts w:cs="Times New Roman"/>
                <w:szCs w:val="24"/>
              </w:rPr>
            </w:pPr>
            <w:r w:rsidRPr="004860E2">
              <w:t xml:space="preserve">Random </w:t>
            </w:r>
            <w:r>
              <w:t>D</w:t>
            </w:r>
            <w:r w:rsidRPr="004860E2">
              <w:t xml:space="preserve">ecision </w:t>
            </w:r>
            <w:r>
              <w:t>F</w:t>
            </w:r>
            <w:r w:rsidRPr="004860E2">
              <w:t>orests</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983F53" w:rsidRPr="00AA4B6C" w14:paraId="335A38D2" w14:textId="77777777" w:rsidTr="009C7D3E">
        <w:trPr>
          <w:trHeight w:val="567"/>
        </w:trPr>
        <w:tc>
          <w:tcPr>
            <w:tcW w:w="2819" w:type="dxa"/>
          </w:tcPr>
          <w:p w14:paraId="70F00C9C" w14:textId="18D43CA2" w:rsidR="00983F53" w:rsidRPr="00983F53" w:rsidRDefault="00983F53" w:rsidP="00497C50">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SP-----------------------------</w:t>
            </w:r>
          </w:p>
        </w:tc>
        <w:tc>
          <w:tcPr>
            <w:tcW w:w="5005" w:type="dxa"/>
          </w:tcPr>
          <w:p w14:paraId="4420A4AC" w14:textId="596C3EE1" w:rsidR="00983F53"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Separate Proposal</w:t>
            </w:r>
          </w:p>
        </w:tc>
      </w:tr>
      <w:tr w:rsidR="00AA4B6C" w:rsidRPr="00AA4B6C" w14:paraId="28C55CB9" w14:textId="77777777" w:rsidTr="009C7D3E">
        <w:trPr>
          <w:trHeight w:val="567"/>
        </w:trPr>
        <w:tc>
          <w:tcPr>
            <w:tcW w:w="2819" w:type="dxa"/>
          </w:tcPr>
          <w:p w14:paraId="6EF87EFE" w14:textId="0F0AC282" w:rsidR="00AA4B6C" w:rsidRPr="00EF7C77" w:rsidRDefault="00863AB0" w:rsidP="00863AB0">
            <w:pPr>
              <w:spacing w:after="0" w:line="240" w:lineRule="auto"/>
              <w:ind w:left="1440" w:hanging="1440"/>
              <w:jc w:val="left"/>
              <w:rPr>
                <w:rFonts w:cs="Times New Roman"/>
                <w:szCs w:val="24"/>
                <w:highlight w:val="yellow"/>
                <w:lang w:val="es-CU"/>
              </w:rPr>
            </w:pPr>
            <w:r>
              <w:rPr>
                <w:rFonts w:cs="Times New Roman"/>
                <w:szCs w:val="24"/>
                <w:highlight w:val="yellow"/>
                <w:lang w:val="es-CU"/>
              </w:rPr>
              <w:t>SPM</w:t>
            </w:r>
            <w:r w:rsidR="00AA4B6C" w:rsidRPr="00EF7C77">
              <w:rPr>
                <w:rFonts w:cs="Times New Roman"/>
                <w:szCs w:val="24"/>
                <w:highlight w:val="yellow"/>
                <w:lang w:val="es-CU"/>
              </w:rPr>
              <w:t>T-----------------------</w:t>
            </w:r>
            <w:r>
              <w:rPr>
                <w:rFonts w:cs="Times New Roman"/>
                <w:szCs w:val="24"/>
                <w:highlight w:val="yellow"/>
                <w:lang w:val="es-CU"/>
              </w:rPr>
              <w:t>-</w:t>
            </w:r>
          </w:p>
        </w:tc>
        <w:tc>
          <w:tcPr>
            <w:tcW w:w="5005" w:type="dxa"/>
          </w:tcPr>
          <w:p w14:paraId="4E2CD3C7" w14:textId="7F74D6BD" w:rsidR="00AA4B6C" w:rsidRPr="00EF7C77" w:rsidRDefault="00863AB0" w:rsidP="00863AB0">
            <w:pPr>
              <w:spacing w:after="0" w:line="240" w:lineRule="auto"/>
              <w:ind w:hanging="720"/>
              <w:jc w:val="left"/>
              <w:rPr>
                <w:rFonts w:cs="Times New Roman"/>
                <w:szCs w:val="24"/>
                <w:highlight w:val="yellow"/>
              </w:rPr>
            </w:pPr>
            <w:r>
              <w:rPr>
                <w:rFonts w:cs="Times New Roman"/>
                <w:szCs w:val="24"/>
                <w:highlight w:val="yellow"/>
              </w:rPr>
              <w:t>Single-Pole-M</w:t>
            </w:r>
            <w:r w:rsidR="00AA4B6C" w:rsidRPr="00EF7C77">
              <w:rPr>
                <w:rFonts w:cs="Times New Roman"/>
                <w:szCs w:val="24"/>
                <w:highlight w:val="yellow"/>
              </w:rPr>
              <w:t>-Throw</w:t>
            </w:r>
          </w:p>
        </w:tc>
      </w:tr>
      <w:tr w:rsidR="006B532D" w:rsidRPr="00AA4B6C" w14:paraId="1F9E0BAA" w14:textId="77777777" w:rsidTr="009C7D3E">
        <w:trPr>
          <w:trHeight w:val="567"/>
        </w:trPr>
        <w:tc>
          <w:tcPr>
            <w:tcW w:w="2819" w:type="dxa"/>
          </w:tcPr>
          <w:p w14:paraId="3E787D17" w14:textId="48BC2D81" w:rsidR="006B532D" w:rsidRPr="006B532D" w:rsidRDefault="006B532D"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6G----------------------------</w:t>
            </w:r>
          </w:p>
        </w:tc>
        <w:tc>
          <w:tcPr>
            <w:tcW w:w="5005" w:type="dxa"/>
          </w:tcPr>
          <w:p w14:paraId="2F63B831" w14:textId="31CCB56F" w:rsidR="006B532D" w:rsidRPr="006B532D" w:rsidRDefault="006B532D" w:rsidP="00497C50">
            <w:pPr>
              <w:spacing w:after="0" w:line="240" w:lineRule="auto"/>
              <w:ind w:left="0" w:firstLine="0"/>
              <w:jc w:val="left"/>
              <w:rPr>
                <w:rFonts w:cs="Times New Roman"/>
                <w:szCs w:val="24"/>
                <w:highlight w:val="yellow"/>
              </w:rPr>
            </w:pPr>
            <w:r w:rsidRPr="006B532D">
              <w:rPr>
                <w:rFonts w:cs="Times New Roman"/>
                <w:szCs w:val="24"/>
                <w:highlight w:val="yellow"/>
              </w:rPr>
              <w:t>Sixth Generation</w:t>
            </w:r>
          </w:p>
        </w:tc>
      </w:tr>
      <w:tr w:rsidR="00AC7020" w:rsidRPr="00AA4B6C" w14:paraId="5030A534" w14:textId="77777777" w:rsidTr="009C7D3E">
        <w:trPr>
          <w:trHeight w:val="567"/>
        </w:trPr>
        <w:tc>
          <w:tcPr>
            <w:tcW w:w="2819" w:type="dxa"/>
          </w:tcPr>
          <w:p w14:paraId="5942C226" w14:textId="5DB15A1F" w:rsidR="00AC7020" w:rsidRPr="00AC7020" w:rsidRDefault="00AC7020" w:rsidP="00497C50">
            <w:pPr>
              <w:spacing w:after="0" w:line="240" w:lineRule="auto"/>
              <w:ind w:left="0" w:firstLine="0"/>
              <w:jc w:val="left"/>
              <w:rPr>
                <w:rFonts w:cs="Times New Roman"/>
                <w:szCs w:val="24"/>
                <w:highlight w:val="yellow"/>
                <w:lang w:val="es-CU"/>
              </w:rPr>
            </w:pPr>
            <w:r w:rsidRPr="00AC7020">
              <w:rPr>
                <w:highlight w:val="yellow"/>
              </w:rPr>
              <w:t>RVNN-----------------------</w:t>
            </w:r>
          </w:p>
        </w:tc>
        <w:tc>
          <w:tcPr>
            <w:tcW w:w="5005" w:type="dxa"/>
          </w:tcPr>
          <w:p w14:paraId="711F1334" w14:textId="491FD6BF" w:rsidR="00AC7020" w:rsidRPr="00AC7020" w:rsidRDefault="00AC7020" w:rsidP="00AC7020">
            <w:pPr>
              <w:spacing w:after="0" w:line="240" w:lineRule="auto"/>
              <w:ind w:left="0" w:firstLine="0"/>
              <w:jc w:val="left"/>
              <w:rPr>
                <w:rFonts w:cs="Times New Roman"/>
                <w:szCs w:val="24"/>
                <w:highlight w:val="yellow"/>
              </w:rPr>
            </w:pPr>
            <w:r w:rsidRPr="00AC7020">
              <w:rPr>
                <w:highlight w:val="yellow"/>
              </w:rPr>
              <w:t>Real Valued Neural Network</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550B16">
            <w:pPr>
              <w:spacing w:after="0" w:line="240" w:lineRule="auto"/>
              <w:ind w:hanging="72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Heading1"/>
      </w:pPr>
      <w:r>
        <w:lastRenderedPageBreak/>
        <w:br w:type="page"/>
      </w:r>
      <w:bookmarkStart w:id="4" w:name="_Toc114765094"/>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9"/>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Heading1"/>
      </w:pPr>
      <w:bookmarkStart w:id="5" w:name="_Toc73011064"/>
      <w:bookmarkStart w:id="6" w:name="_Toc114765095"/>
      <w:r>
        <w:lastRenderedPageBreak/>
        <w:t xml:space="preserve">CHAPTER 1: </w:t>
      </w:r>
      <w:r w:rsidR="00AB5B0D">
        <w:t>INTRODUCTION</w:t>
      </w:r>
      <w:bookmarkEnd w:id="5"/>
      <w:bookmarkEnd w:id="6"/>
    </w:p>
    <w:p w14:paraId="3085D5B2" w14:textId="588A1544"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w:t>
      </w:r>
      <w:r w:rsidR="00926987">
        <w:t>,</w:t>
      </w:r>
      <w:r w:rsidR="00E90725">
        <w:t xml:space="preserve"> and military surveillance. </w:t>
      </w:r>
      <w:r w:rsidR="00E90725" w:rsidRPr="00E90725">
        <w:t>However, in recent years with the development of mobile networks, technologies</w:t>
      </w:r>
      <w:r w:rsidR="00926987">
        <w:t>,</w:t>
      </w:r>
      <w:r w:rsidR="00E90725" w:rsidRPr="00E90725">
        <w:t xml:space="preserve"> and devices DOA has obtained new applications and therefore greater importance.</w:t>
      </w:r>
    </w:p>
    <w:p w14:paraId="39E7E8A6" w14:textId="5EF5DC93" w:rsidR="00EF53C4" w:rsidRDefault="00D860B3" w:rsidP="00FD4FFB">
      <w:r w:rsidRPr="00B17DB7">
        <w:t>Mobile communication systems have been constantly evolving due to new applications and demands.</w:t>
      </w:r>
      <w:r w:rsidR="00EF53C4">
        <w:t xml:space="preserve"> </w:t>
      </w:r>
      <w:r w:rsidR="00EF53C4" w:rsidRPr="00EF53C4">
        <w:t xml:space="preserve">Studies on </w:t>
      </w:r>
      <w:r w:rsidR="006B532D" w:rsidRPr="006B532D">
        <w:rPr>
          <w:rFonts w:cs="Times New Roman"/>
          <w:szCs w:val="24"/>
        </w:rPr>
        <w:t>Sixth Generation</w:t>
      </w:r>
      <w:r w:rsidR="006B532D" w:rsidRPr="00EF53C4">
        <w:t xml:space="preserve"> </w:t>
      </w:r>
      <w:r w:rsidR="006B532D">
        <w:t>(</w:t>
      </w:r>
      <w:r w:rsidR="00EF53C4" w:rsidRPr="00EF53C4">
        <w:t>6G</w:t>
      </w:r>
      <w:r w:rsidR="006B532D">
        <w:t>)</w:t>
      </w:r>
      <w:r w:rsidR="00EF53C4" w:rsidRPr="00EF53C4">
        <w:t xml:space="preserve"> networks have begun with the aim of deploying </w:t>
      </w:r>
      <w:r w:rsidR="009B56D8">
        <w:t>6G</w:t>
      </w:r>
      <w:r w:rsidR="00EF53C4" w:rsidRPr="00EF53C4">
        <w:t xml:space="preserve"> by 2030</w:t>
      </w:r>
      <w:r w:rsidR="00EF53C4">
        <w:t xml:space="preserve">. One of the key technologies in 6G is expected to be Beamforming (BF), specifically Holographic Beamforming (HBF) </w:t>
      </w:r>
      <w:r w:rsidR="00311668">
        <w:fldChar w:fldCharType="begin"/>
      </w:r>
      <w:r w:rsidR="00A54337">
        <w:instrText xml:space="preserve"> ADDIN ZOTERO_ITEM CSL_CITATION {"citationID":"CPhIN1mW","properties":{"formattedCitation":"[1]\\uc0\\u8211{}[4]","plainCitation":"[1]–[4]","noteIndex":0},"citationItems":[{"id":"OVx9Nw3W/6fGRdUDl","uris":["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OVx9Nw3W/fblgTgXT","uris":["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OVx9Nw3W/aKgfuJnf","uris":["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OVx9Nw3W/e2VFoKeC","uris":["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xml:space="preserve">.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IoT) terminals to direct the antenna beam of the radio </w:t>
      </w:r>
      <w:r w:rsidR="003868F0">
        <w:t>Base Station (</w:t>
      </w:r>
      <w:r w:rsidR="00EF53C4">
        <w:t>BS</w:t>
      </w:r>
      <w:r w:rsidR="003868F0">
        <w:t>)</w:t>
      </w:r>
      <w:r w:rsidR="00EF53C4">
        <w:t xml:space="preserve">. The resulting connection is faster and more reliable. </w:t>
      </w:r>
    </w:p>
    <w:p w14:paraId="1B89FA4E" w14:textId="3E0CADF0" w:rsidR="00EF53C4" w:rsidRDefault="00EF53C4" w:rsidP="00EF53C4">
      <w:r>
        <w:t>The location technique for BF in 6G should be autonomous, reconfigurable, adaptive, and fast responsive. It is impossible to manually adjust the BF direction due to the extensive enhancement of the capacity of communication networks.</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1277A338" w:rsidR="005F7673" w:rsidRDefault="005F7673" w:rsidP="005F7673">
      <w:pPr>
        <w:pStyle w:val="Caption"/>
      </w:pPr>
      <w:bookmarkStart w:id="7" w:name="_Toc114827494"/>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C40294">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0B4F89DA" w:rsidR="00EF53C4" w:rsidRDefault="00EF53C4" w:rsidP="00EF53C4">
      <w:r w:rsidRPr="00EF53C4">
        <w:t xml:space="preserve">On the other hand, the wide </w:t>
      </w:r>
      <w:r w:rsidR="003868F0">
        <w:t xml:space="preserve">number of </w:t>
      </w:r>
      <w:r w:rsidRPr="00EF53C4">
        <w:t>drone</w:t>
      </w:r>
      <w:r w:rsidR="003868F0">
        <w:t xml:space="preserve"> applications</w:t>
      </w:r>
      <w:r w:rsidRPr="00EF53C4">
        <w:t xml:space="preserve"> in agriculture, industry, transport, communication, surveillance, and environment and the devel</w:t>
      </w:r>
      <w:r w:rsidR="0052400A">
        <w:t>opment of IoT</w:t>
      </w:r>
      <w:r w:rsidR="009B56D8">
        <w:t xml:space="preserve"> means that the use of</w:t>
      </w:r>
      <w:r w:rsidR="003868F0">
        <w:t xml:space="preserve"> related</w:t>
      </w:r>
      <w:r w:rsidRPr="00EF53C4">
        <w:t xml:space="preserve"> devices is increasing</w:t>
      </w:r>
      <w:r w:rsidR="003868F0">
        <w:t xml:space="preserve"> considerably</w:t>
      </w:r>
      <w:r w:rsidR="00A31E2C">
        <w:t xml:space="preserve"> </w:t>
      </w:r>
      <w:r w:rsidR="00A31E2C">
        <w:fldChar w:fldCharType="begin"/>
      </w:r>
      <w:r w:rsidR="00A54337">
        <w:instrText xml:space="preserve"> ADDIN ZOTERO_ITEM CSL_CITATION {"citationID":"pIhXI8lj","properties":{"formattedCitation":"[5]\\uc0\\u8211{}[7]","plainCitation":"[5]–[7]","noteIndex":0},"citationItems":[{"id":"OVx9Nw3W/uZHkM3lU","uris":["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OVx9Nw3W/9qxETIde","uris":["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OVx9Nw3W/bZvCnZZw","uris":["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w:t>
      </w:r>
      <w:r w:rsidR="009B56D8">
        <w:t xml:space="preserve"> can present a serious threat to</w:t>
      </w:r>
      <w:r>
        <w:t xml:space="preserve"> civilian environments or sensitive areas such as airports and military bases. For example, in January 2015 a drone crashed at the White House </w:t>
      </w:r>
      <w:r w:rsidR="009B7FB0">
        <w:fldChar w:fldCharType="begin"/>
      </w:r>
      <w:r w:rsidR="009B7FB0">
        <w:instrText xml:space="preserve"> ADDIN ZOTERO_ITEM CSL_CITATION {"citationID":"hYihMdKF","properties":{"formattedCitation":"[8]","plainCitation":"[8]","noteIndex":0},"citationItems":[{"id":3,"uris":["http://zotero.org/users/local/5wcO8KnL/items/Z4GQHUUM"],"itemData":{"id":3,"type":"webpage","abstract":"It's sold in stores.","container-title":"Time","language":"en","title":"Drone That Crashed at White House Was Quadcopter","URL":"https://time.com/3682307/white-house-drone-crash/","accessed":{"date-parts":[["2022",3,25]]}}}],"schema":"https://github.com/citation-style-language/schema/raw/master/csl-citation.json"} </w:instrText>
      </w:r>
      <w:r w:rsidR="009B7FB0">
        <w:fldChar w:fldCharType="separate"/>
      </w:r>
      <w:r w:rsidR="009B7FB0" w:rsidRPr="009B7FB0">
        <w:rPr>
          <w:rFonts w:cs="Times New Roman"/>
        </w:rPr>
        <w:t>[8]</w:t>
      </w:r>
      <w:r w:rsidR="009B7FB0">
        <w:fldChar w:fldCharType="end"/>
      </w:r>
      <w:r>
        <w:t>, compromising the security of the government building. On March 29th, 2016, a Lufthansa jet came within 200 feet and collided with a drone near Los Ang</w:t>
      </w:r>
      <w:r w:rsidR="00796C4C">
        <w:t>eles International Airport</w:t>
      </w:r>
      <w:r>
        <w:t xml:space="preserve"> </w:t>
      </w:r>
      <w:r w:rsidR="004A4662">
        <w:fldChar w:fldCharType="begin"/>
      </w:r>
      <w:r w:rsidR="00A54337">
        <w:instrText xml:space="preserve"> ADDIN ZOTERO_ITEM CSL_CITATION {"citationID":"xF4e3zEx","properties":{"formattedCitation":"[9]","plainCitation":"[9]","noteIndex":0},"citationItems":[{"id":"OVx9Nw3W/o8n8NUWj","uris":["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9B7FB0" w:rsidRPr="009B7FB0">
        <w:rPr>
          <w:rFonts w:ascii="Calibri" w:hAnsi="Calibri" w:cs="Calibri"/>
        </w:rPr>
        <w:t>[9]</w:t>
      </w:r>
      <w:r w:rsidR="004A4662">
        <w:fldChar w:fldCharType="end"/>
      </w:r>
      <w:r>
        <w:t xml:space="preserve">. On October 12th, 2017, a Beech King Air A100 of Skyjet Aviation collided with a UAV as the former was approaching Jean Lesage Airport near Quebec City, Canada. The aircraft landed safely despite being hit on the wing </w:t>
      </w:r>
      <w:r w:rsidR="009B7FB0">
        <w:fldChar w:fldCharType="begin"/>
      </w:r>
      <w:r w:rsidR="009B7FB0">
        <w:instrText xml:space="preserve"> ADDIN ZOTERO_ITEM CSL_CITATION {"citationID":"bEMYsarn","properties":{"formattedCitation":"[10]","plainCitation":"[10]","noteIndex":0},"citationItems":[{"id":5,"uris":["http://zotero.org/users/local/5wcO8KnL/items/NYPID6VC"],"itemData":{"id":5,"type":"webpage","abstract":"In-flight collision with drone of a Sky Jet M.G. Inc., Beechcraft King Air A100 C-GJBV at Québec/Jean-Lesage International Airport, Quebec on 12 October 2017","language":"eng","note":"Last Modified: 2018-10-30","title":"Aviation transportation safety investigation report A17Q0162","URL":"https://www.tsb.gc.ca/eng/rapports-reports/aviation/2017/a17q0162/a17q0162.html","author":[{"family":"Government of Canada","given":"Transportation Safety Board of Canada"}],"accessed":{"date-parts":[["2022",3,25]]},"issued":{"date-parts":[["2018",2,14]]}}}],"schema":"https://github.com/citation-style-language/schema/raw/master/csl-citation.json"} </w:instrText>
      </w:r>
      <w:r w:rsidR="009B7FB0">
        <w:fldChar w:fldCharType="separate"/>
      </w:r>
      <w:r w:rsidR="009B7FB0" w:rsidRPr="009B7FB0">
        <w:rPr>
          <w:rFonts w:cs="Times New Roman"/>
        </w:rPr>
        <w:t>[10]</w:t>
      </w:r>
      <w:r w:rsidR="009B7FB0">
        <w:fldChar w:fldCharType="end"/>
      </w:r>
      <w:r>
        <w:t xml:space="preserve">. </w:t>
      </w:r>
    </w:p>
    <w:p w14:paraId="3B39048A" w14:textId="6EC93640" w:rsidR="00361E38" w:rsidRDefault="00163EE5" w:rsidP="00163EE5">
      <w:r>
        <w:t>Due to drones’ security risk facts, as discussed before</w:t>
      </w:r>
      <w:r w:rsidR="00EF53C4">
        <w:t xml:space="preserv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w:t>
      </w:r>
      <w:r w:rsidR="000003D6">
        <w:t>system. Fortunately, most</w:t>
      </w:r>
      <w:r w:rsidR="00EF53C4">
        <w:t xml:space="preserve"> drones transmit a signal to communicate to their controllers to send images, video, and telemetry reports. There</w:t>
      </w:r>
      <w:r>
        <w:t>fore, these signals are used by</w:t>
      </w:r>
      <w:r w:rsidR="00EF53C4">
        <w:t xml:space="preserve"> the DOA system to find the drone’s direction. </w:t>
      </w:r>
    </w:p>
    <w:p w14:paraId="15CBDAEC" w14:textId="48ECD709" w:rsidR="00361E38" w:rsidRDefault="00361E38" w:rsidP="00361E38">
      <w:r w:rsidRPr="00361E38">
        <w:lastRenderedPageBreak/>
        <w:t>Due to the importance of the DOA estimation explained above, in this work</w:t>
      </w:r>
      <w:r w:rsidR="006539A7">
        <w:t>,</w:t>
      </w:r>
      <w:r w:rsidRPr="00361E38">
        <w:t xml:space="preserve"> a new method is presented and analyzed to find the azimuth angle and elevation </w:t>
      </w:r>
      <w:r w:rsidR="00C32787">
        <w:t xml:space="preserve">angle </w:t>
      </w:r>
      <w:r w:rsidRPr="00361E38">
        <w:t xml:space="preserve">of a </w:t>
      </w:r>
      <w:r w:rsidR="000233CE">
        <w:t>signal from a receiving system.</w:t>
      </w:r>
    </w:p>
    <w:p w14:paraId="64CE5005" w14:textId="7C7043F6" w:rsidR="00384D98" w:rsidRDefault="00AB5B0D" w:rsidP="00C97E54">
      <w:pPr>
        <w:pStyle w:val="Heading2"/>
        <w:numPr>
          <w:ilvl w:val="0"/>
          <w:numId w:val="10"/>
        </w:numPr>
        <w:ind w:left="1474"/>
        <w:jc w:val="both"/>
      </w:pPr>
      <w:bookmarkStart w:id="8" w:name="_Toc114765096"/>
      <w:r>
        <w:t>RELATED WORK</w:t>
      </w:r>
      <w:bookmarkEnd w:id="8"/>
    </w:p>
    <w:p w14:paraId="59E0C7DA" w14:textId="023D25B2" w:rsidR="00384D98" w:rsidRPr="00920EF8" w:rsidRDefault="003E6D79" w:rsidP="003E6D79">
      <w:pPr>
        <w:rPr>
          <w:strike/>
        </w:rPr>
      </w:pPr>
      <w:r w:rsidRPr="003E6D79">
        <w:t xml:space="preserve">With the aim of knowing the DOA of a coming signal, different studies have been carried out. </w:t>
      </w:r>
      <w:r w:rsidR="00920EF8">
        <w:t>In general, the D</w:t>
      </w:r>
      <w:r w:rsidR="00C32787">
        <w:t>O</w:t>
      </w:r>
      <w:r w:rsidR="00920EF8">
        <w:t xml:space="preserve">A estimation techniques can be broadly classified into conventional beamforming techniques, Maximum Likelihood </w:t>
      </w:r>
      <w:r w:rsidR="00920EF8" w:rsidRPr="00920EF8">
        <w:t>Estimator (MLE)</w:t>
      </w:r>
      <w:r w:rsidR="009C407B">
        <w:t>, and Subspace-Based T</w:t>
      </w:r>
      <w:r w:rsidR="00920EF8">
        <w:t>echniques</w:t>
      </w:r>
      <w:r w:rsidR="009C407B">
        <w:t xml:space="preserve"> (SBT)</w:t>
      </w:r>
      <w:r w:rsidR="00920EF8">
        <w:t>. Howe</w:t>
      </w:r>
      <w:r w:rsidR="00D80D8C">
        <w:t>ver, there are recent works on Received Signal S</w:t>
      </w:r>
      <w:r w:rsidR="00920EF8">
        <w:t>trength (RSS)-based D</w:t>
      </w:r>
      <w:r w:rsidR="00C32787">
        <w:t>O</w:t>
      </w:r>
      <w:r w:rsidR="00920EF8">
        <w:t>A estimation</w:t>
      </w:r>
      <w:r w:rsidR="00C3056A">
        <w:t xml:space="preserve"> </w:t>
      </w:r>
      <w:r w:rsidR="00C3056A">
        <w:fldChar w:fldCharType="begin"/>
      </w:r>
      <w:r w:rsidR="00A54337">
        <w:instrText xml:space="preserve"> ADDIN ZOTERO_ITEM CSL_CITATION {"citationID":"nUAHOLWU","properties":{"formattedCitation":"[11]","plainCitation":"[11]","noteIndex":0},"citationItems":[{"id":"OVx9Nw3W/5U92IMko","uris":["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9B7FB0" w:rsidRPr="009B7FB0">
        <w:rPr>
          <w:rFonts w:cs="Times New Roman"/>
        </w:rPr>
        <w:t>[11]</w:t>
      </w:r>
      <w:r w:rsidR="00C3056A">
        <w:fldChar w:fldCharType="end"/>
      </w:r>
      <w:r w:rsidR="00920EF8">
        <w:t>.</w:t>
      </w:r>
      <w:r w:rsidR="00D80D8C">
        <w:t xml:space="preserve"> </w:t>
      </w:r>
      <w:r w:rsidR="00C32787" w:rsidRPr="00D80D8C">
        <w:t>Also,</w:t>
      </w:r>
      <w:r w:rsidR="00D80D8C" w:rsidRPr="00D80D8C">
        <w:t xml:space="preserve"> in recent years </w:t>
      </w:r>
      <w:r w:rsidR="00C32787">
        <w:t>Machine Learning (</w:t>
      </w:r>
      <w:r w:rsidR="00D80D8C" w:rsidRPr="00D80D8C">
        <w:t>M</w:t>
      </w:r>
      <w:r w:rsidR="00D80D8C">
        <w:t>L</w:t>
      </w:r>
      <w:r w:rsidR="00C32787">
        <w:t>)</w:t>
      </w:r>
      <w:r w:rsidR="00D80D8C" w:rsidRPr="00D80D8C">
        <w:t xml:space="preserve"> has been applied to these techniques. This section will give a brief summary of these techniques and their main works</w:t>
      </w:r>
      <w:r w:rsidR="00C32787">
        <w:t xml:space="preserve"> which introduces </w:t>
      </w:r>
      <w:r w:rsidR="00D80D8C" w:rsidRPr="00D80D8C">
        <w:t>ML to obtain better results in DOA</w:t>
      </w:r>
      <w:r w:rsidR="00D80D8C">
        <w:t xml:space="preserve">. </w:t>
      </w:r>
    </w:p>
    <w:p w14:paraId="09914E34" w14:textId="2F2DFD7C" w:rsidR="001C2BF9" w:rsidRDefault="00FB469A" w:rsidP="001C2BF9">
      <w:pPr>
        <w:pStyle w:val="Heading3"/>
      </w:pPr>
      <w:r>
        <w:t>Maximum L</w:t>
      </w:r>
      <w:r w:rsidR="001C2BF9">
        <w:t>ikelihood</w:t>
      </w:r>
      <w:r>
        <w:t xml:space="preserve"> E</w:t>
      </w:r>
      <w:r w:rsidR="00FD0161">
        <w:t>stimation</w:t>
      </w:r>
    </w:p>
    <w:p w14:paraId="7683A017" w14:textId="141B23C2" w:rsidR="007A4029" w:rsidRDefault="00FD0161" w:rsidP="0057287A">
      <w:r>
        <w:t xml:space="preserve">The MLE finds its estimates by maximizing the probability density function at the observed received signals with respect to the </w:t>
      </w:r>
      <w:r w:rsidR="00485819">
        <w:t>model’s</w:t>
      </w:r>
      <w:r>
        <w:t xml:space="preserve"> parameters</w:t>
      </w:r>
      <w:r w:rsidR="003E6D79">
        <w:t>.</w:t>
      </w:r>
      <w:r w:rsidR="005F4C5F">
        <w:t xml:space="preserve"> </w:t>
      </w:r>
      <w:r w:rsidR="005F4C5F" w:rsidRPr="005F4C5F">
        <w:t xml:space="preserve">MLEs can be classified into two proposals: </w:t>
      </w:r>
      <w:commentRangeStart w:id="9"/>
      <w:r w:rsidR="005F4C5F" w:rsidRPr="005F4C5F">
        <w:t xml:space="preserve">stochastic </w:t>
      </w:r>
      <w:commentRangeEnd w:id="9"/>
      <w:r w:rsidR="00370E5D">
        <w:rPr>
          <w:rStyle w:val="CommentReference"/>
        </w:rPr>
        <w:commentReference w:id="9"/>
      </w:r>
      <w:r w:rsidR="005F4C5F" w:rsidRPr="005F4C5F">
        <w:t xml:space="preserve">MLE and </w:t>
      </w:r>
      <w:commentRangeStart w:id="10"/>
      <w:r w:rsidR="005F4C5F" w:rsidRPr="005F4C5F">
        <w:t xml:space="preserve">deterministic </w:t>
      </w:r>
      <w:commentRangeEnd w:id="10"/>
      <w:r w:rsidR="00370E5D">
        <w:rPr>
          <w:rStyle w:val="CommentReference"/>
        </w:rPr>
        <w:commentReference w:id="10"/>
      </w:r>
      <w:r w:rsidR="005F4C5F" w:rsidRPr="005F4C5F">
        <w:t>MLE</w:t>
      </w:r>
      <w:r w:rsidR="005F4C5F">
        <w:t xml:space="preserve">. In the </w:t>
      </w:r>
      <w:r w:rsidR="007A4029">
        <w:t xml:space="preserve">stochastic MLE </w:t>
      </w:r>
      <w:r w:rsidR="005F4C5F">
        <w:fldChar w:fldCharType="begin"/>
      </w:r>
      <w:r w:rsidR="006532ED">
        <w:instrText xml:space="preserve"> ADDIN ZOTERO_ITEM CSL_CITATION {"citationID":"yGisjhnq","properties":{"formattedCitation":"[12]\\uc0\\u8211{}[15]","plainCitation":"[12]–[15]","noteIndex":0},"citationItems":[{"id":13,"uris":["http://zotero.org/users/local/5wcO8KnL/items/2FWCZGGM"],"itemData":{"id":13,"type":"webpage","abstract":"Explore millions of resources from scholarly journals, books, newspapers, videos and more, on the ProQuest Platform.","language":"es","title":"A SIGNAL SUBSPACE APPROACH TO MULTIPLE EMITTER LOCATION AND SPECTRAL ESTIMATION - ProQuest","URL":"https://www.proquest.com/openview/ed9b03e77117e41780070bd1ceacea3b/1?pq-origsite=gscholar&amp;cbl=18750&amp;diss=y","accessed":{"date-parts":[["2022",5,3]]}},"label":"page"},{"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license":"http://creativecommons.org/licenses/by/3.0/","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label":"page"},{"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schema":"https://github.com/citation-style-language/schema/raw/master/csl-citation.json"} </w:instrText>
      </w:r>
      <w:r w:rsidR="005F4C5F">
        <w:fldChar w:fldCharType="separate"/>
      </w:r>
      <w:r w:rsidR="00D6436A" w:rsidRPr="00D6436A">
        <w:rPr>
          <w:rFonts w:cs="Times New Roman"/>
          <w:szCs w:val="24"/>
        </w:rPr>
        <w:t>[12]–[15]</w:t>
      </w:r>
      <w:r w:rsidR="005F4C5F">
        <w:fldChar w:fldCharType="end"/>
      </w:r>
      <w:r w:rsidR="005F4C5F" w:rsidRPr="005F4C5F">
        <w:t xml:space="preserve">, the signals are assumed to be Gaussian whereas they are regarded as arbitrary and deterministic in </w:t>
      </w:r>
      <w:r w:rsidR="007A4029">
        <w:t xml:space="preserve">the deterministic ML method </w:t>
      </w:r>
      <w:r w:rsidR="007A4029">
        <w:fldChar w:fldCharType="begin"/>
      </w:r>
      <w:r w:rsidR="00785404">
        <w:instrText xml:space="preserve"> ADDIN ZOTERO_ITEM CSL_CITATION {"citationID":"9dYnYhfy","properties":{"formattedCitation":"[14]\\uc0\\u8211{}[17]","plainCitation":"[14]–[17]","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id":15,"uris":["http://zotero.org/users/local/5wcO8KnL/items/NFD6JM6P"],"itemData":{"id":15,"type":"article-journal","container-title":"IEEE Transactions on Acoustics, Speech, and Signal Processing","DOI":"10.1109/TASSP.1985.1164557","ISSN":"0096-3518","issue":"2","journalAbbreviation":"IEEE Trans. Acoust., Speech, Signal Process.","language":"en","page":"387-392","source":"DOI.org (Crossref)","title":"Detection of signals by information theoretic criteria","volume":"33","author":[{"family":"Wax","given":"M."},{"family":"Kailath","given":"T."}],"issued":{"date-parts":[["1985",4]]}},"label":"page"},{"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label":"page"}],"schema":"https://github.com/citation-style-language/schema/raw/master/csl-citation.json"} </w:instrText>
      </w:r>
      <w:r w:rsidR="007A4029">
        <w:fldChar w:fldCharType="separate"/>
      </w:r>
      <w:r w:rsidR="00785404" w:rsidRPr="00785404">
        <w:rPr>
          <w:rFonts w:cs="Times New Roman"/>
          <w:szCs w:val="24"/>
        </w:rPr>
        <w:t>[14]–[17]</w:t>
      </w:r>
      <w:r w:rsidR="007A4029">
        <w:fldChar w:fldCharType="end"/>
      </w:r>
      <w:r w:rsidR="005F4C5F" w:rsidRPr="005F4C5F">
        <w:t>.</w:t>
      </w:r>
      <w:r w:rsidR="007A4029">
        <w:t xml:space="preserve"> </w:t>
      </w:r>
      <w:r w:rsidR="007A4029" w:rsidRPr="007A4029">
        <w:t>The sensor noise is modeled as Gaussian in both methods, which is a reasonable assumption due to the central limit theor</w:t>
      </w:r>
      <w:r w:rsidR="007A4029">
        <w:t xml:space="preserve">em. The stochastic MLE </w:t>
      </w:r>
      <w:r w:rsidR="007A4029" w:rsidRPr="007A4029">
        <w:t>of the b</w:t>
      </w:r>
      <w:r w:rsidR="007A4029">
        <w:t>earings achieve</w:t>
      </w:r>
      <w:r w:rsidR="007768C1">
        <w:t>s</w:t>
      </w:r>
      <w:r w:rsidR="007A4029">
        <w:t xml:space="preserve"> the Cramer-Rao B</w:t>
      </w:r>
      <w:r w:rsidR="007A4029" w:rsidRPr="007A4029">
        <w:t>ound (CRB). On the other hand, this does</w:t>
      </w:r>
      <w:r w:rsidR="007A4029">
        <w:t xml:space="preserve"> not hold for deterministic MLE</w:t>
      </w:r>
      <w:r w:rsidR="007A4029" w:rsidRPr="007A4029">
        <w:t>.</w:t>
      </w:r>
      <w:r w:rsidR="0057287A">
        <w:t xml:space="preserve"> </w:t>
      </w:r>
    </w:p>
    <w:p w14:paraId="2335411F" w14:textId="5096762C" w:rsidR="0012708C" w:rsidRDefault="0057287A" w:rsidP="00D6436A">
      <w:r>
        <w:t xml:space="preserve">In </w:t>
      </w:r>
      <w:r>
        <w:fldChar w:fldCharType="begin"/>
      </w:r>
      <w:r w:rsidR="006532ED">
        <w:instrText xml:space="preserve"> ADDIN ZOTERO_ITEM CSL_CITATION {"citationID":"gH0P7Rln","properties":{"formattedCitation":"[13]","plainCitation":"[13]","noteIndex":0},"citationItems":[{"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license":"http://creativecommons.org/licenses/by/3.0/","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schema":"https://github.com/citation-style-language/schema/raw/master/csl-citation.json"} </w:instrText>
      </w:r>
      <w:r>
        <w:fldChar w:fldCharType="separate"/>
      </w:r>
      <w:r w:rsidR="007768C1" w:rsidRPr="007768C1">
        <w:rPr>
          <w:rFonts w:cs="Times New Roman"/>
        </w:rPr>
        <w:t>[13]</w:t>
      </w:r>
      <w:r>
        <w:fldChar w:fldCharType="end"/>
      </w:r>
      <w:r>
        <w:t xml:space="preserve">, the authors presented a method to derive a closed-form expression of the </w:t>
      </w:r>
      <w:commentRangeStart w:id="11"/>
      <w:r w:rsidRPr="008110B4">
        <w:rPr>
          <w:highlight w:val="yellow"/>
        </w:rPr>
        <w:t>MSE</w:t>
      </w:r>
      <w:commentRangeEnd w:id="11"/>
      <w:r w:rsidR="008110B4" w:rsidRPr="008110B4">
        <w:rPr>
          <w:rStyle w:val="CommentReference"/>
          <w:highlight w:val="yellow"/>
        </w:rPr>
        <w:commentReference w:id="11"/>
      </w:r>
      <w:r>
        <w:t xml:space="preserve"> of the DOA estimate based on the Taylor series expansion.</w:t>
      </w:r>
      <w:r w:rsidR="00433F67">
        <w:t xml:space="preserve"> In </w:t>
      </w:r>
      <w:r w:rsidR="00433F67">
        <w:fldChar w:fldCharType="begin"/>
      </w:r>
      <w:r w:rsidR="00433F67">
        <w:instrText xml:space="preserve"> ADDIN ZOTERO_ITEM CSL_CITATION {"citationID":"kEk4HOUz","properties":{"formattedCitation":"[14]","plainCitation":"[14]","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433F67">
        <w:fldChar w:fldCharType="separate"/>
      </w:r>
      <w:r w:rsidR="00433F67" w:rsidRPr="00433F67">
        <w:rPr>
          <w:rFonts w:cs="Times New Roman"/>
        </w:rPr>
        <w:t>[14]</w:t>
      </w:r>
      <w:r w:rsidR="00433F67">
        <w:fldChar w:fldCharType="end"/>
      </w:r>
      <w:r w:rsidR="00C6116B">
        <w:t xml:space="preserve"> </w:t>
      </w:r>
      <w:r w:rsidR="008110B4">
        <w:t>a</w:t>
      </w:r>
      <w:r w:rsidR="00C6116B">
        <w:t xml:space="preserve"> new deterministic MLE is derived. Its implementation is based on an iterative procedure that includes a</w:t>
      </w:r>
      <w:r w:rsidR="00D81C87">
        <w:t xml:space="preserve"> stepwise concentration of the Log-L</w:t>
      </w:r>
      <w:r w:rsidR="00C6116B">
        <w:t>ikelihood (LL)</w:t>
      </w:r>
      <w:r w:rsidR="00F03E30">
        <w:t xml:space="preserve"> </w:t>
      </w:r>
      <w:r w:rsidR="00C6116B">
        <w:lastRenderedPageBreak/>
        <w:t>function with respect to the signal and noise nuisance parameters. In addition, new closed-form expressions for the deterministic and stochastic direction estimation CRBs are derived for the considered nonuniform model.</w:t>
      </w:r>
      <w:r w:rsidR="000233CE">
        <w:t xml:space="preserve"> </w:t>
      </w:r>
      <w:r w:rsidR="0083458A">
        <w:t xml:space="preserve">In </w:t>
      </w:r>
      <w:r w:rsidR="0083458A">
        <w:fldChar w:fldCharType="begin"/>
      </w:r>
      <w:r w:rsidR="00A54337">
        <w:instrText xml:space="preserve"> ADDIN ZOTERO_ITEM CSL_CITATION {"citationID":"V24AaEh9","properties":{"formattedCitation":"[18]","plainCitation":"[18]","noteIndex":0},"citationItems":[{"id":"OVx9Nw3W/3NOIHAzN","uris":["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785404" w:rsidRPr="00785404">
        <w:rPr>
          <w:rFonts w:ascii="Calibri" w:hAnsi="Calibri" w:cs="Calibri"/>
        </w:rPr>
        <w:t>[18]</w:t>
      </w:r>
      <w:r w:rsidR="0083458A">
        <w:fldChar w:fldCharType="end"/>
      </w:r>
      <w:r w:rsidR="0083458A">
        <w:t xml:space="preserve">, is derived a deterministic </w:t>
      </w:r>
      <w:r w:rsidR="00FB469A">
        <w:t>MLE</w:t>
      </w:r>
      <w:r w:rsidR="0083458A">
        <w:t xml:space="preserve"> of multiple sources observed </w:t>
      </w:r>
      <w:r w:rsidR="00F03E30">
        <w:t>from</w:t>
      </w:r>
      <w:r w:rsidR="0083458A">
        <w:t xml:space="preserve"> the background of non</w:t>
      </w:r>
      <w:r w:rsidR="00182B85">
        <w:t>-</w:t>
      </w:r>
      <w:r w:rsidR="0083458A">
        <w:t xml:space="preserve">uniform white noise with an arbitrary diagonal covariance matrix. </w:t>
      </w:r>
      <w:r w:rsidR="001C2BF9">
        <w:t>In</w:t>
      </w:r>
      <w:r w:rsidR="00D6436A">
        <w:t xml:space="preserve"> </w:t>
      </w:r>
      <w:r w:rsidR="00D6436A">
        <w:fldChar w:fldCharType="begin"/>
      </w:r>
      <w:r w:rsidR="00D6436A">
        <w:instrText xml:space="preserve"> ADDIN ZOTERO_ITEM CSL_CITATION {"citationID":"cBQdrP3Z","properties":{"formattedCitation":"[15]","plainCitation":"[15]","noteIndex":0},"citationItems":[{"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D6436A">
        <w:fldChar w:fldCharType="separate"/>
      </w:r>
      <w:r w:rsidR="00D6436A" w:rsidRPr="00D6436A">
        <w:rPr>
          <w:rFonts w:cs="Times New Roman"/>
        </w:rPr>
        <w:t>[15]</w:t>
      </w:r>
      <w:r w:rsidR="00D6436A">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 xml:space="preserve">atio (SNR) and a small number of array snapshots </w:t>
      </w:r>
      <w:r w:rsidR="003945A6">
        <w:t>are</w:t>
      </w:r>
      <w:r w:rsidR="00900860" w:rsidRPr="00900860">
        <w:t xml:space="preserve"> investigated</w:t>
      </w:r>
      <w:r w:rsidR="00C87A1A">
        <w:t xml:space="preserve">. In addition, </w:t>
      </w:r>
      <w:r w:rsidR="00C87A1A" w:rsidRPr="00C87A1A">
        <w:t xml:space="preserve">a global error analysis is presented that can be used to predict the threshold behavior of the </w:t>
      </w:r>
      <w:r w:rsidR="00FB469A">
        <w:t>MLE</w:t>
      </w:r>
      <w:r w:rsidR="00C87A1A" w:rsidRPr="00C87A1A">
        <w:t xml:space="preserve"> with high accuracy.</w:t>
      </w:r>
      <w:r w:rsidR="00D6436A">
        <w:t xml:space="preserve"> Both the deterministic and stochastic MLE are treated for the single-source and multisource estimation problems.</w:t>
      </w:r>
      <w:r w:rsidR="00785404">
        <w:t xml:space="preserve"> In </w:t>
      </w:r>
      <w:r w:rsidR="00785404">
        <w:fldChar w:fldCharType="begin"/>
      </w:r>
      <w:r w:rsidR="00785404">
        <w:instrText xml:space="preserve"> ADDIN ZOTERO_ITEM CSL_CITATION {"citationID":"WzBTxDPo","properties":{"formattedCitation":"[17]","plainCitation":"[17]","noteIndex":0},"citationItems":[{"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schema":"https://github.com/citation-style-language/schema/raw/master/csl-citation.json"} </w:instrText>
      </w:r>
      <w:r w:rsidR="00785404">
        <w:fldChar w:fldCharType="separate"/>
      </w:r>
      <w:r w:rsidR="00785404" w:rsidRPr="00785404">
        <w:rPr>
          <w:rFonts w:cs="Times New Roman"/>
        </w:rPr>
        <w:t>[17]</w:t>
      </w:r>
      <w:r w:rsidR="00785404">
        <w:fldChar w:fldCharType="end"/>
      </w:r>
      <w:r w:rsidR="00785404">
        <w:t xml:space="preserve">, the authors proposed a deterministic MLE </w:t>
      </w:r>
      <w:r w:rsidR="00785404" w:rsidRPr="00785404">
        <w:t>for known waveform sources with different unknown time delays and Doppler shifts</w:t>
      </w:r>
      <w:r w:rsidR="00785404">
        <w:t xml:space="preserve">. </w:t>
      </w:r>
      <w:r w:rsidR="00785404" w:rsidRPr="00785404">
        <w:t>Simulation results show that the proposed method can achieve a performance close to CRB at high SNR and with a large number of snapshots.</w:t>
      </w:r>
      <w:r w:rsidR="0012708C">
        <w:t xml:space="preserve"> In </w:t>
      </w:r>
      <w:r w:rsidR="0012708C">
        <w:fldChar w:fldCharType="begin"/>
      </w:r>
      <w:r w:rsidR="006532ED">
        <w:instrText xml:space="preserve"> ADDIN ZOTERO_ITEM CSL_CITATION {"citationID":"cOyFYelV","properties":{"formattedCitation":"[19]","plainCitation":"[19]","noteIndex":0},"citationItems":[{"id":20,"uris":["http://zotero.org/users/local/5wcO8KnL/items/R3U27EHP"],"itemData":{"id":20,"type":"paper-conference","container-title":"2017 14th Workshop on Positioning, Navigation and Communications (WPNC)","DOI":"10.1109/WPNC.2017.8250056","event-place":"Bremen","event-title":"2017 14th Workshop on Positioning, Navigation and Communications (WPNC)","ISBN":"978-1-5386-3089-1","page":"1-6","publisher":"IEEE","publisher-place":"Bremen","source":"DOI.org (Crossref)","title":"Power-based direction-of-arrival estimation using a single multi-mode antenna","URL":"http://ieeexplore.ieee.org/document/8250056/","author":[{"family":"Pohlmann","given":"Robert"},{"family":"Zhang","given":"Siwei"},{"family":"Jost","given":"Thomas"},{"family":"Dammann","given":"Armin"}],"accessed":{"date-parts":[["2022",5,9]]},"issued":{"date-parts":[["2017",10]]}}}],"schema":"https://github.com/citation-style-language/schema/raw/master/csl-citation.json"} </w:instrText>
      </w:r>
      <w:r w:rsidR="0012708C">
        <w:fldChar w:fldCharType="separate"/>
      </w:r>
      <w:r w:rsidR="0012708C" w:rsidRPr="0012708C">
        <w:rPr>
          <w:rFonts w:cs="Times New Roman"/>
        </w:rPr>
        <w:t>[19]</w:t>
      </w:r>
      <w:r w:rsidR="0012708C">
        <w:fldChar w:fldCharType="end"/>
      </w:r>
      <w:r w:rsidR="0012708C">
        <w:t xml:space="preserve">, </w:t>
      </w:r>
      <w:r w:rsidR="0012708C" w:rsidRPr="0012708C">
        <w:t xml:space="preserve">a power-based maximum likelihood </w:t>
      </w:r>
      <w:r w:rsidR="00644B02">
        <w:t>azimuth and elevation angle</w:t>
      </w:r>
      <w:r w:rsidR="0012708C" w:rsidRPr="0012708C">
        <w:t xml:space="preserve"> estimation scheme has been introduced on the basis of a suitable model for the </w:t>
      </w:r>
      <w:r w:rsidR="00644B02">
        <w:t>Multi-Mode A</w:t>
      </w:r>
      <w:r w:rsidR="00644B02" w:rsidRPr="00644B02">
        <w:t>ntenna</w:t>
      </w:r>
      <w:r w:rsidR="00644B02">
        <w:t xml:space="preserve"> (</w:t>
      </w:r>
      <w:r w:rsidR="0012708C" w:rsidRPr="0012708C">
        <w:t>MMA</w:t>
      </w:r>
      <w:r w:rsidR="00644B02">
        <w:t>)</w:t>
      </w:r>
      <w:r w:rsidR="0012708C" w:rsidRPr="0012708C">
        <w:t xml:space="preserve"> pr</w:t>
      </w:r>
      <w:r w:rsidR="00644B02">
        <w:t xml:space="preserve">esented in </w:t>
      </w:r>
      <w:r w:rsidR="00644B02">
        <w:fldChar w:fldCharType="begin"/>
      </w:r>
      <w:r w:rsidR="00644B02">
        <w:instrText xml:space="preserve"> ADDIN ZOTERO_ITEM CSL_CITATION {"citationID":"kqrDG5FE","properties":{"formattedCitation":"[20]","plainCitation":"[20]","noteIndex":0},"citationItems":[{"id":22,"uris":["http://zotero.org/users/local/5wcO8KnL/items/B5I6ENKP"],"itemData":{"id":22,"type":"article-journal","container-title":"IEEE Transactions on Antennas and Propagation","DOI":"10.1109/TAP.2016.2537388","ISSN":"0018-926X, 1558-2221","issue":"7","journalAbbreviation":"IEEE Trans. Antennas Propagat.","page":"2689-2697","source":"DOI.org (Crossref)","title":"Compact Multimode Multielement Antenna for Indoor UWB Massive MIMO","volume":"64","author":[{"family":"Manteuffel","given":"D."},{"family":"Martens","given":"R."}],"issued":{"date-parts":[["2016",7]]}}}],"schema":"https://github.com/citation-style-language/schema/raw/master/csl-citation.json"} </w:instrText>
      </w:r>
      <w:r w:rsidR="00644B02">
        <w:fldChar w:fldCharType="separate"/>
      </w:r>
      <w:r w:rsidR="00644B02" w:rsidRPr="00644B02">
        <w:rPr>
          <w:rFonts w:cs="Times New Roman"/>
        </w:rPr>
        <w:t>[20]</w:t>
      </w:r>
      <w:r w:rsidR="00644B02">
        <w:fldChar w:fldCharType="end"/>
      </w:r>
      <w:r w:rsidR="00644B02">
        <w:t>.</w:t>
      </w:r>
      <w:r w:rsidR="00B25871">
        <w:t xml:space="preserve"> </w:t>
      </w:r>
      <w:r w:rsidR="00584DA1">
        <w:t xml:space="preserve">In </w:t>
      </w:r>
      <w:r w:rsidR="00584DA1">
        <w:fldChar w:fldCharType="begin"/>
      </w:r>
      <w:r w:rsidR="00584DA1">
        <w:instrText xml:space="preserve"> ADDIN ZOTERO_ITEM CSL_CITATION {"citationID":"Ovg8TBoX","properties":{"formattedCitation":"[21]","plainCitation":"[21]","noteIndex":0},"citationItems":[{"id":23,"uris":["http://zotero.org/users/local/5wcO8KnL/items/K66BU7AL"],"itemData":{"id":23,"type":"article-journal","container-title":"IEEE Transactions on Vehicular Technology","DOI":"10.1109/TVT.2018.2794322","ISSN":"0018-9545, 1939-9359","issue":"5","journalAbbreviation":"IEEE Trans. Veh. Technol.","page":"4248-4261","source":"DOI.org (Crossref)","title":"Joint Azimuth, Elevation, and Delay Estimation for 3-D Indoor Localization","volume":"67","author":[{"family":"Wen","given":"Fei"},{"family":"Liu","given":"Peilin"},{"family":"Wei","given":"Haichao"},{"family":"Zhang","given":"Yi"},{"family":"Qiu","given":"Robert C."}],"issued":{"date-parts":[["2018",5]]}}}],"schema":"https://github.com/citation-style-language/schema/raw/master/csl-citation.json"} </w:instrText>
      </w:r>
      <w:r w:rsidR="00584DA1">
        <w:fldChar w:fldCharType="separate"/>
      </w:r>
      <w:r w:rsidR="00584DA1" w:rsidRPr="00584DA1">
        <w:rPr>
          <w:rFonts w:cs="Times New Roman"/>
        </w:rPr>
        <w:t>[21]</w:t>
      </w:r>
      <w:r w:rsidR="00584DA1">
        <w:fldChar w:fldCharType="end"/>
      </w:r>
      <w:r w:rsidR="00B25871" w:rsidRPr="00B25871">
        <w:t xml:space="preserve">, the authors proposed an MLE to joint azimuth, elevation, and </w:t>
      </w:r>
      <w:r w:rsidR="00584DA1">
        <w:t>Time D</w:t>
      </w:r>
      <w:r w:rsidR="00584DA1" w:rsidRPr="00584DA1">
        <w:t>elay</w:t>
      </w:r>
      <w:r w:rsidR="00584DA1">
        <w:t xml:space="preserve"> (</w:t>
      </w:r>
      <w:r w:rsidR="00B25871" w:rsidRPr="00B25871">
        <w:t>TD</w:t>
      </w:r>
      <w:r w:rsidR="00584DA1">
        <w:t>)</w:t>
      </w:r>
      <w:r w:rsidR="00B25871" w:rsidRPr="00B25871">
        <w:t xml:space="preserve"> estimation of multiple reflections of a known signal.</w:t>
      </w:r>
      <w:r w:rsidR="00584DA1">
        <w:t xml:space="preserve"> Additionally, the authors presented closed-form CRB</w:t>
      </w:r>
      <w:r w:rsidR="00584DA1" w:rsidRPr="00584DA1">
        <w:t xml:space="preserve"> for joint DOA and TD </w:t>
      </w:r>
      <w:commentRangeStart w:id="12"/>
      <w:r w:rsidR="00584DA1" w:rsidRPr="00584DA1">
        <w:t>estimation</w:t>
      </w:r>
      <w:commentRangeEnd w:id="12"/>
      <w:r w:rsidR="00584DA1">
        <w:rPr>
          <w:rStyle w:val="CommentReference"/>
        </w:rPr>
        <w:commentReference w:id="12"/>
      </w:r>
      <w:r w:rsidR="00584DA1">
        <w:t xml:space="preserve">. </w:t>
      </w:r>
    </w:p>
    <w:p w14:paraId="24F72A8C" w14:textId="0107F223" w:rsidR="001C2BF9" w:rsidRPr="00C87A1A" w:rsidRDefault="00485819" w:rsidP="00D6436A">
      <w:r>
        <w:t xml:space="preserve"> </w:t>
      </w:r>
      <w:r w:rsidRPr="00485819">
        <w:t>The problem with MLEs is the high computational cost involved</w:t>
      </w:r>
      <w:r w:rsidR="003945A6">
        <w:t xml:space="preserve"> </w:t>
      </w:r>
      <w:r w:rsidR="003945A6">
        <w:fldChar w:fldCharType="begin"/>
      </w:r>
      <w:r w:rsidR="00584DA1">
        <w:instrText xml:space="preserve"> ADDIN ZOTERO_ITEM CSL_CITATION {"citationID":"C1XfDEOg","properties":{"formattedCitation":"[22]","plainCitation":"[22]","noteIndex":0},"citationItems":[{"id":9,"uris":["http://zotero.org/users/local/5wcO8KnL/items/N93UZ8D4"],"itemData":{"id":9,"type":"article-journal","container-title":"IEEE Transactions on Acoustics, Speech, and Signal Processing","DOI":"10.1109/29.57542","ISSN":"00963518","issue":"7","journalAbbreviation":"IEEE Trans. Acoust., Speech, Signal Processing","page":"1132-1143","source":"DOI.org (Crossref)","title":"Maximum likelihood methods for direction-of-arrival estimation","volume":"38","author":[{"family":"Stoica","given":"P."},{"family":"Sharman","given":"K.C."}],"issued":{"date-parts":[["1990",7]]}}}],"schema":"https://github.com/citation-style-language/schema/raw/master/csl-citation.json"} </w:instrText>
      </w:r>
      <w:r w:rsidR="003945A6">
        <w:fldChar w:fldCharType="separate"/>
      </w:r>
      <w:r w:rsidR="00584DA1" w:rsidRPr="00584DA1">
        <w:rPr>
          <w:rFonts w:cs="Times New Roman"/>
        </w:rPr>
        <w:t>[22]</w:t>
      </w:r>
      <w:r w:rsidR="003945A6">
        <w:fldChar w:fldCharType="end"/>
      </w:r>
      <w:r w:rsidRPr="00485819">
        <w:t xml:space="preserve"> since they have to solve a nonlinear multidimensional optimization problem and for which there is no guarantee of global convergence.</w:t>
      </w:r>
    </w:p>
    <w:p w14:paraId="1BCB783A" w14:textId="014DC01E" w:rsidR="00126287" w:rsidRDefault="009C407B" w:rsidP="00844C51">
      <w:pPr>
        <w:pStyle w:val="Heading3"/>
      </w:pPr>
      <w:r>
        <w:t>Subspace-Based Techniques</w:t>
      </w:r>
    </w:p>
    <w:p w14:paraId="1ECFF7C5" w14:textId="4532D97E" w:rsidR="00CF304C" w:rsidRPr="00CF304C" w:rsidRDefault="00CF304C" w:rsidP="00CF304C">
      <w:r w:rsidRPr="00CF304C">
        <w:t xml:space="preserve">The best known subspace-based methods are </w:t>
      </w:r>
      <w:r>
        <w:t>Multiple Signal C</w:t>
      </w:r>
      <w:r w:rsidRPr="00CF304C">
        <w:t>lassification (MUSIC</w:t>
      </w:r>
      <w:r w:rsidR="00FB5A58">
        <w:t>)</w:t>
      </w:r>
      <w:r w:rsidR="002B2381">
        <w:t xml:space="preserve"> </w:t>
      </w:r>
      <w:r w:rsidR="002B2381">
        <w:fldChar w:fldCharType="begin"/>
      </w:r>
      <w:r w:rsidR="002B2381">
        <w:instrText xml:space="preserve"> ADDIN ZOTERO_ITEM CSL_CITATION {"citationID":"UGoUcFm7","properties":{"formattedCitation":"[23]","plainCitation":"[23]","noteIndex":0},"citationItems":[{"id":36,"uris":["http://zotero.org/users/local/5wcO8KnL/items/4UJMJWHC"],"itemData":{"id":36,"type":"article-journal","container-title":"IEEE Transactions on Antennas and Propagation","DOI":"10.1109/TAP.1986.1143830","ISSN":"0096-1973","issue":"3","journalAbbreviation":"IEEE Trans. Antennas Propagat.","language":"en","page":"276-280","source":"DOI.org (Crossref)","title":"Multiple emitter location and signal parameter estimation","volume":"34","author":[{"family":"Schmidt","given":"R."}],"issued":{"date-parts":[["1986",3]]}}}],"schema":"https://github.com/citation-style-language/schema/raw/master/csl-citation.json"} </w:instrText>
      </w:r>
      <w:r w:rsidR="002B2381">
        <w:fldChar w:fldCharType="separate"/>
      </w:r>
      <w:r w:rsidR="002B2381" w:rsidRPr="002B2381">
        <w:rPr>
          <w:rFonts w:cs="Times New Roman"/>
        </w:rPr>
        <w:t>[23]</w:t>
      </w:r>
      <w:r w:rsidR="002B2381">
        <w:fldChar w:fldCharType="end"/>
      </w:r>
      <w:r w:rsidRPr="00CF304C">
        <w:t xml:space="preserve"> and </w:t>
      </w:r>
      <w:r>
        <w:t>E</w:t>
      </w:r>
      <w:r w:rsidRPr="00CF304C">
        <w:t xml:space="preserve">stimation of </w:t>
      </w:r>
      <w:r>
        <w:t>S</w:t>
      </w:r>
      <w:r w:rsidRPr="00CF304C">
        <w:t xml:space="preserve">ignal </w:t>
      </w:r>
      <w:r>
        <w:t>P</w:t>
      </w:r>
      <w:r w:rsidRPr="00CF304C">
        <w:t xml:space="preserve">arameters </w:t>
      </w:r>
      <w:r>
        <w:t>V</w:t>
      </w:r>
      <w:r w:rsidRPr="00CF304C">
        <w:t xml:space="preserve">ia </w:t>
      </w:r>
      <w:r>
        <w:t>R</w:t>
      </w:r>
      <w:r w:rsidRPr="00CF304C">
        <w:t xml:space="preserve">otational </w:t>
      </w:r>
      <w:r>
        <w:t>I</w:t>
      </w:r>
      <w:r w:rsidRPr="00CF304C">
        <w:t xml:space="preserve">nvariance </w:t>
      </w:r>
      <w:r>
        <w:t>T</w:t>
      </w:r>
      <w:r w:rsidRPr="00CF304C">
        <w:t>echniques (ESPRIT)</w:t>
      </w:r>
      <w:r w:rsidR="002B2381">
        <w:t xml:space="preserve"> </w:t>
      </w:r>
      <w:r w:rsidR="002B2381">
        <w:fldChar w:fldCharType="begin"/>
      </w:r>
      <w:r w:rsidR="002B2381">
        <w:instrText xml:space="preserve"> ADDIN ZOTERO_ITEM CSL_CITATION {"citationID":"x2OeBM0u","properties":{"formattedCitation":"[24]","plainCitation":"[24]","noteIndex":0},"citationItems":[{"id":37,"uris":["http://zotero.org/users/local/5wcO8KnL/items/P9HYQBK2"],"itemData":{"id":37,"type":"article-journal","container-title":"IEEE Transactions on Acoustics, Speech, and Signal Processing","DOI":"10.1109/29.32276","ISSN":"00963518","issue":"7","journalAbbreviation":"IEEE Trans. Acoust., Speech, Signal Processing","page":"984-995","source":"DOI.org (Crossref)","title":"ESPRIT-estimation of signal parameters via rotational invariance techniques","volume":"37","author":[{"family":"Roy","given":"R."},{"family":"Kailath","given":"T."}],"issued":{"date-parts":[["1989",7]]}}}],"schema":"https://github.com/citation-style-language/schema/raw/master/csl-citation.json"} </w:instrText>
      </w:r>
      <w:r w:rsidR="002B2381">
        <w:fldChar w:fldCharType="separate"/>
      </w:r>
      <w:r w:rsidR="002B2381" w:rsidRPr="002B2381">
        <w:rPr>
          <w:rFonts w:cs="Times New Roman"/>
        </w:rPr>
        <w:t>[24]</w:t>
      </w:r>
      <w:r w:rsidR="002B2381">
        <w:fldChar w:fldCharType="end"/>
      </w:r>
      <w:r w:rsidR="00FB5A58">
        <w:t xml:space="preserve"> </w:t>
      </w:r>
      <w:r w:rsidR="00FB5A58" w:rsidRPr="00FB5A58">
        <w:t>and many works have been based on these</w:t>
      </w:r>
      <w:r w:rsidR="00FB5A58">
        <w:t xml:space="preserve">. </w:t>
      </w:r>
      <w:r w:rsidR="00FB5A58" w:rsidRPr="00FB5A58">
        <w:t xml:space="preserve">MUSIC-based methods employ the orthogonality of the signal subspace (steering vectors) and the noise subspace to search the spatial spectrum to achieve high-resolution. ESPRIT-based methods avoid spectrum search by the signal subspace </w:t>
      </w:r>
      <w:r w:rsidR="00FB5A58" w:rsidRPr="00FB5A58">
        <w:lastRenderedPageBreak/>
        <w:t>rotation invariance properties and reduce computational complexity. When the uncertainty of the system or background noise leads to model errors, e.g., the wrong number of sources, subspace-based methods need to solve high-dimensional non-linear parameter estimation problems. Althoug</w:t>
      </w:r>
      <w:r w:rsidR="002B2381">
        <w:t xml:space="preserve">h many improved algorithms </w:t>
      </w:r>
      <w:r w:rsidR="002B2381">
        <w:fldChar w:fldCharType="begin"/>
      </w:r>
      <w:r w:rsidR="002B2381">
        <w:instrText xml:space="preserve"> ADDIN ZOTERO_ITEM CSL_CITATION {"citationID":"QKWcNzbL","properties":{"formattedCitation":"[25], [26]","plainCitation":"[25], [26]","noteIndex":0},"citationItems":[{"id":38,"uris":["http://zotero.org/users/local/5wcO8KnL/items/RRYR4SS2"],"itemData":{"id":38,"type":"paper-conference","container-title":"2008 International Conference on Information and Automation","DOI":"10.1109/ICINFA.2008.4607961","event-place":"Changsha, China","event-title":"2008 International Conference on Information and Automation (ICIA)","ISBN":"978-1-4244-2183-1","page":"20-22","publisher":"IEEE","publisher-place":"Changsha, China","source":"DOI.org (Crossref)","title":"High resolution wideband DOA estimation based on modified MUSIC algorithm","URL":"http://ieeexplore.ieee.org/document/4607961/","author":[{"literal":"Lin Zhou"},{"literal":"Yong-jun Zhao"},{"literal":"Hao Cui"}],"accessed":{"date-parts":[["2022",9,19]]},"issued":{"date-parts":[["2008",6]]}},"label":"page"},{"id":39,"uris":["http://zotero.org/users/local/5wcO8KnL/items/58RN9V5G"],"itemData":{"id":39,"type":"article-journal","container-title":"IEEE Transactions on Signal Processing","DOI":"10.1109/TSP.2015.2465302","ISSN":"1053-587X, 1941-0476","issue":"23","journalAbbreviation":"IEEE Trans. Signal Process.","page":"6407-6422","source":"DOI.org (Crossref)","title":"Performance Analysis of an Improved MUSIC DoA Estimator","volume":"63","author":[{"family":"Vallet","given":"Pascal"},{"family":"Mestre","given":"Xavier"},{"family":"Loubaton","given":"Philippe"}],"issued":{"date-parts":[["2015",12]]}},"label":"page"}],"schema":"https://github.com/citation-style-language/schema/raw/master/csl-citation.json"} </w:instrText>
      </w:r>
      <w:r w:rsidR="002B2381">
        <w:fldChar w:fldCharType="separate"/>
      </w:r>
      <w:r w:rsidR="002B2381" w:rsidRPr="002B2381">
        <w:rPr>
          <w:rFonts w:cs="Times New Roman"/>
        </w:rPr>
        <w:t>[25], [26]</w:t>
      </w:r>
      <w:r w:rsidR="002B2381">
        <w:fldChar w:fldCharType="end"/>
      </w:r>
      <w:r w:rsidR="00FB5A58" w:rsidRPr="00FB5A58">
        <w:t xml:space="preserve"> based on MUSIC and ESPRIT have been developed to estimate the number of sources jointly, sometimes in order to solve the singular matrix of the spatial covariance, they may s</w:t>
      </w:r>
      <w:r w:rsidR="00A42F6A">
        <w:t xml:space="preserve">acrifice the array aperture </w:t>
      </w:r>
      <w:r w:rsidR="00A42F6A">
        <w:fldChar w:fldCharType="begin"/>
      </w:r>
      <w:r w:rsidR="00A42F6A">
        <w:instrText xml:space="preserve"> ADDIN ZOTERO_ITEM CSL_CITATION {"citationID":"6yW8Hp4U","properties":{"formattedCitation":"[27]","plainCitation":"[27]","noteIndex":0},"citationItems":[{"id":41,"uris":["http://zotero.org/users/local/5wcO8KnL/items/A7ZCR98P"],"itemData":{"id":41,"type":"paper-conference","container-title":"2020 IEEE 20th International Conference on Communication Technology (ICCT)","DOI":"10.1109/ICCT50939.2020.9295790","event-place":"Nanning, China","event-title":"2020 IEEE 20th International Conference on Communication Technology (ICCT)","ISBN":"978-1-72818-141-7","page":"1184-1189","publisher":"IEEE","publisher-place":"Nanning, China","source":"DOI.org (Crossref)","title":"A Source Number Estimation Method Based on Improved Eigenvalue Decomposition Algorithm","URL":"https://ieeexplore.ieee.org/document/9295790/","author":[{"family":"Wan","given":"Fuhai"},{"family":"Wen","given":"Jun"},{"family":"Liang","given":"Lu"}],"accessed":{"date-parts":[["2022",9,19]]},"issued":{"date-parts":[["2020",10,28]]}}}],"schema":"https://github.com/citation-style-language/schema/raw/master/csl-citation.json"} </w:instrText>
      </w:r>
      <w:r w:rsidR="00A42F6A">
        <w:fldChar w:fldCharType="separate"/>
      </w:r>
      <w:r w:rsidR="00A42F6A" w:rsidRPr="00A42F6A">
        <w:rPr>
          <w:rFonts w:cs="Times New Roman"/>
        </w:rPr>
        <w:t>[27]</w:t>
      </w:r>
      <w:r w:rsidR="00A42F6A">
        <w:fldChar w:fldCharType="end"/>
      </w:r>
      <w:r w:rsidR="00FB5A58" w:rsidRPr="00FB5A58">
        <w:t xml:space="preserve"> and deteriorate the resolution.</w:t>
      </w:r>
    </w:p>
    <w:p w14:paraId="4351A696" w14:textId="3899F713" w:rsidR="002B64C4" w:rsidRDefault="002B64C4" w:rsidP="002B64C4">
      <w:pPr>
        <w:pStyle w:val="Heading3"/>
      </w:pPr>
      <w:r>
        <w:t>Sparse Signal R</w:t>
      </w:r>
      <w:r w:rsidRPr="0084095F">
        <w:t>econstruction</w:t>
      </w:r>
    </w:p>
    <w:p w14:paraId="5FA38151" w14:textId="6F8338F7" w:rsidR="00111F06" w:rsidRDefault="00246A64" w:rsidP="00AF21E4">
      <w:r>
        <w:t>The SSR</w:t>
      </w:r>
      <w:r w:rsidR="0016151A">
        <w:t xml:space="preserve"> technique has been used in DOA estimation</w:t>
      </w:r>
      <w:r w:rsidR="001C2BF9">
        <w:t xml:space="preserve"> </w:t>
      </w:r>
      <w:r w:rsidR="006B04E0">
        <w:fldChar w:fldCharType="begin"/>
      </w:r>
      <w:r w:rsidR="00A54337">
        <w:instrText xml:space="preserve"> ADDIN ZOTERO_ITEM CSL_CITATION {"citationID":"PNxAuVMC","properties":{"formattedCitation":"[28]\\uc0\\u8211{}[35]","plainCitation":"[28]–[35]","noteIndex":0},"citationItems":[{"id":"OVx9Nw3W/LhPL3uFe","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OVx9Nw3W/j2CI1x9U","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OVx9Nw3W/bKSszRVz","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OVx9Nw3W/LVLDCzWT","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OVx9Nw3W/b0xNj5Qr","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OVx9Nw3W/Tttkuo6W","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OVx9Nw3W/v9VG6IqQ","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OVx9Nw3W/xSY04E74","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A42F6A" w:rsidRPr="00A42F6A">
        <w:rPr>
          <w:rFonts w:ascii="Calibri" w:hAnsi="Calibri" w:cs="Calibri"/>
          <w:szCs w:val="24"/>
        </w:rPr>
        <w:t>[28]–[35]</w:t>
      </w:r>
      <w:r w:rsidR="006B04E0">
        <w:fldChar w:fldCharType="end"/>
      </w:r>
      <w:r w:rsidR="002E2CBB">
        <w:t xml:space="preserve">, </w:t>
      </w:r>
      <w:r w:rsidR="002E2CBB" w:rsidRPr="002E2CBB">
        <w:t xml:space="preserve">which exploits the property that the spatial spectrum of the point source signals is </w:t>
      </w:r>
      <w:r w:rsidR="007E5170" w:rsidRPr="002E2CBB">
        <w:t>sparse</w:t>
      </w:r>
      <w:r w:rsidR="002E2CBB" w:rsidRPr="002E2CBB">
        <w:t xml:space="preserve"> when t</w:t>
      </w:r>
      <w:r w:rsidR="002E2CBB">
        <w:t>he number of signals is limited</w:t>
      </w:r>
      <w:r w:rsidR="00BB7A47">
        <w:t xml:space="preserve">. The key is to use appropriate non-quadratic regularizing </w:t>
      </w:r>
      <w:r w:rsidR="00BB7A47" w:rsidRPr="00577BBE">
        <w:rPr>
          <w:highlight w:val="green"/>
        </w:rPr>
        <w:t>functional</w:t>
      </w:r>
      <w:r w:rsidR="00BB7A47">
        <w:t xml:space="preserve">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07E4B334" w:rsidR="00AF21E4" w:rsidRDefault="00525FB9" w:rsidP="00AF21E4">
      <w:commentRangeStart w:id="13"/>
      <w:r>
        <w:t xml:space="preserve">In </w:t>
      </w:r>
      <w:r>
        <w:fldChar w:fldCharType="begin"/>
      </w:r>
      <w:r w:rsidR="00A54337">
        <w:instrText xml:space="preserve"> ADDIN ZOTERO_ITEM CSL_CITATION {"citationID":"xZ2Q7PKc","properties":{"formattedCitation":"[28]","plainCitation":"[28]","noteIndex":0},"citationItems":[{"id":"OVx9Nw3W/LhPL3uFe","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A42F6A" w:rsidRPr="00A42F6A">
        <w:rPr>
          <w:rFonts w:ascii="Calibri" w:hAnsi="Calibri" w:cs="Calibri"/>
        </w:rPr>
        <w:t>[28]</w:t>
      </w:r>
      <w:r>
        <w:fldChar w:fldCharType="end"/>
      </w:r>
      <w:r>
        <w:t xml:space="preserve">, </w:t>
      </w:r>
      <w:r w:rsidR="00BA5D4D">
        <w:t xml:space="preserve">is </w:t>
      </w:r>
      <w:r w:rsidR="00BA5D4D" w:rsidRPr="00BA5D4D">
        <w:t>design</w:t>
      </w:r>
      <w:r w:rsidR="007E5170">
        <w:t>ed</w:t>
      </w:r>
      <w:r w:rsidR="00BA5D4D" w:rsidRPr="00BA5D4D">
        <w:t xml:space="preserve">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w:t>
      </w:r>
      <w:proofErr w:type="spellStart"/>
      <w:r w:rsidR="00BA5D4D" w:rsidRPr="00BA5D4D">
        <w:t>orce</w:t>
      </w:r>
      <w:proofErr w:type="spellEnd"/>
      <w:r w:rsidR="00BA5D4D" w:rsidRPr="00BA5D4D">
        <w:t xml:space="preserve"> the sparsity.</w:t>
      </w:r>
      <w:r w:rsidR="0017081E">
        <w:t xml:space="preserve"> The authors in </w:t>
      </w:r>
      <w:r w:rsidR="0017081E">
        <w:fldChar w:fldCharType="begin"/>
      </w:r>
      <w:r w:rsidR="00A54337">
        <w:instrText xml:space="preserve"> ADDIN ZOTERO_ITEM CSL_CITATION {"citationID":"GqwOGcC7","properties":{"formattedCitation":"[29]","plainCitation":"[29]","noteIndex":0},"citationItems":[{"id":"OVx9Nw3W/j2CI1x9U","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A42F6A" w:rsidRPr="00A42F6A">
        <w:rPr>
          <w:rFonts w:ascii="Calibri" w:hAnsi="Calibri" w:cs="Calibri"/>
        </w:rPr>
        <w:t>[29]</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proofErr w:type="spellStart"/>
      <w:r w:rsidR="001620ED">
        <w:t>nalty</w:t>
      </w:r>
      <w:proofErr w:type="spellEnd"/>
      <w:r w:rsidR="001620ED">
        <w:t xml:space="preserve">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A54337">
        <w:instrText xml:space="preserve"> ADDIN ZOTERO_ITEM CSL_CITATION {"citationID":"AH0ce6lZ","properties":{"formattedCitation":"[30]","plainCitation":"[30]","noteIndex":0},"citationItems":[{"id":"OVx9Nw3W/bKSszRVz","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A42F6A" w:rsidRPr="00A42F6A">
        <w:rPr>
          <w:rFonts w:ascii="Calibri" w:hAnsi="Calibri" w:cs="Calibri"/>
        </w:rPr>
        <w:t>[30]</w:t>
      </w:r>
      <w:r w:rsidR="00F637E8">
        <w:fldChar w:fldCharType="end"/>
      </w:r>
      <w:r>
        <w:t>.</w:t>
      </w:r>
      <w:r w:rsidR="003A369F">
        <w:t xml:space="preserve"> </w:t>
      </w:r>
      <w:r w:rsidR="003A369F" w:rsidRPr="00B52960">
        <w:t xml:space="preserve">In </w:t>
      </w:r>
      <w:r w:rsidR="003A369F" w:rsidRPr="00B52960">
        <w:fldChar w:fldCharType="begin"/>
      </w:r>
      <w:r w:rsidR="00A54337">
        <w:instrText xml:space="preserve"> ADDIN ZOTERO_ITEM CSL_CITATION {"citationID":"lCUTAmNA","properties":{"formattedCitation":"[31]","plainCitation":"[31]","noteIndex":0},"citationItems":[{"id":"OVx9Nw3W/LVLDCzWT","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rsidRPr="00B52960">
        <w:fldChar w:fldCharType="separate"/>
      </w:r>
      <w:r w:rsidR="00A42F6A" w:rsidRPr="00A42F6A">
        <w:rPr>
          <w:rFonts w:ascii="Calibri" w:hAnsi="Calibri" w:cs="Calibri"/>
        </w:rPr>
        <w:t>[31]</w:t>
      </w:r>
      <w:r w:rsidR="003A369F" w:rsidRPr="00B52960">
        <w:fldChar w:fldCharType="end"/>
      </w:r>
      <w:r w:rsidR="003A369F" w:rsidRPr="00B52960">
        <w:t xml:space="preserve">, </w:t>
      </w:r>
      <w:r w:rsidR="00B52960" w:rsidRPr="00B52960">
        <w:t xml:space="preserve">the authors </w:t>
      </w:r>
      <w:r w:rsidR="003A369F" w:rsidRPr="00B52960">
        <w:t xml:space="preserve">treated the DOA </w:t>
      </w:r>
      <w:r w:rsidR="00B52960">
        <w:t xml:space="preserve">target </w:t>
      </w:r>
      <w:r w:rsidR="003A369F" w:rsidRPr="00B52960">
        <w:t xml:space="preserve">as a sparse vector in a discr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B52960">
        <w:t xml:space="preserve">-norm minimization with the Dantzig selector </w:t>
      </w:r>
      <w:r w:rsidR="003A369F" w:rsidRPr="00B52960">
        <w:fldChar w:fldCharType="begin"/>
      </w:r>
      <w:r w:rsidR="00A54337">
        <w:instrText xml:space="preserve"> ADDIN ZOTERO_ITEM CSL_CITATION {"citationID":"RDbxEmsS","properties":{"formattedCitation":"[36]","plainCitation":"[36]","noteIndex":0},"citationItems":[{"id":"OVx9Nw3W/9XQBOuc9","uris":["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rsidRPr="00B52960">
        <w:fldChar w:fldCharType="separate"/>
      </w:r>
      <w:r w:rsidR="00A42F6A" w:rsidRPr="00A42F6A">
        <w:rPr>
          <w:rFonts w:ascii="Calibri" w:hAnsi="Calibri" w:cs="Calibri"/>
        </w:rPr>
        <w:t>[36]</w:t>
      </w:r>
      <w:r w:rsidR="003A369F" w:rsidRPr="00B52960">
        <w:fldChar w:fldCharType="end"/>
      </w:r>
      <w:r w:rsidR="003A369F" w:rsidRPr="00B52960">
        <w:t xml:space="preserve"> as a proxy </w:t>
      </w:r>
      <w:r w:rsidR="00B52960" w:rsidRPr="00B52960">
        <w:t>of</w:t>
      </w:r>
      <w:r w:rsidR="003A369F" w:rsidRPr="00B52960">
        <w:t xml:space="preserve"> a combinatorial optimization problem to obtain multiple DOA of sources.</w:t>
      </w:r>
      <w:r>
        <w:t xml:space="preserve"> The literature </w:t>
      </w:r>
      <w:r>
        <w:fldChar w:fldCharType="begin"/>
      </w:r>
      <w:r w:rsidR="00A54337">
        <w:instrText xml:space="preserve"> ADDIN ZOTERO_ITEM CSL_CITATION {"citationID":"ZNboe2KO","properties":{"formattedCitation":"[32]","plainCitation":"[32]","noteIndex":0},"citationItems":[{"id":"OVx9Nw3W/b0xNj5Qr","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A42F6A" w:rsidRPr="00A42F6A">
        <w:rPr>
          <w:rFonts w:ascii="Calibri" w:hAnsi="Calibri" w:cs="Calibri"/>
        </w:rPr>
        <w:t>[32]</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w:t>
      </w:r>
      <w:r w:rsidR="007E5170">
        <w:t>sing</w:t>
      </w:r>
      <w:r>
        <w:t xml:space="preserve"> the property of noise subspace.</w:t>
      </w:r>
      <w:r w:rsidR="003A369F">
        <w:t xml:space="preserve"> </w:t>
      </w:r>
      <w:commentRangeEnd w:id="13"/>
      <w:r w:rsidR="003A369F">
        <w:rPr>
          <w:rStyle w:val="CommentReference"/>
        </w:rPr>
        <w:commentReference w:id="13"/>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51519FCE" w:rsidR="009C3829" w:rsidRDefault="00D23CFE" w:rsidP="00D23CFE">
      <w:r>
        <w:lastRenderedPageBreak/>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 xml:space="preserve">-SVD-like method under unknown </w:t>
      </w:r>
      <w:r w:rsidRPr="00577BBE">
        <w:rPr>
          <w:highlight w:val="green"/>
        </w:rPr>
        <w:t>MC</w:t>
      </w:r>
      <w:r>
        <w:t xml:space="preserve"> for Uniform Linear Arrays (ULAs) has been proposed</w:t>
      </w:r>
      <w:r w:rsidR="00C10C23">
        <w:t xml:space="preserve"> </w:t>
      </w:r>
      <w:r>
        <w:t xml:space="preserve">in </w:t>
      </w:r>
      <w:r>
        <w:fldChar w:fldCharType="begin"/>
      </w:r>
      <w:r w:rsidR="00A54337">
        <w:instrText xml:space="preserve"> ADDIN ZOTERO_ITEM CSL_CITATION {"citationID":"gZ87ghmY","properties":{"formattedCitation":"[33]","plainCitation":"[33]","noteIndex":0},"citationItems":[{"id":"OVx9Nw3W/Tttkuo6W","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A42F6A" w:rsidRPr="00A42F6A">
        <w:rPr>
          <w:rFonts w:ascii="Calibri" w:hAnsi="Calibri" w:cs="Calibri"/>
        </w:rPr>
        <w:t>[33]</w:t>
      </w:r>
      <w:r>
        <w:fldChar w:fldCharType="end"/>
      </w:r>
      <w:r>
        <w:t xml:space="preserve">, which takes advantage of the banded symmetric Toeplitz structure of </w:t>
      </w:r>
      <w:r w:rsidRPr="00577BBE">
        <w:rPr>
          <w:highlight w:val="green"/>
        </w:rPr>
        <w:t>MCM</w:t>
      </w:r>
      <w:r>
        <w:t xml:space="preserve">, but this method sacrifices the array aperture so that some array output data is not being used. </w:t>
      </w:r>
      <w:r w:rsidR="00535BA9">
        <w:t xml:space="preserve">In </w:t>
      </w:r>
      <w:r w:rsidR="00AF21E4">
        <w:fldChar w:fldCharType="begin"/>
      </w:r>
      <w:r w:rsidR="00A54337">
        <w:instrText xml:space="preserve"> ADDIN ZOTERO_ITEM CSL_CITATION {"citationID":"TLSdHGHV","properties":{"formattedCitation":"[34]","plainCitation":"[34]","noteIndex":0},"citationItems":[{"id":"OVx9Nw3W/v9VG6IqQ","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A42F6A" w:rsidRPr="00A42F6A">
        <w:rPr>
          <w:rFonts w:ascii="Calibri" w:hAnsi="Calibri" w:cs="Calibri"/>
        </w:rPr>
        <w:t>[34]</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orks are only valid for </w:t>
      </w:r>
      <w:r w:rsidR="00E83B6C" w:rsidRPr="00577BBE">
        <w:rPr>
          <w:highlight w:val="green"/>
        </w:rPr>
        <w:t>ULA</w:t>
      </w:r>
      <w:r w:rsidR="00E83B6C" w:rsidRPr="00E83B6C">
        <w:t xml:space="preserve"> and only aim to find the azimuth angle</w:t>
      </w:r>
      <w:r w:rsidR="00E83B6C">
        <w:t>.</w:t>
      </w:r>
      <w:r w:rsidR="00FD5DD5">
        <w:t xml:space="preserve"> </w:t>
      </w:r>
      <w:r w:rsidR="00FD5DD5" w:rsidRPr="00577BBE">
        <w:rPr>
          <w:highlight w:val="green"/>
        </w:rPr>
        <w:t xml:space="preserve">In </w:t>
      </w:r>
      <w:r w:rsidR="00FD5DD5" w:rsidRPr="00577BBE">
        <w:rPr>
          <w:highlight w:val="green"/>
        </w:rPr>
        <w:fldChar w:fldCharType="begin"/>
      </w:r>
      <w:r w:rsidR="00A54337">
        <w:rPr>
          <w:highlight w:val="green"/>
        </w:rPr>
        <w:instrText xml:space="preserve"> ADDIN ZOTERO_ITEM CSL_CITATION {"citationID":"tk19Wmt2","properties":{"formattedCitation":"[35]","plainCitation":"[35]","noteIndex":0},"citationItems":[{"id":"OVx9Nw3W/xSY04E74","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rsidRPr="00577BBE">
        <w:rPr>
          <w:highlight w:val="green"/>
        </w:rPr>
        <w:fldChar w:fldCharType="separate"/>
      </w:r>
      <w:r w:rsidR="00A42F6A" w:rsidRPr="00A42F6A">
        <w:rPr>
          <w:rFonts w:ascii="Calibri" w:hAnsi="Calibri" w:cs="Calibri"/>
          <w:highlight w:val="green"/>
        </w:rPr>
        <w:t>[35]</w:t>
      </w:r>
      <w:r w:rsidR="00FD5DD5" w:rsidRPr="00577BBE">
        <w:rPr>
          <w:highlight w:val="green"/>
        </w:rPr>
        <w:fldChar w:fldCharType="end"/>
      </w:r>
      <w:r w:rsidR="00FD5DD5" w:rsidRPr="00577BBE">
        <w:rPr>
          <w:highlight w:val="green"/>
        </w:rPr>
        <w:t xml:space="preserve">, the algorithm of minimum </w:t>
      </w:r>
      <m:oMath>
        <m:sSub>
          <m:sSubPr>
            <m:ctrlPr>
              <w:rPr>
                <w:rFonts w:ascii="Cambria Math" w:hAnsi="Cambria Math"/>
                <w:i/>
                <w:highlight w:val="green"/>
              </w:rPr>
            </m:ctrlPr>
          </m:sSubPr>
          <m:e>
            <m:r>
              <m:rPr>
                <m:scr m:val="script"/>
              </m:rPr>
              <w:rPr>
                <w:rFonts w:ascii="Cambria Math" w:hAnsi="Cambria Math"/>
                <w:highlight w:val="green"/>
              </w:rPr>
              <m:t>l</m:t>
            </m:r>
          </m:e>
          <m:sub>
            <m:r>
              <w:rPr>
                <w:rFonts w:ascii="Cambria Math" w:hAnsi="Cambria Math"/>
                <w:highlight w:val="green"/>
              </w:rPr>
              <m:t>1</m:t>
            </m:r>
          </m:sub>
        </m:sSub>
      </m:oMath>
      <w:r w:rsidR="00FD5DD5" w:rsidRPr="00577BBE">
        <w:rPr>
          <w:highlight w:val="green"/>
        </w:rPr>
        <w:t>-norm reconstruction is used and the</w:t>
      </w:r>
      <w:r w:rsidR="00233884">
        <w:rPr>
          <w:highlight w:val="green"/>
        </w:rPr>
        <w:t xml:space="preserve"> corresponding </w:t>
      </w:r>
      <w:r w:rsidR="007A4029">
        <w:rPr>
          <w:highlight w:val="green"/>
        </w:rPr>
        <w:t>CRB</w:t>
      </w:r>
      <w:r w:rsidR="00FD5DD5" w:rsidRPr="00577BBE">
        <w:rPr>
          <w:highlight w:val="green"/>
        </w:rPr>
        <w:t xml:space="preserve"> </w:t>
      </w:r>
      <w:r w:rsidR="00233884">
        <w:rPr>
          <w:highlight w:val="green"/>
        </w:rPr>
        <w:t>for</w:t>
      </w:r>
      <w:r w:rsidR="00FD5DD5" w:rsidRPr="00577BBE">
        <w:rPr>
          <w:highlight w:val="green"/>
        </w:rPr>
        <w:t xml:space="preserve"> the proposed estimation scheme is also derived.</w:t>
      </w:r>
      <w:r w:rsidR="00FD5DD5">
        <w:t xml:space="preserve"> In addition, the major concern in </w:t>
      </w:r>
      <w:r w:rsidR="00233884">
        <w:t xml:space="preserve">the </w:t>
      </w:r>
      <w:r w:rsidR="00FD5DD5">
        <w:t>SSR technique lies in the computational complexity.</w:t>
      </w:r>
    </w:p>
    <w:p w14:paraId="504F5708" w14:textId="2DA049BD" w:rsidR="001A0F11" w:rsidRDefault="001A0F11" w:rsidP="001A0F11">
      <w:pPr>
        <w:pStyle w:val="Heading3"/>
      </w:pPr>
      <w:r>
        <w:t>Machine Learning</w:t>
      </w:r>
    </w:p>
    <w:p w14:paraId="72DA97AB" w14:textId="5213BE39" w:rsidR="00F87436" w:rsidRDefault="00246A64" w:rsidP="00863B21">
      <w:commentRangeStart w:id="14"/>
      <w:r>
        <w:t>ML</w:t>
      </w:r>
      <w:r w:rsidR="001A0F11">
        <w:t xml:space="preserve"> is presented as a promisin</w:t>
      </w:r>
      <w:r w:rsidR="00F87436">
        <w:t>g technology to be used for DOA</w:t>
      </w:r>
      <w:commentRangeEnd w:id="14"/>
      <w:r w:rsidR="009913FB">
        <w:rPr>
          <w:rStyle w:val="CommentReference"/>
        </w:rPr>
        <w:commentReference w:id="14"/>
      </w:r>
      <w:r w:rsidR="001A0F11">
        <w:t>.</w:t>
      </w:r>
      <w:r w:rsidR="00863B21">
        <w:t xml:space="preserve"> </w:t>
      </w:r>
      <w:r>
        <w:t>ML</w:t>
      </w:r>
      <w:r w:rsidR="00863B21">
        <w:t>-</w:t>
      </w:r>
      <w:r w:rsidR="00F87436">
        <w:t xml:space="preserve">based methods are data-driven and therefore they can be more robust than other methods due to </w:t>
      </w:r>
      <w:proofErr w:type="spellStart"/>
      <w:r w:rsidR="00863B21">
        <w:t>they</w:t>
      </w:r>
      <w:proofErr w:type="spellEnd"/>
      <w:r w:rsidR="00F87436">
        <w:t xml:space="preserve"> adapt better to array</w:t>
      </w:r>
      <w:r w:rsidR="00EA4D2D">
        <w:t xml:space="preserve"> geometry</w:t>
      </w:r>
      <w:r w:rsidR="00F87436">
        <w:t xml:space="preserve"> imperfections</w:t>
      </w:r>
      <w:r w:rsidR="00EA4D2D">
        <w:t xml:space="preserve"> and sensor imperfections. They also do not depend of the array geometry shape </w:t>
      </w:r>
      <w:r w:rsidR="00BB6A82">
        <w:fldChar w:fldCharType="begin"/>
      </w:r>
      <w:r w:rsidR="00A54337">
        <w:instrText xml:space="preserve"> ADDIN ZOTERO_ITEM CSL_CITATION {"citationID":"PuDQ8gws","properties":{"formattedCitation":"[37]","plainCitation":"[37]","noteIndex":0},"citationItems":[{"id":"OVx9Nw3W/eQvLR3Yb","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A42F6A" w:rsidRPr="00A42F6A">
        <w:rPr>
          <w:rFonts w:ascii="Calibri" w:hAnsi="Calibri" w:cs="Calibri"/>
        </w:rPr>
        <w:t>[37]</w:t>
      </w:r>
      <w:r w:rsidR="00BB6A82">
        <w:fldChar w:fldCharType="end"/>
      </w:r>
      <w:r w:rsidR="00EA4D2D">
        <w:t xml:space="preserve">. </w:t>
      </w:r>
      <w:r w:rsidR="004B2A57">
        <w:t>In addition, ML</w:t>
      </w:r>
      <w:r w:rsidR="00F87436">
        <w:t xml:space="preserve"> offers low-cost implementation and simplicity. </w:t>
      </w:r>
    </w:p>
    <w:p w14:paraId="4F03DD2D" w14:textId="724EBA69" w:rsidR="001B0F07" w:rsidRPr="004E1DDF" w:rsidRDefault="00B4564B" w:rsidP="00AA3EDA">
      <w:r>
        <w:t xml:space="preserve">The authors in </w:t>
      </w:r>
      <w:r>
        <w:fldChar w:fldCharType="begin"/>
      </w:r>
      <w:r w:rsidR="00A42F6A">
        <w:instrText xml:space="preserve"> ADDIN ZOTERO_ITEM CSL_CITATION {"citationID":"bWdkT93e","properties":{"formattedCitation":"[38]\\uc0\\u8211{}[45]","plainCitation":"[38]–[45]","noteIndex":0},"citationItems":[{"id":24,"uris":["http://zotero.org/users/local/5wcO8KnL/items/NYGVDXEB"],"itemData":{"id":24,"type":"article-journal","container-title":"IEEE Transactions on Neural Networks and Learning Systems","DOI":"10.1109/TNNLS.2014.2313869","ISSN":"2162-237X, 2162-2388","issue":"9","journalAbbreviation":"IEEE Trans. Neural Netw. Learning Syst.","page":"1727-1732","source":"DOI.org (Crossref)","title":"Ultrawideband Direction-of-Arrival Estimation Using Complex-Valued Spatiotemporal Neural Networks","volume":"25","author":[{"family":"Terabayashi","given":"Kotaro"},{"family":"Natsuaki","given":"Ryo"},{"family":"Hirose","given":"Akira"}],"issued":{"date-parts":[["2014",9]]}},"label":"page"},{"id":25,"uris":["http://zotero.org/users/local/5wcO8KnL/items/39NK3WPW"],"itemData":{"id":25,"type":"paper-conference","container-title":"2015 IEEE International Conference on Acoustics, Speech and Signal Processing (ICASSP)","DOI":"10.1109/ICASSP.2015.7178484","event-place":"South Brisbane, Queensland, Australia","event-title":"ICASSP 2015 - 2015 IEEE International Conference on Acoustics, Speech and Signal Processing (ICASSP)","ISBN":"978-1-4673-6997-8","page":"2814-2818","publisher":"IEEE","publisher-place":"South Brisbane, Queensland, Australia","source":"DOI.org (Crossref)","title":"A learning-based approach to direction of arrival estimation in noisy and reverberant environments","URL":"http://ieeexplore.ieee.org/document/7178484/","author":[{"family":"Xiao","given":"Xiong"},{"family":"Zhao","given":"Shengkui"},{"family":"Zhong","given":"Xionghu"},{"family":"Jones","given":"Douglas L."},{"family":"Chng","given":"Eng Siong"},{"family":"Li","given":"Haizhou"}],"accessed":{"date-parts":[["2022",9,16]]},"issued":{"date-parts":[["2015",4]]}},"label":"page"},{"id":26,"uris":["http://zotero.org/users/local/5wcO8KnL/items/J98LYLRC"],"itemData":{"id":26,"type":"paper-conference","container-title":"2018 15th Workshop on Positioning, Navigation and Communications (WPNC)","DOI":"10.1109/WPNC.2018.8555814","event-place":"Bremen, Germany","event-title":"2018 15th Workshop on Positioning, Navigation and Communications (WPNC)","ISBN":"978-1-5386-6436-0","page":"1-5","publisher":"IEEE","publisher-place":"Bremen, Germany","source":"DOI.org (Crossref)","title":"DOA Estimation of Two Targets with Deep Learning","URL":"https://ieeexplore.ieee.org/document/8555814/","author":[{"family":"Kase","given":"Yuya"},{"family":"Nishimura","given":"Toshihiko"},{"family":"Ohgane","given":"Takeo"},{"family":"Ogawa","given":"Yasutaka"},{"family":"Kitayama","given":"Daisuke"},{"family":"Kishiyama","given":"Yoshihisa"}],"accessed":{"date-parts":[["2022",9,19]]},"issued":{"date-parts":[["2018",10]]}},"label":"page"},{"id":27,"uris":["http://zotero.org/users/local/5wcO8KnL/items/BBH67ZNA"],"itemData":{"id":27,"type":"article-journal","container-title":"IEEE Transactions on Signal Processing","DOI":"10.1109/TSP.2021.3081047","ISSN":"1053-587X, 1941-0476","journalAbbreviation":"IEEE Trans. Signal Process.","page":"3075-3087","source":"DOI.org (Crossref)","title":"A Machine Learning Approach to DoA Estimation and Model Order Selection for Antenna Arrays With Subarray Sampling","volume":"69","author":[{"family":"Barthelme","given":"Andreas"},{"family":"Utschick","given":"Wolfgang"}],"issued":{"date-parts":[["2021"]]}},"label":"page"},{"id":32,"uris":["http://zotero.org/users/local/5wcO8KnL/items/Q3ITYFBJ"],"itemData":{"id":32,"type":"article-journal","abstract":"In this letter, we explore the problem of DOA estimation using neural networks for two closely spaced sources. Since the traditional high-resolution techniques based on classical algorithms cannot achieve high-accuracy DOA estimation in the presence of two closely spaced sources, especially at low signal-to-noise ratios (SNR), we propose a novel DOA estimation method based on a cascaded neural network to address this problem. Specifically, this network comprises two parts: the SNR classification network and the DOA estimation network. The latter network contains two estimation subnetworks, which are appropriate for different SNRs by training with noisy data and activated by the output of the SNR classification network. Simulation results demonstrate that the estimation performance of our proposed method achieves much better than that of the existing algorithms under various conditions, especially for the scenes with low SNRs or small snapshot number.","container-title":"IEEE Signal Processing Letters","DOI":"10.1109/LSP.2020.2984914","ISSN":"1558-2361","note":"event-title: IEEE Signal Processing Letters","page":"570-574","source":"IEEE Xplore","title":"DOA Estimation Method Based on Cascaded Neural Network for Two Closely Spaced Sources","volume":"27","author":[{"family":"Guo","given":"Yu"},{"family":"Zhang","given":"Zhi"},{"family":"Huang","given":"Yuzhen"},{"family":"Zhang","given":"Ping"}],"issued":{"date-parts":[["2020"]]}},"label":"page"},{"id":29,"uris":["http://zotero.org/users/local/5wcO8KnL/items/DMUXVGGX"],"itemData":{"id":29,"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label":"page"},{"id":30,"uris":["http://zotero.org/users/local/5wcO8KnL/items/4LU6J63R"],"itemData":{"id":30,"type":"paper-conference","container-title":"2018 IEEE International Conference on Communication Systems (ICCS)","DOI":"10.1109/ICCS.2018.8689177","event-place":"Chengdu, China","event-title":"2018 IEEE International Conference on Communication Systems (ICCS)","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2",9,19]]},"issued":{"date-parts":[["2018",12]]}},"label":"page"},{"id":34,"uris":["http://zotero.org/users/local/5wcO8KnL/items/P6C4PVVB"],"itemData":{"id":34,"type":"article-journal","container-title":"IEEE Access","DOI":"10.1109/ACCESS.2020.3005221","ISSN":"2169-3536","journalAbbreviation":"IEEE Access","page":"124544-124552","source":"DOI.org (Crossref)","title":"Two-Dimensional DOA Estimation via Deep Ensemble Learning","volume":"8","author":[{"family":"Zhu","given":"Wenli"},{"family":"Zhang","given":"Min"},{"family":"Li","given":"Pengfei"},{"family":"Wu","given":"Chenxi"}],"issued":{"date-parts":[["2020"]]}},"label":"page"}],"schema":"https://github.com/citation-style-language/schema/raw/master/csl-citation.json"} </w:instrText>
      </w:r>
      <w:r>
        <w:fldChar w:fldCharType="separate"/>
      </w:r>
      <w:r w:rsidR="00A42F6A" w:rsidRPr="00A42F6A">
        <w:rPr>
          <w:rFonts w:ascii="Calibri" w:hAnsi="Calibri" w:cs="Calibri"/>
          <w:szCs w:val="24"/>
        </w:rPr>
        <w:t>[38]–[45]</w:t>
      </w:r>
      <w:r>
        <w:fldChar w:fldCharType="end"/>
      </w:r>
      <w:r w:rsidR="008C5486">
        <w:t xml:space="preserve"> </w:t>
      </w:r>
      <w:commentRangeStart w:id="15"/>
      <w:r>
        <w:t>used</w:t>
      </w:r>
      <w:commentRangeEnd w:id="15"/>
      <w:r w:rsidR="003F588D">
        <w:rPr>
          <w:rStyle w:val="CommentReference"/>
        </w:rPr>
        <w:commentReference w:id="15"/>
      </w:r>
      <w:r>
        <w:t xml:space="preserve"> </w:t>
      </w:r>
      <w:r w:rsidR="00577BBE">
        <w:t xml:space="preserve">a </w:t>
      </w:r>
      <w:r>
        <w:t xml:space="preserve">Neuronal Network (NN) for </w:t>
      </w:r>
      <w:r w:rsidR="008C5486">
        <w:t xml:space="preserve">DOA estimation. </w:t>
      </w:r>
      <w:r w:rsidR="00931FD1">
        <w:t xml:space="preserve">The authors in </w:t>
      </w:r>
      <w:r w:rsidR="00931FD1">
        <w:fldChar w:fldCharType="begin"/>
      </w:r>
      <w:r w:rsidR="00A42F6A">
        <w:instrText xml:space="preserve"> ADDIN ZOTERO_ITEM CSL_CITATION {"citationID":"2tonWpyw","properties":{"formattedCitation":"[38]","plainCitation":"[38]","noteIndex":0},"citationItems":[{"id":24,"uris":["http://zotero.org/users/local/5wcO8KnL/items/NYGVDXEB"],"itemData":{"id":24,"type":"article-journal","container-title":"IEEE Transactions on Neural Networks and Learning Systems","DOI":"10.1109/TNNLS.2014.2313869","ISSN":"2162-237X, 2162-2388","issue":"9","journalAbbreviation":"IEEE Trans. Neural Netw. Learning Syst.","page":"1727-1732","source":"DOI.org (Crossref)","title":"Ultrawideband Direction-of-Arrival Estimation Using Complex-Valued Spatiotemporal Neural Networks","volume":"25","author":[{"family":"Terabayashi","given":"Kotaro"},{"family":"Natsuaki","given":"Ryo"},{"family":"Hirose","given":"Akira"}],"issued":{"date-parts":[["2014",9]]}}}],"schema":"https://github.com/citation-style-language/schema/raw/master/csl-citation.json"} </w:instrText>
      </w:r>
      <w:r w:rsidR="00931FD1">
        <w:fldChar w:fldCharType="separate"/>
      </w:r>
      <w:r w:rsidR="00A42F6A" w:rsidRPr="00A42F6A">
        <w:rPr>
          <w:rFonts w:ascii="Calibri" w:hAnsi="Calibri" w:cs="Calibri"/>
        </w:rPr>
        <w:t>[38]</w:t>
      </w:r>
      <w:r w:rsidR="00931FD1">
        <w:fldChar w:fldCharType="end"/>
      </w:r>
      <w:r w:rsidR="00931FD1">
        <w:t xml:space="preserve">, proposed a </w:t>
      </w:r>
      <w:r w:rsidR="006E0F6B">
        <w:t>azimuth</w:t>
      </w:r>
      <w:r w:rsidR="00931FD1">
        <w:t xml:space="preserve"> estimation method usin</w:t>
      </w:r>
      <w:r w:rsidR="00AC7020">
        <w:t xml:space="preserve">g a Complex </w:t>
      </w:r>
      <w:r w:rsidR="00931FD1">
        <w:t xml:space="preserve">Valued Neural Network (CVNN) for </w:t>
      </w:r>
      <w:r w:rsidR="000635FD">
        <w:t>ultra-wideband</w:t>
      </w:r>
      <w:r w:rsidR="00931FD1">
        <w:t xml:space="preserve"> systems.</w:t>
      </w:r>
      <w:r w:rsidR="00B76715">
        <w:t xml:space="preserve"> </w:t>
      </w:r>
      <w:r w:rsidR="00FE77BB">
        <w:t>T</w:t>
      </w:r>
      <w:r w:rsidR="00FE77BB" w:rsidRPr="00FE77BB">
        <w:t xml:space="preserve">he received signal feeds the </w:t>
      </w:r>
      <w:r w:rsidR="00FE77BB">
        <w:t>CVNN</w:t>
      </w:r>
      <w:r w:rsidR="006E0F6B">
        <w:t xml:space="preserve">.  </w:t>
      </w:r>
      <w:r w:rsidR="003F588D">
        <w:t xml:space="preserve">In </w:t>
      </w:r>
      <w:r w:rsidR="003F588D">
        <w:fldChar w:fldCharType="begin"/>
      </w:r>
      <w:r w:rsidR="00A42F6A">
        <w:instrText xml:space="preserve"> ADDIN ZOTERO_ITEM CSL_CITATION {"citationID":"pSIdT59F","properties":{"formattedCitation":"[38]","plainCitation":"[38]","noteIndex":0},"citationItems":[{"id":24,"uris":["http://zotero.org/users/local/5wcO8KnL/items/NYGVDXEB"],"itemData":{"id":24,"type":"article-journal","container-title":"IEEE Transactions on Neural Networks and Learning Systems","DOI":"10.1109/TNNLS.2014.2313869","ISSN":"2162-237X, 2162-2388","issue":"9","journalAbbreviation":"IEEE Trans. Neural Netw. Learning Syst.","page":"1727-1732","source":"DOI.org (Crossref)","title":"Ultrawideband Direction-of-Arrival Estimation Using Complex-Valued Spatiotemporal Neural Networks","volume":"25","author":[{"family":"Terabayashi","given":"Kotaro"},{"family":"Natsuaki","given":"Ryo"},{"family":"Hirose","given":"Akira"}],"issued":{"date-parts":[["2014",9]]}}}],"schema":"https://github.com/citation-style-language/schema/raw/master/csl-citation.json"} </w:instrText>
      </w:r>
      <w:r w:rsidR="003F588D">
        <w:fldChar w:fldCharType="separate"/>
      </w:r>
      <w:r w:rsidR="00A42F6A" w:rsidRPr="00A42F6A">
        <w:rPr>
          <w:rFonts w:cs="Times New Roman"/>
        </w:rPr>
        <w:t>[38]</w:t>
      </w:r>
      <w:r w:rsidR="003F588D">
        <w:fldChar w:fldCharType="end"/>
      </w:r>
      <w:r w:rsidR="006E0F6B" w:rsidRPr="006E0F6B">
        <w:t xml:space="preserve"> the authors validate </w:t>
      </w:r>
      <w:r w:rsidR="000635FD">
        <w:t xml:space="preserve">their proposal </w:t>
      </w:r>
      <w:r w:rsidR="006E0F6B" w:rsidRPr="006E0F6B">
        <w:t>via simulation and experiments</w:t>
      </w:r>
      <w:r w:rsidR="000635FD">
        <w:t>. T</w:t>
      </w:r>
      <w:r w:rsidR="006E0F6B" w:rsidRPr="006E0F6B">
        <w:t>he results are compared</w:t>
      </w:r>
      <w:r w:rsidR="00AC7020">
        <w:t xml:space="preserve"> with MUSIC and with Real Valued Neural N</w:t>
      </w:r>
      <w:r w:rsidR="006E0F6B" w:rsidRPr="006E0F6B">
        <w:t>etwork (RVNN)</w:t>
      </w:r>
      <w:r w:rsidR="00AC7020">
        <w:t>.</w:t>
      </w:r>
      <w:r w:rsidR="007A1518">
        <w:t xml:space="preserve"> </w:t>
      </w:r>
      <w:r w:rsidR="00B76715">
        <w:t xml:space="preserve">In </w:t>
      </w:r>
      <w:r w:rsidR="00B76715">
        <w:fldChar w:fldCharType="begin"/>
      </w:r>
      <w:r w:rsidR="00A42F6A">
        <w:instrText xml:space="preserve"> ADDIN ZOTERO_ITEM CSL_CITATION {"citationID":"PiXMnouY","properties":{"formattedCitation":"[39]","plainCitation":"[39]","noteIndex":0},"citationItems":[{"id":25,"uris":["http://zotero.org/users/local/5wcO8KnL/items/39NK3WPW"],"itemData":{"id":25,"type":"paper-conference","container-title":"2015 IEEE International Conference on Acoustics, Speech and Signal Processing (ICASSP)","DOI":"10.1109/ICASSP.2015.7178484","event-place":"South Brisbane, Queensland, Australia","event-title":"ICASSP 2015 - 2015 IEEE International Conference on Acoustics, Speech and Signal Processing (ICASSP)","ISBN":"978-1-4673-6997-8","page":"2814-2818","publisher":"IEEE","publisher-place":"South Brisbane, Queensland, Australia","source":"DOI.org (Crossref)","title":"A learning-based approach to direction of arrival estimation in noisy and reverberant environments","URL":"http://ieeexplore.ieee.org/document/7178484/","author":[{"family":"Xiao","given":"Xiong"},{"family":"Zhao","given":"Shengkui"},{"family":"Zhong","given":"Xionghu"},{"family":"Jones","given":"Douglas L."},{"family":"Chng","given":"Eng Siong"},{"family":"Li","given":"Haizhou"}],"accessed":{"date-parts":[["2022",9,16]]},"issued":{"date-parts":[["2015",4]]}}}],"schema":"https://github.com/citation-style-language/schema/raw/master/csl-citation.json"} </w:instrText>
      </w:r>
      <w:r w:rsidR="00B76715">
        <w:fldChar w:fldCharType="separate"/>
      </w:r>
      <w:r w:rsidR="00A42F6A" w:rsidRPr="00A42F6A">
        <w:rPr>
          <w:rFonts w:ascii="Calibri" w:hAnsi="Calibri" w:cs="Calibri"/>
        </w:rPr>
        <w:t>[39]</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626A49">
        <w:t xml:space="preserve"> </w:t>
      </w:r>
      <w:r w:rsidR="00626A49" w:rsidRPr="00626A49">
        <w:t>Specifically, the MPNN learns the nonlinear mapping betwee</w:t>
      </w:r>
      <w:r w:rsidR="00FE77BB">
        <w:t>n</w:t>
      </w:r>
      <w:r w:rsidR="000635FD">
        <w:t xml:space="preserve"> </w:t>
      </w:r>
      <w:r w:rsidR="00FE77BB">
        <w:t>features of Generalized Cross-Correlation V</w:t>
      </w:r>
      <w:r w:rsidR="00626A49" w:rsidRPr="00626A49">
        <w:t>ectors (GCC) and DOA</w:t>
      </w:r>
      <w:r w:rsidR="007A1518">
        <w:t>.</w:t>
      </w:r>
      <w:r w:rsidR="00931FD1">
        <w:t xml:space="preserve"> </w:t>
      </w:r>
      <w:r w:rsidR="004B6007" w:rsidRPr="003E6D79">
        <w:rPr>
          <w:highlight w:val="yellow"/>
        </w:rPr>
        <w:t xml:space="preserve">In </w:t>
      </w:r>
      <w:r w:rsidR="004B6007" w:rsidRPr="003E6D79">
        <w:rPr>
          <w:highlight w:val="yellow"/>
        </w:rPr>
        <w:fldChar w:fldCharType="begin"/>
      </w:r>
      <w:r w:rsidR="00A42F6A">
        <w:rPr>
          <w:highlight w:val="yellow"/>
        </w:rPr>
        <w:instrText xml:space="preserve"> ADDIN ZOTERO_ITEM CSL_CITATION {"citationID":"Et9y5RKy","properties":{"formattedCitation":"[40]","plainCitation":"[40]","noteIndex":0},"citationItems":[{"id":26,"uris":["http://zotero.org/users/local/5wcO8KnL/items/J98LYLRC"],"itemData":{"id":26,"type":"paper-conference","container-title":"2018 15th Workshop on Positioning, Navigation and Communications (WPNC)","DOI":"10.1109/WPNC.2018.8555814","event-place":"Bremen, Germany","event-title":"2018 15th Workshop on Positioning, Navigation and Communications (WPNC)","ISBN":"978-1-5386-6436-0","page":"1-5","publisher":"IEEE","publisher-place":"Bremen, Germany","source":"DOI.org (Crossref)","title":"DOA Estimation of Two Targets with Deep Learning","URL":"https://ieeexplore.ieee.org/document/8555814/","author":[{"family":"Kase","given":"Yuya"},{"family":"Nishimura","given":"Toshihiko"},{"family":"Ohgane","given":"Takeo"},{"family":"Ogawa","given":"Yasutaka"},{"family":"Kitayama","given":"Daisuke"},{"family":"Kishiyama","given":"Yoshihisa"}],"accessed":{"date-parts":[["2022",9,19]]},"issued":{"date-parts":[["2018",10]]}}}],"schema":"https://github.com/citation-style-language/schema/raw/master/csl-citation.json"} </w:instrText>
      </w:r>
      <w:r w:rsidR="004B6007" w:rsidRPr="003E6D79">
        <w:rPr>
          <w:highlight w:val="yellow"/>
        </w:rPr>
        <w:fldChar w:fldCharType="separate"/>
      </w:r>
      <w:r w:rsidR="00A42F6A" w:rsidRPr="00A42F6A">
        <w:rPr>
          <w:rFonts w:ascii="Calibri" w:hAnsi="Calibri" w:cs="Calibri"/>
        </w:rPr>
        <w:t>[40]</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w:t>
      </w:r>
      <w:r w:rsidR="000635FD">
        <w:rPr>
          <w:highlight w:val="yellow"/>
        </w:rPr>
        <w:t>for</w:t>
      </w:r>
      <w:r w:rsidR="004B6007" w:rsidRPr="003E6D79">
        <w:rPr>
          <w:highlight w:val="yellow"/>
        </w:rPr>
        <w:t xml:space="preserve">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A42F6A">
        <w:rPr>
          <w:highlight w:val="yellow"/>
        </w:rPr>
        <w:instrText xml:space="preserve"> ADDIN ZOTERO_ITEM CSL_CITATION {"citationID":"mhWrT2ti","properties":{"formattedCitation":"[41]","plainCitation":"[41]","noteIndex":0},"citationItems":[{"id":27,"uris":["http://zotero.org/users/local/5wcO8KnL/items/BBH67ZNA"],"itemData":{"id":27,"type":"article-journal","container-title":"IEEE Transactions on Signal Processing","DOI":"10.1109/TSP.2021.3081047","ISSN":"1053-587X, 1941-0476","journalAbbreviation":"IEEE Trans. Signal Process.","page":"3075-3087","source":"DOI.org (Crossref)","title":"A Machine Learning Approach to DoA Estimation and Model Order Selection for Antenna Arrays With Subarray Sampling","volume":"69","author":[{"family":"Barthelme","given":"Andreas"},{"family":"Utschick","given":"Wolfgang"}],"issued":{"date-parts":[["2021"]]}}}],"schema":"https://github.com/citation-style-language/schema/raw/master/csl-citation.json"} </w:instrText>
      </w:r>
      <w:r w:rsidR="001B0F07" w:rsidRPr="001D0E48">
        <w:rPr>
          <w:highlight w:val="yellow"/>
        </w:rPr>
        <w:fldChar w:fldCharType="separate"/>
      </w:r>
      <w:r w:rsidR="00A42F6A" w:rsidRPr="00A42F6A">
        <w:rPr>
          <w:rFonts w:ascii="Calibri" w:hAnsi="Calibri" w:cs="Calibri"/>
          <w:highlight w:val="yellow"/>
        </w:rPr>
        <w:t>[41]</w:t>
      </w:r>
      <w:r w:rsidR="001B0F07" w:rsidRPr="001D0E48">
        <w:rPr>
          <w:highlight w:val="yellow"/>
        </w:rPr>
        <w:fldChar w:fldCharType="end"/>
      </w:r>
      <w:r w:rsidR="001B0F07" w:rsidRPr="001D0E48">
        <w:rPr>
          <w:highlight w:val="yellow"/>
        </w:rPr>
        <w:t xml:space="preserve">, focused on scenarios where the number </w:t>
      </w:r>
      <w:r w:rsidR="001B0F07" w:rsidRPr="001D0E48">
        <w:rPr>
          <w:highlight w:val="yellow"/>
        </w:rPr>
        <w:lastRenderedPageBreak/>
        <w:t xml:space="preserve">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A42F6A">
        <w:rPr>
          <w:highlight w:val="yellow"/>
        </w:rPr>
        <w:instrText xml:space="preserve"> ADDIN ZOTERO_ITEM CSL_CITATION {"citationID":"5rVdUsKa","properties":{"formattedCitation":"[42]","plainCitation":"[42]","noteIndex":0},"citationItems":[{"id":32,"uris":["http://zotero.org/users/local/5wcO8KnL/items/Q3ITYFBJ"],"itemData":{"id":32,"type":"article-journal","abstract":"In this letter, we explore the problem of DOA estimation using neural networks for two closely spaced sources. Since the traditional high-resolution techniques based on classical algorithms cannot achieve high-accuracy DOA estimation in the presence of two closely spaced sources, especially at low signal-to-noise ratios (SNR), we propose a novel DOA estimation method based on a cascaded neural network to address this problem. Specifically, this network comprises two parts: the SNR classification network and the DOA estimation network. The latter network contains two estimation subnetworks, which are appropriate for different SNRs by training with noisy data and activated by the output of the SNR classification network. Simulation results demonstrate that the estimation performance of our proposed method achieves much better than that of the existing algorithms under various conditions, especially for the scenes with low SNRs or small snapshot number.","container-title":"IEEE Signal Processing Letters","DOI":"10.1109/LSP.2020.2984914","ISSN":"1558-2361","note":"event-title: IEEE Signal Processing Letters","page":"570-574","source":"IEEE Xplore","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A42F6A" w:rsidRPr="00A42F6A">
        <w:rPr>
          <w:rFonts w:ascii="Calibri" w:hAnsi="Calibri" w:cs="Calibri"/>
        </w:rPr>
        <w:t>[42]</w:t>
      </w:r>
      <w:r w:rsidR="00583BE0" w:rsidRPr="001D0E48">
        <w:rPr>
          <w:highlight w:val="yellow"/>
        </w:rPr>
        <w:fldChar w:fldCharType="end"/>
      </w:r>
      <w:r w:rsidR="00583BE0" w:rsidRPr="001D0E48">
        <w:rPr>
          <w:highlight w:val="yellow"/>
        </w:rPr>
        <w:t>,</w:t>
      </w:r>
      <w:r w:rsidR="005B4641">
        <w:rPr>
          <w:highlight w:val="yellow"/>
        </w:rPr>
        <w:t xml:space="preserve"> </w:t>
      </w:r>
      <w:r w:rsidR="000635FD" w:rsidRPr="000635FD">
        <w:rPr>
          <w:highlight w:val="red"/>
        </w:rPr>
        <w:t>the authors use</w:t>
      </w:r>
      <w:r w:rsidR="005B4641" w:rsidRPr="000635FD">
        <w:rPr>
          <w:highlight w:val="red"/>
        </w:rPr>
        <w:t xml:space="preserve"> a DNN </w:t>
      </w:r>
      <w:r w:rsidR="000635FD" w:rsidRPr="000635FD">
        <w:rPr>
          <w:highlight w:val="red"/>
        </w:rPr>
        <w:t>for</w:t>
      </w:r>
      <w:r w:rsidR="005B4641" w:rsidRPr="000635FD">
        <w:rPr>
          <w:highlight w:val="red"/>
        </w:rPr>
        <w:t xml:space="preserve"> DOA estimation and evaluate the </w:t>
      </w:r>
      <w:commentRangeStart w:id="16"/>
      <w:r w:rsidR="005B4641" w:rsidRPr="000635FD">
        <w:rPr>
          <w:highlight w:val="red"/>
        </w:rPr>
        <w:t>estimation</w:t>
      </w:r>
      <w:commentRangeEnd w:id="16"/>
      <w:r w:rsidR="000635FD">
        <w:rPr>
          <w:rStyle w:val="CommentReference"/>
        </w:rPr>
        <w:commentReference w:id="16"/>
      </w:r>
      <w:r w:rsidR="005B4641" w:rsidRPr="000635FD">
        <w:rPr>
          <w:highlight w:val="red"/>
        </w:rPr>
        <w:t xml:space="preserve"> performance under a scenario where two equal-power and uncorrelated signals are incident on a uniform linear array</w:t>
      </w:r>
      <w:r w:rsidR="005B4641" w:rsidRPr="005B4641">
        <w:t>.</w:t>
      </w:r>
      <w:r w:rsidR="00583BE0" w:rsidRPr="001D0E48">
        <w:rPr>
          <w:highlight w:val="yellow"/>
        </w:rPr>
        <w:t xml:space="preserve"> </w:t>
      </w:r>
      <w:r w:rsidR="005B4641">
        <w:rPr>
          <w:highlight w:val="yellow"/>
        </w:rPr>
        <w:t>The aut</w:t>
      </w:r>
      <w:r w:rsidR="000D48EF">
        <w:rPr>
          <w:highlight w:val="yellow"/>
        </w:rPr>
        <w:t>hors used a correlation matrix as an input of a DNN for DOA estimation.</w:t>
      </w:r>
      <w:r w:rsidR="000D48EF">
        <w:t xml:space="preserve"> </w:t>
      </w:r>
      <w:r w:rsidR="0015533D" w:rsidRPr="00163EE5">
        <w:t xml:space="preserve">In </w:t>
      </w:r>
      <w:r w:rsidR="0015533D" w:rsidRPr="00163EE5">
        <w:fldChar w:fldCharType="begin"/>
      </w:r>
      <w:r w:rsidR="00A42F6A">
        <w:instrText xml:space="preserve"> ADDIN ZOTERO_ITEM CSL_CITATION {"citationID":"LhNIMIeo","properties":{"formattedCitation":"[43]","plainCitation":"[43]","noteIndex":0},"citationItems":[{"id":29,"uris":["http://zotero.org/users/local/5wcO8KnL/items/DMUXVGGX"],"itemData":{"id":29,"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rsidRPr="00163EE5">
        <w:fldChar w:fldCharType="separate"/>
      </w:r>
      <w:r w:rsidR="00A42F6A" w:rsidRPr="00A42F6A">
        <w:rPr>
          <w:rFonts w:cs="Times New Roman"/>
        </w:rPr>
        <w:t>[43]</w:t>
      </w:r>
      <w:r w:rsidR="0015533D" w:rsidRPr="00163EE5">
        <w:fldChar w:fldCharType="end"/>
      </w:r>
      <w:r w:rsidR="0015533D" w:rsidRPr="00163EE5">
        <w:t xml:space="preserve"> </w:t>
      </w:r>
      <w:r w:rsidR="00577BBE" w:rsidRPr="00163EE5">
        <w:t>the authors</w:t>
      </w:r>
      <w:r w:rsidR="0015533D" w:rsidRPr="00163EE5">
        <w:t xml:space="preserve"> integrate a </w:t>
      </w:r>
      <w:r w:rsidR="00577BBE" w:rsidRPr="00163EE5">
        <w:t>Multiple Input Multiple Output (</w:t>
      </w:r>
      <w:r w:rsidR="0015533D" w:rsidRPr="00163EE5">
        <w:t>MIMO</w:t>
      </w:r>
      <w:r w:rsidR="00577BBE" w:rsidRPr="00163EE5">
        <w:t>)</w:t>
      </w:r>
      <w:r w:rsidR="00163EE5">
        <w:t xml:space="preserve"> system with</w:t>
      </w:r>
      <w:r w:rsidR="00163EE5" w:rsidRPr="00163EE5">
        <w:t xml:space="preserve"> </w:t>
      </w:r>
      <w:r w:rsidR="004C0750">
        <w:t>DNN</w:t>
      </w:r>
      <w:r w:rsidR="00163EE5" w:rsidRPr="00163EE5">
        <w:t xml:space="preserve"> for</w:t>
      </w:r>
      <w:r w:rsidR="0015533D" w:rsidRPr="00163EE5">
        <w:t xml:space="preserve"> channel estimation and find the DOA of a source.</w:t>
      </w:r>
      <w:r w:rsidR="0015533D" w:rsidRPr="0015533D">
        <w:t xml:space="preserv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A42F6A">
        <w:instrText xml:space="preserve"> ADDIN ZOTERO_ITEM CSL_CITATION {"citationID":"1KCQxO5U","properties":{"formattedCitation":"[44]","plainCitation":"[44]","noteIndex":0},"citationItems":[{"id":30,"uris":["http://zotero.org/users/local/5wcO8KnL/items/4LU6J63R"],"itemData":{"id":30,"type":"paper-conference","container-title":"2018 IEEE International Conference on Communication Systems (ICCS)","DOI":"10.1109/ICCS.2018.8689177","event-place":"Chengdu, China","event-title":"2018 IEEE International Conference on Communication Systems (ICCS)","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2",9,19]]},"issued":{"date-parts":[["2018",12]]}}}],"schema":"https://github.com/citation-style-language/schema/raw/master/csl-citation.json"} </w:instrText>
      </w:r>
      <w:r w:rsidR="008760B0">
        <w:fldChar w:fldCharType="separate"/>
      </w:r>
      <w:r w:rsidR="00A42F6A" w:rsidRPr="00A42F6A">
        <w:rPr>
          <w:rFonts w:cs="Times New Roman"/>
        </w:rPr>
        <w:t>[44]</w:t>
      </w:r>
      <w:r w:rsidR="008760B0">
        <w:fldChar w:fldCharType="end"/>
      </w:r>
      <w:r w:rsidR="00DD523E">
        <w:t xml:space="preserve"> the authors propose a new DOA method based on an ML model to estimate the azimuth angle of a signal. The system employs only four antennas to find the direction of eight possible signal provenance angles. With this system was obtained a dataset named as </w:t>
      </w:r>
      <w:proofErr w:type="spellStart"/>
      <w:r w:rsidR="00DD523E" w:rsidRPr="00DD523E">
        <w:rPr>
          <w:i/>
        </w:rPr>
        <w:t>Dround</w:t>
      </w:r>
      <w:proofErr w:type="spellEnd"/>
      <w:r w:rsidR="00DD523E" w:rsidRPr="00DD523E">
        <w:rPr>
          <w:i/>
        </w:rPr>
        <w:t xml:space="preserve"> Data New</w:t>
      </w:r>
      <w:r w:rsidR="00DD523E">
        <w:t>, which contains well-known signals transmission powers for the eight angles. The authors trained and validated the dataset with a DNN model.</w:t>
      </w:r>
      <w:r w:rsidR="00590DA6">
        <w:t xml:space="preserve"> </w:t>
      </w:r>
      <w:r w:rsidR="00590DA6">
        <w:fldChar w:fldCharType="begin"/>
      </w:r>
      <w:r w:rsidR="00A42F6A">
        <w:instrText xml:space="preserve"> ADDIN ZOTERO_ITEM CSL_CITATION {"citationID":"lIBIWcbr","properties":{"formattedCitation":"[45]","plainCitation":"[45]","noteIndex":0},"citationItems":[{"id":34,"uris":["http://zotero.org/users/local/5wcO8KnL/items/P6C4PVVB"],"itemData":{"id":34,"type":"article-journal","container-title":"IEEE Access","DOI":"10.1109/ACCESS.2020.3005221","ISSN":"2169-3536","journalAbbreviation":"IEEE Access","page":"124544-124552","source":"DOI.org (Crossref)","title":"Two-Dimensional DOA Estimation via Deep Ensemble Learning","volume":"8","author":[{"family":"Zhu","given":"Wenli"},{"family":"Zhang","given":"Min"},{"family":"Li","given":"Pengfei"},{"family":"Wu","given":"Chenxi"}],"issued":{"date-parts":[["2020"]]}}}],"schema":"https://github.com/citation-style-language/schema/raw/master/csl-citation.json"} </w:instrText>
      </w:r>
      <w:r w:rsidR="00590DA6">
        <w:fldChar w:fldCharType="separate"/>
      </w:r>
      <w:r w:rsidR="00A42F6A" w:rsidRPr="00A42F6A">
        <w:rPr>
          <w:rFonts w:cs="Times New Roman"/>
        </w:rPr>
        <w:t>[45]</w:t>
      </w:r>
      <w:r w:rsidR="00590DA6">
        <w:fldChar w:fldCharType="end"/>
      </w:r>
      <w:r w:rsidR="002E20E3">
        <w:t xml:space="preserve"> </w:t>
      </w:r>
      <w:r w:rsidR="002E20E3" w:rsidRPr="002E20E3">
        <w:t>presented</w:t>
      </w:r>
      <w:r w:rsidR="002E20E3">
        <w:t xml:space="preserve"> a deep ensemble learning to find the azimuth and elevation angle of a source</w:t>
      </w:r>
      <w:r w:rsidR="004E1DDF">
        <w:t xml:space="preserve">. The authors designed a Convolutional Neural Network (CNN) that performs the regression task to learn a mapping between the spatial covariance matrix of the received signals from the antenna elements and the </w:t>
      </w:r>
      <w:r w:rsidR="00E06D5E">
        <w:t>DOA.</w:t>
      </w:r>
      <w:r w:rsidR="00AA3EDA">
        <w:t xml:space="preserve"> Also, to improve the prediction performance</w:t>
      </w:r>
      <w:r w:rsidR="004E68A7">
        <w:t>,</w:t>
      </w:r>
      <w:r w:rsidR="00AA3EDA">
        <w:t xml:space="preserve"> </w:t>
      </w:r>
      <w:r w:rsidR="004E68A7">
        <w:t xml:space="preserve">they </w:t>
      </w:r>
      <w:r w:rsidR="00AA3EDA">
        <w:t>proposed an ensemble learning method.</w:t>
      </w:r>
      <w:r w:rsidR="00A22698">
        <w:t xml:space="preserve"> </w:t>
      </w:r>
      <w:r w:rsidR="0084379C">
        <w:t xml:space="preserve">Simulation results at </w:t>
      </w:r>
      <w:r w:rsidR="0084379C">
        <w:fldChar w:fldCharType="begin"/>
      </w:r>
      <w:r w:rsidR="00A42F6A">
        <w:instrText xml:space="preserve"> ADDIN ZOTERO_ITEM CSL_CITATION {"citationID":"nq7H2MQR","properties":{"formattedCitation":"[45]","plainCitation":"[45]","noteIndex":0},"citationItems":[{"id":34,"uris":["http://zotero.org/users/local/5wcO8KnL/items/P6C4PVVB"],"itemData":{"id":34,"type":"article-journal","container-title":"IEEE Access","DOI":"10.1109/ACCESS.2020.3005221","ISSN":"2169-3536","journalAbbreviation":"IEEE Access","page":"124544-124552","source":"DOI.org (Crossref)","title":"Two-Dimensional DOA Estimation via Deep Ensemble Learning","volume":"8","author":[{"family":"Zhu","given":"Wenli"},{"family":"Zhang","given":"Min"},{"family":"Li","given":"Pengfei"},{"family":"Wu","given":"Chenxi"}],"issued":{"date-parts":[["2020"]]}}}],"schema":"https://github.com/citation-style-language/schema/raw/master/csl-citation.json"} </w:instrText>
      </w:r>
      <w:r w:rsidR="0084379C">
        <w:fldChar w:fldCharType="separate"/>
      </w:r>
      <w:r w:rsidR="00A42F6A" w:rsidRPr="00A42F6A">
        <w:rPr>
          <w:rFonts w:cs="Times New Roman"/>
        </w:rPr>
        <w:t>[45]</w:t>
      </w:r>
      <w:r w:rsidR="0084379C">
        <w:fldChar w:fldCharType="end"/>
      </w:r>
      <w:r w:rsidR="00A22698" w:rsidRPr="00A22698">
        <w:t xml:space="preserve"> show that their proposals have slightly lower RMSE performance than conventional methods such as MUSIC and l1-SVD. However, the simulation results also show that the authors' proposals in this article respond very fast and have higher speeds than the MUSIC 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294130">
        <w:t>-SVD</w:t>
      </w:r>
      <w:r w:rsidR="00294130" w:rsidRPr="00A22698">
        <w:t xml:space="preserve"> </w:t>
      </w:r>
      <w:r w:rsidR="00A22698" w:rsidRPr="00A22698">
        <w:t>algorithms.</w:t>
      </w:r>
      <w:r w:rsidR="00D932BF">
        <w:t xml:space="preserve"> </w:t>
      </w:r>
      <w:r w:rsidR="00D932BF" w:rsidRPr="00D932BF">
        <w:t>In</w:t>
      </w:r>
      <w:r w:rsidR="00D932BF">
        <w:t xml:space="preserve"> </w:t>
      </w:r>
      <w:r w:rsidR="00D932BF">
        <w:fldChar w:fldCharType="begin"/>
      </w:r>
      <w:r w:rsidR="00D932BF">
        <w:instrText xml:space="preserve"> ADDIN ZOTERO_ITEM CSL_CITATION {"citationID":"fEGbyHPg","properties":{"formattedCitation":"[46]","plainCitation":"[46]","noteIndex":0},"citationItems":[{"id":42,"uris":["http://zotero.org/users/local/5wcO8KnL/items/M2ZHUWV8"],"itemData":{"id":42,"type":"article-journal","abstract":"Low-frequency multi-source direction-of-arrival (DOA) estimation has been challenging for micro-aperture arrays. Deep learning (DL)-based models have been introduced to this problem. Generally, existing DL-based methods formulate DOA estimation as a multi-label multi-classification problem. However, the accuracy of these methods is limited by the number of grids, and the performance is overly dependent on the training data set. In this paper, we propose an off-grid DL-based DOA estimation. The backbone is based on circularly fully convolutional networks (CFCN), trained by the data set labeled by space-frequency pseudo-spectra, and provides on-grid DOA proposals. Then, the regressor is developed to estimate the precise DOAs according to corresponding proposals and features. In this framework, spatial phase features are extracted by the circular convolution calculation. The improvement in spatial resolution is converted to increasing the dimensionality of features by rotating convolutional networks. This model ensures that the DOA estimations at different sub-bands have the same interpretation ability and effectively reduce network model parameters. The simulation and semi-anechoic chamber experiment results show that CFCN-based DOA is superior to existing methods in terms of generalization ability, resolution, and accuracy.","container-title":"Sensors","DOI":"10.3390/s21082767","ISSN":"1424-8220","issue":"8","language":"en","license":"http://creativecommons.org/licenses/by/3.0/","note":"number: 8\npublisher: Multidisciplinary Digital Publishing Institute","page":"2767","source":"www.mdpi.com","title":"Off-Grid DOA Estimation Based on Circularly Fully Convolutional Networks (CFCN) Using Space-Frequency Pseudo-Spectrum","volume":"21","author":[{"family":"Zhang","given":"Wenqiong"},{"family":"Huang","given":"Yiwei"},{"family":"Tong","given":"Jianfei"},{"family":"Bao","given":"Ming"},{"family":"Li","given":"Xiaodong"}],"issued":{"date-parts":[["2021",1]]}}}],"schema":"https://github.com/citation-style-language/schema/raw/master/csl-citation.json"} </w:instrText>
      </w:r>
      <w:r w:rsidR="00D932BF">
        <w:fldChar w:fldCharType="separate"/>
      </w:r>
      <w:r w:rsidR="00D932BF" w:rsidRPr="00D932BF">
        <w:rPr>
          <w:rFonts w:cs="Times New Roman"/>
        </w:rPr>
        <w:t>[46]</w:t>
      </w:r>
      <w:r w:rsidR="00D932BF">
        <w:fldChar w:fldCharType="end"/>
      </w:r>
      <w:r w:rsidR="00D932BF" w:rsidRPr="00D932BF">
        <w:t xml:space="preserve">, </w:t>
      </w:r>
      <w:r w:rsidR="00D932BF">
        <w:t>the authors</w:t>
      </w:r>
      <w:r w:rsidR="00D932BF" w:rsidRPr="00D932BF">
        <w:t xml:space="preserve"> propose</w:t>
      </w:r>
      <w:r w:rsidR="00D932BF">
        <w:t>d</w:t>
      </w:r>
      <w:r w:rsidR="00D932BF" w:rsidRPr="00D932BF">
        <w:t xml:space="preserve"> an off-grid DL</w:t>
      </w:r>
      <w:r w:rsidR="00D932BF">
        <w:t xml:space="preserve"> </w:t>
      </w:r>
      <w:r w:rsidR="00D932BF" w:rsidRPr="00D932BF">
        <w:t xml:space="preserve">based DOA estimation. The backbone is based on circularly fully convolutional networks (CFCN), trained by the data set labeled by space-frequency pseudo-spectra, and provides on-grid DOA proposals. Then, the </w:t>
      </w:r>
      <w:r w:rsidR="007E7FC7" w:rsidRPr="00D932BF">
        <w:t>repressor</w:t>
      </w:r>
      <w:r w:rsidR="00D932BF" w:rsidRPr="00D932BF">
        <w:t xml:space="preserve"> is developed to estimate the precise DOAs according to </w:t>
      </w:r>
      <w:r w:rsidR="00D932BF" w:rsidRPr="00D932BF">
        <w:lastRenderedPageBreak/>
        <w:t>corresponding proposals and features. In this framework, spatial phase features are extracted by the circular convolution calculation.</w:t>
      </w:r>
    </w:p>
    <w:p w14:paraId="1037A577" w14:textId="16D327F2" w:rsidR="00D73291" w:rsidRDefault="00576AF2" w:rsidP="00F72FDE">
      <w:pPr>
        <w:rPr>
          <w:rFonts w:eastAsiaTheme="minorEastAsia"/>
        </w:rPr>
      </w:pPr>
      <w:r>
        <w:t>I</w:t>
      </w:r>
      <w:r w:rsidR="008C5486">
        <w:t xml:space="preserve">n </w:t>
      </w:r>
      <w:r w:rsidR="008C5486">
        <w:fldChar w:fldCharType="begin"/>
      </w:r>
      <w:r w:rsidR="00A54337">
        <w:instrText xml:space="preserve"> ADDIN ZOTERO_ITEM CSL_CITATION {"citationID":"i4rZpG37","properties":{"formattedCitation":"[47]\\uc0\\u8211{}[52]","plainCitation":"[47]–[52]","noteIndex":0},"citationItems":[{"id":"OVx9Nw3W/zbQuVjwD","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OVx9Nw3W/MhRb52bb","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OVx9Nw3W/EtHXOTKG","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OVx9Nw3W/gsIA1S8a","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OVx9Nw3W/tIJkfvnj","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OVx9Nw3W/2Bwlj4hy","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D932BF" w:rsidRPr="00D932BF">
        <w:rPr>
          <w:rFonts w:ascii="Calibri" w:hAnsi="Calibri" w:cs="Calibri"/>
          <w:szCs w:val="24"/>
        </w:rPr>
        <w:t>[47]–[52]</w:t>
      </w:r>
      <w:r w:rsidR="008C5486">
        <w:fldChar w:fldCharType="end"/>
      </w:r>
      <w:r w:rsidR="008C5486">
        <w:t>,</w:t>
      </w:r>
      <w:r>
        <w:t xml:space="preserve"> the authors proposed a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A54337">
        <w:rPr>
          <w:highlight w:val="yellow"/>
        </w:rPr>
        <w:instrText xml:space="preserve"> ADDIN ZOTERO_ITEM CSL_CITATION {"citationID":"qs7k8p4N","properties":{"formattedCitation":"[47]","plainCitation":"[47]","noteIndex":0},"citationItems":[{"id":"OVx9Nw3W/zbQuVjwD","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D932BF" w:rsidRPr="00D932BF">
        <w:rPr>
          <w:rFonts w:ascii="Calibri" w:hAnsi="Calibri" w:cs="Calibri"/>
          <w:highlight w:val="yellow"/>
        </w:rPr>
        <w:t>[47]</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A54337">
        <w:rPr>
          <w:highlight w:val="yellow"/>
        </w:rPr>
        <w:instrText xml:space="preserve"> ADDIN ZOTERO_ITEM CSL_CITATION {"citationID":"Pxc6veEx","properties":{"formattedCitation":"[48]","plainCitation":"[48]","noteIndex":0},"citationItems":[{"id":"OVx9Nw3W/MhRb52bb","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D932BF" w:rsidRPr="00D932BF">
        <w:rPr>
          <w:rFonts w:ascii="Calibri" w:hAnsi="Calibri" w:cs="Calibri"/>
        </w:rPr>
        <w:t>[48]</w:t>
      </w:r>
      <w:r w:rsidR="009665CD" w:rsidRPr="00C00E1C">
        <w:rPr>
          <w:highlight w:val="yellow"/>
        </w:rPr>
        <w:fldChar w:fldCharType="end"/>
      </w:r>
      <w:r w:rsidR="009665CD" w:rsidRPr="00C00E1C">
        <w:rPr>
          <w:highlight w:val="yellow"/>
        </w:rPr>
        <w:t xml:space="preserve"> the problem of 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A54337">
        <w:instrText xml:space="preserve"> ADDIN ZOTERO_ITEM CSL_CITATION {"citationID":"Bcwz5r40","properties":{"formattedCitation":"[50]","plainCitation":"[50]","noteIndex":0},"citationItems":[{"id":"OVx9Nw3W/gsIA1S8a","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D932BF" w:rsidRPr="00D932BF">
        <w:rPr>
          <w:rFonts w:ascii="Calibri" w:hAnsi="Calibri" w:cs="Calibri"/>
        </w:rPr>
        <w:t>[50]</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A54337">
        <w:instrText xml:space="preserve"> ADDIN ZOTERO_ITEM CSL_CITATION {"citationID":"wHe66HiY","properties":{"formattedCitation":"[51]","plainCitation":"[51]","noteIndex":0},"citationItems":[{"id":"OVx9Nw3W/tIJkfvnj","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D932BF" w:rsidRPr="00D932BF">
        <w:rPr>
          <w:rFonts w:ascii="Calibri" w:hAnsi="Calibri" w:cs="Calibri"/>
        </w:rPr>
        <w:t>[51]</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A54337">
        <w:instrText xml:space="preserve"> ADDIN ZOTERO_ITEM CSL_CITATION {"citationID":"1IQ4xzo7","properties":{"formattedCitation":"[52]","plainCitation":"[52]","noteIndex":0},"citationItems":[{"id":"OVx9Nw3W/2Bwlj4hy","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D932BF" w:rsidRPr="00D932BF">
        <w:rPr>
          <w:rFonts w:ascii="Calibri" w:hAnsi="Calibri" w:cs="Calibri"/>
        </w:rPr>
        <w:t>[52]</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A54337">
        <w:instrText xml:space="preserve"> ADDIN ZOTERO_ITEM CSL_CITATION {"citationID":"2bvFF0jz","properties":{"formattedCitation":"[49]","plainCitation":"[49]","noteIndex":0},"citationItems":[{"id":"OVx9Nw3W/EtHXOTKG","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D932BF" w:rsidRPr="00D932BF">
        <w:rPr>
          <w:rFonts w:cs="Times New Roman"/>
        </w:rPr>
        <w:t>[49]</w:t>
      </w:r>
      <w:r w:rsidR="00F72FDE">
        <w:fldChar w:fldCharType="end"/>
      </w:r>
      <w:r w:rsidR="00F72FDE">
        <w:t>.</w:t>
      </w:r>
      <w:r w:rsidR="00BD4B75">
        <w:t xml:space="preserve"> I</w:t>
      </w:r>
      <w:r w:rsidR="00BD4B75" w:rsidRPr="00BD4B75">
        <w:t>n this last work</w:t>
      </w:r>
      <w:r w:rsidR="00163EE5">
        <w:t>,</w:t>
      </w:r>
      <w:r w:rsidR="00BD4B75" w:rsidRPr="00BD4B75">
        <w:t xml:space="preserve"> the azimuth and elevation angles of one or more incident sources in a ULA are found. However, there is still a lot of work to do on this issue since the angle resolution is still very low</w:t>
      </w:r>
      <w:r w:rsidR="0093683E">
        <w:t>.</w:t>
      </w:r>
      <w:r w:rsidR="007E7FC7">
        <w:t xml:space="preserve"> </w:t>
      </w:r>
      <w:r w:rsidR="007E7FC7" w:rsidRPr="007E7FC7">
        <w:t>The main disadvantage of SVM is the time complexity of the algorithm</w:t>
      </w:r>
      <w:r w:rsidR="00D41C81">
        <w:t xml:space="preserve"> </w:t>
      </w:r>
      <w:r w:rsidR="00D41C81">
        <w:fldChar w:fldCharType="begin"/>
      </w:r>
      <w:r w:rsidR="00D41C81">
        <w:instrText xml:space="preserve"> ADDIN ZOTERO_ITEM CSL_CITATION {"citationID":"wiaLBb8F","properties":{"formattedCitation":"[53]","plainCitation":"[53]","noteIndex":0},"citationItems":[{"id":47,"uris":["http://zotero.org/users/local/5wcO8KnL/items/H8W9P6L7"],"itemData":{"id":47,"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language":"en","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00D41C81">
        <w:fldChar w:fldCharType="separate"/>
      </w:r>
      <w:r w:rsidR="00D41C81" w:rsidRPr="00D41C81">
        <w:rPr>
          <w:rFonts w:cs="Times New Roman"/>
        </w:rPr>
        <w:t>[53]</w:t>
      </w:r>
      <w:r w:rsidR="00D41C81">
        <w:fldChar w:fldCharType="end"/>
      </w:r>
      <w:r w:rsidR="007E7FC7" w:rsidRPr="007E7FC7">
        <w:t xml:space="preserve">. </w:t>
      </w:r>
      <w:r w:rsidR="00D41C81" w:rsidRPr="00D41C81">
        <w:t>Algorithmic complexity affects model training time on large datasets</w:t>
      </w:r>
      <w:r w:rsidR="00C62132">
        <w:t xml:space="preserve"> and</w:t>
      </w:r>
      <w:r w:rsidR="00D41C81" w:rsidRPr="00D41C81">
        <w:t xml:space="preserve"> developing optimal models for multiclass</w:t>
      </w:r>
      <w:r w:rsidR="00C62132">
        <w:t>,</w:t>
      </w:r>
      <w:r w:rsidR="00D41C81" w:rsidRPr="00D41C81">
        <w:t xml:space="preserve"> and </w:t>
      </w:r>
      <w:r w:rsidR="00C62132">
        <w:t xml:space="preserve">it </w:t>
      </w:r>
      <w:r w:rsidR="00D41C81" w:rsidRPr="00D41C81">
        <w:t>gives problems and affects SVM performance on unbalanced datasets.</w:t>
      </w:r>
    </w:p>
    <w:p w14:paraId="131D9C09" w14:textId="147FF58B" w:rsidR="000C68E8" w:rsidRDefault="000C68E8" w:rsidP="00F72FDE">
      <w:r w:rsidRPr="000C68E8">
        <w:t>Table 1 provides a brief summary of the articles mentioned above that are used in ML to solve the DOA problem. The table shows the main aspects that were taken into account to carry out our work</w:t>
      </w:r>
      <w:r w:rsidR="00D317F1">
        <w:t>. The</w:t>
      </w:r>
      <w:r w:rsidRPr="000C68E8">
        <w:t xml:space="preserve"> table</w:t>
      </w:r>
      <w:r w:rsidR="00D317F1">
        <w:t xml:space="preserve"> collects the angles considered by the related works: </w:t>
      </w:r>
      <w:r w:rsidRPr="000C68E8">
        <w:t xml:space="preserve">azimuth, elevation or both. </w:t>
      </w:r>
      <w:r w:rsidR="00D317F1">
        <w:t>It also shows i</w:t>
      </w:r>
      <w:r w:rsidRPr="000C68E8">
        <w:t>f the work is oriented to find the DOA from a s</w:t>
      </w:r>
      <w:r w:rsidR="00D317F1">
        <w:t xml:space="preserve">ingle source or from several, </w:t>
      </w:r>
      <w:r w:rsidRPr="000C68E8">
        <w:t xml:space="preserve">the proposals were </w:t>
      </w:r>
      <w:r w:rsidRPr="000C68E8">
        <w:lastRenderedPageBreak/>
        <w:t xml:space="preserve">validated via </w:t>
      </w:r>
      <w:r w:rsidR="00D317F1">
        <w:t>simulation or experiments, and</w:t>
      </w:r>
      <w:r w:rsidRPr="000C68E8">
        <w:t xml:space="preserve"> the results were compared with an existing DOA model.</w:t>
      </w:r>
    </w:p>
    <w:p w14:paraId="6E8A534B" w14:textId="62AADCCD" w:rsidR="00CB7CD0" w:rsidRDefault="00CB7CD0" w:rsidP="00CB7CD0">
      <w:pPr>
        <w:pStyle w:val="Caption"/>
        <w:keepNext/>
      </w:pPr>
      <w:bookmarkStart w:id="17" w:name="_Toc101393069"/>
      <w:r>
        <w:t xml:space="preserve">Table </w:t>
      </w:r>
      <w:fldSimple w:instr=" SEQ Table \* ARABIC ">
        <w:r w:rsidR="00DF093C">
          <w:rPr>
            <w:noProof/>
          </w:rPr>
          <w:t>1</w:t>
        </w:r>
      </w:fldSimple>
      <w:r w:rsidR="008B65F7">
        <w:t xml:space="preserve">. </w:t>
      </w:r>
      <w:r w:rsidRPr="00A66145">
        <w:t xml:space="preserve">Taxonomy of the proposed </w:t>
      </w:r>
      <w:r>
        <w:t>ML to DOA estimation.</w:t>
      </w:r>
      <w:bookmarkEnd w:id="17"/>
    </w:p>
    <w:tbl>
      <w:tblPr>
        <w:tblStyle w:val="GridTable1Light"/>
        <w:tblW w:w="8947" w:type="dxa"/>
        <w:tblInd w:w="704" w:type="dxa"/>
        <w:tblLayout w:type="fixed"/>
        <w:tblLook w:val="04A0" w:firstRow="1" w:lastRow="0" w:firstColumn="1" w:lastColumn="0" w:noHBand="0" w:noVBand="1"/>
      </w:tblPr>
      <w:tblGrid>
        <w:gridCol w:w="1261"/>
        <w:gridCol w:w="1080"/>
        <w:gridCol w:w="1170"/>
        <w:gridCol w:w="990"/>
        <w:gridCol w:w="990"/>
        <w:gridCol w:w="900"/>
        <w:gridCol w:w="990"/>
        <w:gridCol w:w="1566"/>
      </w:tblGrid>
      <w:tr w:rsidR="00C62132" w14:paraId="1020F4A7" w14:textId="2EB8B7C3" w:rsidTr="00B233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0C911C31" w14:textId="2DE8078E" w:rsidR="000C68E8" w:rsidRPr="009913FB" w:rsidRDefault="00C62132" w:rsidP="00CB7CD0">
            <w:pPr>
              <w:ind w:left="0" w:firstLine="0"/>
              <w:rPr>
                <w:b w:val="0"/>
              </w:rPr>
            </w:pPr>
            <w:r>
              <w:rPr>
                <w:b w:val="0"/>
              </w:rPr>
              <w:t>R</w:t>
            </w:r>
            <w:r w:rsidR="000C68E8" w:rsidRPr="009913FB">
              <w:rPr>
                <w:b w:val="0"/>
              </w:rPr>
              <w:t>eference</w:t>
            </w:r>
          </w:p>
        </w:tc>
        <w:tc>
          <w:tcPr>
            <w:tcW w:w="1080" w:type="dxa"/>
          </w:tcPr>
          <w:p w14:paraId="35F34224" w14:textId="16A53B96" w:rsidR="000C68E8" w:rsidRPr="009913F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A</w:t>
            </w:r>
            <w:r w:rsidR="000C68E8" w:rsidRPr="009913FB">
              <w:rPr>
                <w:b w:val="0"/>
              </w:rPr>
              <w:t>zimuth</w:t>
            </w:r>
          </w:p>
        </w:tc>
        <w:tc>
          <w:tcPr>
            <w:tcW w:w="1170" w:type="dxa"/>
          </w:tcPr>
          <w:p w14:paraId="503D3DB6" w14:textId="79FFDB9B" w:rsidR="000C68E8" w:rsidRPr="009913F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E</w:t>
            </w:r>
            <w:r w:rsidR="000C68E8" w:rsidRPr="009913FB">
              <w:rPr>
                <w:b w:val="0"/>
              </w:rPr>
              <w:t>levation</w:t>
            </w:r>
          </w:p>
        </w:tc>
        <w:tc>
          <w:tcPr>
            <w:tcW w:w="990" w:type="dxa"/>
          </w:tcPr>
          <w:p w14:paraId="587558C4" w14:textId="6AD67F94" w:rsidR="000C68E8" w:rsidRPr="009913F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S</w:t>
            </w:r>
            <w:r w:rsidR="000C68E8" w:rsidRPr="009913FB">
              <w:rPr>
                <w:b w:val="0"/>
              </w:rPr>
              <w:t>ingle-source</w:t>
            </w:r>
          </w:p>
        </w:tc>
        <w:tc>
          <w:tcPr>
            <w:tcW w:w="990" w:type="dxa"/>
          </w:tcPr>
          <w:p w14:paraId="28DB3564" w14:textId="2A2561D9" w:rsidR="000C68E8" w:rsidRPr="009913F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M</w:t>
            </w:r>
            <w:r w:rsidR="000C68E8" w:rsidRPr="009913FB">
              <w:rPr>
                <w:b w:val="0"/>
              </w:rPr>
              <w:t>ulti-sources</w:t>
            </w:r>
          </w:p>
        </w:tc>
        <w:tc>
          <w:tcPr>
            <w:tcW w:w="900" w:type="dxa"/>
          </w:tcPr>
          <w:p w14:paraId="3EDB7D85" w14:textId="40A3BFAC" w:rsidR="000C68E8" w:rsidRPr="006E0F6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S</w:t>
            </w:r>
            <w:r w:rsidR="000C68E8" w:rsidRPr="006E0F6B">
              <w:rPr>
                <w:b w:val="0"/>
              </w:rPr>
              <w:t>imulation</w:t>
            </w:r>
          </w:p>
        </w:tc>
        <w:tc>
          <w:tcPr>
            <w:tcW w:w="990" w:type="dxa"/>
          </w:tcPr>
          <w:p w14:paraId="74194B11" w14:textId="59139D38" w:rsidR="000C68E8" w:rsidRPr="006E0F6B" w:rsidRDefault="00C62132"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E</w:t>
            </w:r>
            <w:r w:rsidR="003F0319">
              <w:rPr>
                <w:b w:val="0"/>
              </w:rPr>
              <w:t>xperiment</w:t>
            </w:r>
          </w:p>
        </w:tc>
        <w:tc>
          <w:tcPr>
            <w:tcW w:w="1566" w:type="dxa"/>
          </w:tcPr>
          <w:p w14:paraId="7F6E74CD" w14:textId="29242800" w:rsidR="000C68E8" w:rsidRDefault="000C68E8" w:rsidP="00CB7CD0">
            <w:pPr>
              <w:ind w:left="0" w:firstLine="0"/>
              <w:cnfStyle w:val="100000000000" w:firstRow="1" w:lastRow="0" w:firstColumn="0" w:lastColumn="0" w:oddVBand="0" w:evenVBand="0" w:oddHBand="0" w:evenHBand="0" w:firstRowFirstColumn="0" w:firstRowLastColumn="0" w:lastRowFirstColumn="0" w:lastRowLastColumn="0"/>
              <w:rPr>
                <w:b w:val="0"/>
              </w:rPr>
            </w:pPr>
            <w:r>
              <w:rPr>
                <w:b w:val="0"/>
              </w:rPr>
              <w:t>Comparation with other work</w:t>
            </w:r>
            <w:r w:rsidR="00C62132">
              <w:rPr>
                <w:b w:val="0"/>
              </w:rPr>
              <w:t>s</w:t>
            </w:r>
          </w:p>
        </w:tc>
      </w:tr>
      <w:tr w:rsidR="00C62132" w14:paraId="7DB50010" w14:textId="4B83C8D2" w:rsidTr="00B233BD">
        <w:tc>
          <w:tcPr>
            <w:cnfStyle w:val="001000000000" w:firstRow="0" w:lastRow="0" w:firstColumn="1" w:lastColumn="0" w:oddVBand="0" w:evenVBand="0" w:oddHBand="0" w:evenHBand="0" w:firstRowFirstColumn="0" w:firstRowLastColumn="0" w:lastRowFirstColumn="0" w:lastRowLastColumn="0"/>
            <w:tcW w:w="1261" w:type="dxa"/>
          </w:tcPr>
          <w:p w14:paraId="658010B5" w14:textId="5B7C991F" w:rsidR="000C68E8" w:rsidRDefault="000C68E8" w:rsidP="009665CD">
            <w:pPr>
              <w:ind w:left="0" w:firstLine="0"/>
            </w:pPr>
            <w:r>
              <w:fldChar w:fldCharType="begin"/>
            </w:r>
            <w:r w:rsidR="00A54337">
              <w:instrText xml:space="preserve"> ADDIN ZOTERO_ITEM CSL_CITATION {"citationID":"GudBcqkl","properties":{"formattedCitation":"[37]","plainCitation":"[37]","noteIndex":0},"citationItems":[{"id":"OVx9Nw3W/eQvLR3Yb","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Pr="00A42F6A">
              <w:rPr>
                <w:rFonts w:cs="Times New Roman"/>
              </w:rPr>
              <w:t>[37]</w:t>
            </w:r>
            <w:r>
              <w:fldChar w:fldCharType="end"/>
            </w:r>
          </w:p>
        </w:tc>
        <w:tc>
          <w:tcPr>
            <w:tcW w:w="1080" w:type="dxa"/>
          </w:tcPr>
          <w:p w14:paraId="7D0DEC82"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1A3721A1" w14:textId="6BA5F95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5011CE44"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5622EA0F" w14:textId="7817886D"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78FF631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038B4A9E"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19BBECF2" w14:textId="15B12886" w:rsidR="000C68E8" w:rsidRDefault="00D4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5FE1E201" w14:textId="597DAC6C" w:rsidTr="00B233BD">
        <w:tc>
          <w:tcPr>
            <w:cnfStyle w:val="001000000000" w:firstRow="0" w:lastRow="0" w:firstColumn="1" w:lastColumn="0" w:oddVBand="0" w:evenVBand="0" w:oddHBand="0" w:evenHBand="0" w:firstRowFirstColumn="0" w:firstRowLastColumn="0" w:lastRowFirstColumn="0" w:lastRowLastColumn="0"/>
            <w:tcW w:w="1261" w:type="dxa"/>
          </w:tcPr>
          <w:p w14:paraId="04EF2D30" w14:textId="00A3A757" w:rsidR="000C68E8" w:rsidRPr="00AC7020" w:rsidRDefault="000C68E8" w:rsidP="009665CD">
            <w:pPr>
              <w:ind w:left="0" w:firstLine="0"/>
              <w:rPr>
                <w:highlight w:val="cyan"/>
              </w:rPr>
            </w:pPr>
            <w:r w:rsidRPr="00AC7020">
              <w:rPr>
                <w:highlight w:val="cyan"/>
              </w:rPr>
              <w:fldChar w:fldCharType="begin"/>
            </w:r>
            <w:r>
              <w:rPr>
                <w:highlight w:val="cyan"/>
              </w:rPr>
              <w:instrText xml:space="preserve"> ADDIN ZOTERO_ITEM CSL_CITATION {"citationID":"3QZiHtAo","properties":{"formattedCitation":"[38]","plainCitation":"[38]","noteIndex":0},"citationItems":[{"id":24,"uris":["http://zotero.org/users/local/5wcO8KnL/items/NYGVDXEB"],"itemData":{"id":24,"type":"article-journal","container-title":"IEEE Transactions on Neural Networks and Learning Systems","DOI":"10.1109/TNNLS.2014.2313869","ISSN":"2162-237X, 2162-2388","issue":"9","journalAbbreviation":"IEEE Trans. Neural Netw. Learning Syst.","page":"1727-1732","source":"DOI.org (Crossref)","title":"Ultrawideband Direction-of-Arrival Estimation Using Complex-Valued Spatiotemporal Neural Networks","volume":"25","author":[{"family":"Terabayashi","given":"Kotaro"},{"family":"Natsuaki","given":"Ryo"},{"family":"Hirose","given":"Akira"}],"issued":{"date-parts":[["2014",9]]}}}],"schema":"https://github.com/citation-style-language/schema/raw/master/csl-citation.json"} </w:instrText>
            </w:r>
            <w:r w:rsidRPr="00AC7020">
              <w:rPr>
                <w:highlight w:val="cyan"/>
              </w:rPr>
              <w:fldChar w:fldCharType="separate"/>
            </w:r>
            <w:r w:rsidRPr="00A42F6A">
              <w:rPr>
                <w:rFonts w:cs="Times New Roman"/>
                <w:highlight w:val="cyan"/>
              </w:rPr>
              <w:t>[38]</w:t>
            </w:r>
            <w:r w:rsidRPr="00AC7020">
              <w:rPr>
                <w:highlight w:val="cyan"/>
              </w:rPr>
              <w:fldChar w:fldCharType="end"/>
            </w:r>
          </w:p>
        </w:tc>
        <w:tc>
          <w:tcPr>
            <w:tcW w:w="1080" w:type="dxa"/>
          </w:tcPr>
          <w:p w14:paraId="66A54C73" w14:textId="40F168AF"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r w:rsidRPr="00AC7020">
              <w:rPr>
                <w:highlight w:val="cyan"/>
              </w:rPr>
              <w:t>x</w:t>
            </w:r>
          </w:p>
        </w:tc>
        <w:tc>
          <w:tcPr>
            <w:tcW w:w="1170" w:type="dxa"/>
          </w:tcPr>
          <w:p w14:paraId="6E72B297" w14:textId="5EB2E783"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p>
        </w:tc>
        <w:tc>
          <w:tcPr>
            <w:tcW w:w="990" w:type="dxa"/>
          </w:tcPr>
          <w:p w14:paraId="413A2A64" w14:textId="77777777"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p>
        </w:tc>
        <w:tc>
          <w:tcPr>
            <w:tcW w:w="990" w:type="dxa"/>
          </w:tcPr>
          <w:p w14:paraId="6F790894" w14:textId="3F4813FE"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r w:rsidRPr="00AC7020">
              <w:rPr>
                <w:highlight w:val="cyan"/>
              </w:rPr>
              <w:t>x</w:t>
            </w:r>
          </w:p>
        </w:tc>
        <w:tc>
          <w:tcPr>
            <w:tcW w:w="900" w:type="dxa"/>
          </w:tcPr>
          <w:p w14:paraId="4D4CA5F8" w14:textId="211335FF"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r w:rsidRPr="00AC7020">
              <w:rPr>
                <w:highlight w:val="cyan"/>
              </w:rPr>
              <w:t>x</w:t>
            </w:r>
          </w:p>
        </w:tc>
        <w:tc>
          <w:tcPr>
            <w:tcW w:w="990" w:type="dxa"/>
          </w:tcPr>
          <w:p w14:paraId="2F1D9A26" w14:textId="34861A73" w:rsidR="000C68E8" w:rsidRPr="00AC7020" w:rsidRDefault="000C68E8"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r w:rsidRPr="00AC7020">
              <w:rPr>
                <w:highlight w:val="cyan"/>
              </w:rPr>
              <w:t>x</w:t>
            </w:r>
          </w:p>
        </w:tc>
        <w:tc>
          <w:tcPr>
            <w:tcW w:w="1566" w:type="dxa"/>
          </w:tcPr>
          <w:p w14:paraId="454C8107" w14:textId="2374EF97" w:rsidR="000C68E8" w:rsidRPr="00AC7020" w:rsidRDefault="00D46CC9" w:rsidP="009665CD">
            <w:pPr>
              <w:ind w:left="0" w:firstLine="0"/>
              <w:cnfStyle w:val="000000000000" w:firstRow="0" w:lastRow="0" w:firstColumn="0" w:lastColumn="0" w:oddVBand="0" w:evenVBand="0" w:oddHBand="0" w:evenHBand="0" w:firstRowFirstColumn="0" w:firstRowLastColumn="0" w:lastRowFirstColumn="0" w:lastRowLastColumn="0"/>
              <w:rPr>
                <w:highlight w:val="cyan"/>
              </w:rPr>
            </w:pPr>
            <w:r>
              <w:rPr>
                <w:highlight w:val="cyan"/>
              </w:rPr>
              <w:t>x</w:t>
            </w:r>
          </w:p>
        </w:tc>
      </w:tr>
      <w:tr w:rsidR="00C62132" w14:paraId="44758EB8" w14:textId="22FEC28F" w:rsidTr="00B233BD">
        <w:tc>
          <w:tcPr>
            <w:cnfStyle w:val="001000000000" w:firstRow="0" w:lastRow="0" w:firstColumn="1" w:lastColumn="0" w:oddVBand="0" w:evenVBand="0" w:oddHBand="0" w:evenHBand="0" w:firstRowFirstColumn="0" w:firstRowLastColumn="0" w:lastRowFirstColumn="0" w:lastRowLastColumn="0"/>
            <w:tcW w:w="1261" w:type="dxa"/>
          </w:tcPr>
          <w:p w14:paraId="1CEC1E21" w14:textId="7500BCBD" w:rsidR="000C68E8" w:rsidRDefault="000C68E8" w:rsidP="009665CD">
            <w:pPr>
              <w:ind w:left="0" w:firstLine="0"/>
            </w:pPr>
            <w:r>
              <w:fldChar w:fldCharType="begin"/>
            </w:r>
            <w:r>
              <w:instrText xml:space="preserve"> ADDIN ZOTERO_ITEM CSL_CITATION {"citationID":"KZ22aIHN","properties":{"formattedCitation":"[39]","plainCitation":"[39]","noteIndex":0},"citationItems":[{"id":25,"uris":["http://zotero.org/users/local/5wcO8KnL/items/39NK3WPW"],"itemData":{"id":25,"type":"paper-conference","container-title":"2015 IEEE International Conference on Acoustics, Speech and Signal Processing (ICASSP)","DOI":"10.1109/ICASSP.2015.7178484","event-place":"South Brisbane, Queensland, Australia","event-title":"ICASSP 2015 - 2015 IEEE International Conference on Acoustics, Speech and Signal Processing (ICASSP)","ISBN":"978-1-4673-6997-8","page":"2814-2818","publisher":"IEEE","publisher-place":"South Brisbane, Queensland, Australia","source":"DOI.org (Crossref)","title":"A learning-based approach to direction of arrival estimation in noisy and reverberant environments","URL":"http://ieeexplore.ieee.org/document/7178484/","author":[{"family":"Xiao","given":"Xiong"},{"family":"Zhao","given":"Shengkui"},{"family":"Zhong","given":"Xionghu"},{"family":"Jones","given":"Douglas L."},{"family":"Chng","given":"Eng Siong"},{"family":"Li","given":"Haizhou"}],"accessed":{"date-parts":[["2022",9,16]]},"issued":{"date-parts":[["2015",4]]}}}],"schema":"https://github.com/citation-style-language/schema/raw/master/csl-citation.json"} </w:instrText>
            </w:r>
            <w:r>
              <w:fldChar w:fldCharType="separate"/>
            </w:r>
            <w:r w:rsidRPr="00A42F6A">
              <w:rPr>
                <w:rFonts w:cs="Times New Roman"/>
              </w:rPr>
              <w:t>[39]</w:t>
            </w:r>
            <w:r>
              <w:fldChar w:fldCharType="end"/>
            </w:r>
          </w:p>
        </w:tc>
        <w:tc>
          <w:tcPr>
            <w:tcW w:w="1080" w:type="dxa"/>
          </w:tcPr>
          <w:p w14:paraId="294C96EE" w14:textId="7CCF006A"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7A46F21D"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0EC33195" w14:textId="6F487EE6"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151DC1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4DDA2352" w14:textId="43B065B6"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6B9D0C5A" w14:textId="5CF4925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566" w:type="dxa"/>
          </w:tcPr>
          <w:p w14:paraId="227AB9B3" w14:textId="50D9506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1180BC7B" w14:textId="5932C205" w:rsidTr="00B233BD">
        <w:tc>
          <w:tcPr>
            <w:cnfStyle w:val="001000000000" w:firstRow="0" w:lastRow="0" w:firstColumn="1" w:lastColumn="0" w:oddVBand="0" w:evenVBand="0" w:oddHBand="0" w:evenHBand="0" w:firstRowFirstColumn="0" w:firstRowLastColumn="0" w:lastRowFirstColumn="0" w:lastRowLastColumn="0"/>
            <w:tcW w:w="1261" w:type="dxa"/>
          </w:tcPr>
          <w:p w14:paraId="5211E939" w14:textId="6CF0887C" w:rsidR="000C68E8" w:rsidRDefault="000C68E8" w:rsidP="009665CD">
            <w:pPr>
              <w:ind w:left="0" w:firstLine="0"/>
            </w:pPr>
            <w:r>
              <w:fldChar w:fldCharType="begin"/>
            </w:r>
            <w:r>
              <w:instrText xml:space="preserve"> ADDIN ZOTERO_ITEM CSL_CITATION {"citationID":"5ccYgEU6","properties":{"formattedCitation":"[40]","plainCitation":"[40]","noteIndex":0},"citationItems":[{"id":26,"uris":["http://zotero.org/users/local/5wcO8KnL/items/J98LYLRC"],"itemData":{"id":26,"type":"paper-conference","container-title":"2018 15th Workshop on Positioning, Navigation and Communications (WPNC)","DOI":"10.1109/WPNC.2018.8555814","event-place":"Bremen, Germany","event-title":"2018 15th Workshop on Positioning, Navigation and Communications (WPNC)","ISBN":"978-1-5386-6436-0","page":"1-5","publisher":"IEEE","publisher-place":"Bremen, Germany","source":"DOI.org (Crossref)","title":"DOA Estimation of Two Targets with Deep Learning","URL":"https://ieeexplore.ieee.org/document/8555814/","author":[{"family":"Kase","given":"Yuya"},{"family":"Nishimura","given":"Toshihiko"},{"family":"Ohgane","given":"Takeo"},{"family":"Ogawa","given":"Yasutaka"},{"family":"Kitayama","given":"Daisuke"},{"family":"Kishiyama","given":"Yoshihisa"}],"accessed":{"date-parts":[["2022",9,19]]},"issued":{"date-parts":[["2018",10]]}}}],"schema":"https://github.com/citation-style-language/schema/raw/master/csl-citation.json"} </w:instrText>
            </w:r>
            <w:r>
              <w:fldChar w:fldCharType="separate"/>
            </w:r>
            <w:r w:rsidRPr="00A42F6A">
              <w:rPr>
                <w:rFonts w:cs="Times New Roman"/>
              </w:rPr>
              <w:t>[40]</w:t>
            </w:r>
            <w:r>
              <w:fldChar w:fldCharType="end"/>
            </w:r>
          </w:p>
        </w:tc>
        <w:tc>
          <w:tcPr>
            <w:tcW w:w="1080" w:type="dxa"/>
          </w:tcPr>
          <w:p w14:paraId="142D1BD5" w14:textId="13A775B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219171FA" w14:textId="76F18F6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63CE551E"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7DA43CCE" w14:textId="2C0ACAE2"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7641F36B" w14:textId="7D14BE4E"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42479095"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0B4A2A4A"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r>
      <w:tr w:rsidR="00C62132" w14:paraId="16F1DD25" w14:textId="3744FEA6" w:rsidTr="00B233BD">
        <w:tc>
          <w:tcPr>
            <w:cnfStyle w:val="001000000000" w:firstRow="0" w:lastRow="0" w:firstColumn="1" w:lastColumn="0" w:oddVBand="0" w:evenVBand="0" w:oddHBand="0" w:evenHBand="0" w:firstRowFirstColumn="0" w:firstRowLastColumn="0" w:lastRowFirstColumn="0" w:lastRowLastColumn="0"/>
            <w:tcW w:w="1261" w:type="dxa"/>
          </w:tcPr>
          <w:p w14:paraId="5B5670F3" w14:textId="727CA1FE" w:rsidR="000C68E8" w:rsidRDefault="000C68E8" w:rsidP="009665CD">
            <w:pPr>
              <w:ind w:left="0" w:firstLine="0"/>
            </w:pPr>
            <w:r>
              <w:fldChar w:fldCharType="begin"/>
            </w:r>
            <w:r>
              <w:instrText xml:space="preserve"> ADDIN ZOTERO_ITEM CSL_CITATION {"citationID":"G9vDlgRP","properties":{"formattedCitation":"[41]","plainCitation":"[41]","noteIndex":0},"citationItems":[{"id":27,"uris":["http://zotero.org/users/local/5wcO8KnL/items/BBH67ZNA"],"itemData":{"id":27,"type":"article-journal","container-title":"IEEE Transactions on Signal Processing","DOI":"10.1109/TSP.2021.3081047","ISSN":"1053-587X, 1941-0476","journalAbbreviation":"IEEE Trans. Signal Process.","page":"3075-3087","source":"DOI.org (Crossref)","title":"A Machine Learning Approach to DoA Estimation and Model Order Selection for Antenna Arrays With Subarray Sampling","volume":"69","author":[{"family":"Barthelme","given":"Andreas"},{"family":"Utschick","given":"Wolfgang"}],"issued":{"date-parts":[["2021"]]}}}],"schema":"https://github.com/citation-style-language/schema/raw/master/csl-citation.json"} </w:instrText>
            </w:r>
            <w:r>
              <w:fldChar w:fldCharType="separate"/>
            </w:r>
            <w:r w:rsidRPr="00A42F6A">
              <w:rPr>
                <w:rFonts w:cs="Times New Roman"/>
              </w:rPr>
              <w:t>[41]</w:t>
            </w:r>
            <w:r>
              <w:fldChar w:fldCharType="end"/>
            </w:r>
          </w:p>
        </w:tc>
        <w:tc>
          <w:tcPr>
            <w:tcW w:w="1080" w:type="dxa"/>
          </w:tcPr>
          <w:p w14:paraId="1E3802A8" w14:textId="0CFF4968"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65CA9B7B"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28BB9D3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408B3786" w14:textId="384F9DC3"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193250E5" w14:textId="0162C58E"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CA0B8DD"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6CE9EEC2" w14:textId="2489C86F" w:rsidR="000C68E8" w:rsidRDefault="00EC452B"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59859ADD" w14:textId="65797B1D" w:rsidTr="00B233BD">
        <w:tc>
          <w:tcPr>
            <w:cnfStyle w:val="001000000000" w:firstRow="0" w:lastRow="0" w:firstColumn="1" w:lastColumn="0" w:oddVBand="0" w:evenVBand="0" w:oddHBand="0" w:evenHBand="0" w:firstRowFirstColumn="0" w:firstRowLastColumn="0" w:lastRowFirstColumn="0" w:lastRowLastColumn="0"/>
            <w:tcW w:w="1261" w:type="dxa"/>
          </w:tcPr>
          <w:p w14:paraId="3000E4B3" w14:textId="688C1E73" w:rsidR="000C68E8" w:rsidRDefault="000C68E8" w:rsidP="009665CD">
            <w:pPr>
              <w:ind w:left="0" w:firstLine="0"/>
            </w:pPr>
            <w:r>
              <w:fldChar w:fldCharType="begin"/>
            </w:r>
            <w:r>
              <w:instrText xml:space="preserve"> ADDIN ZOTERO_ITEM CSL_CITATION {"citationID":"qaYCaR9V","properties":{"formattedCitation":"[42]","plainCitation":"[42]","noteIndex":0},"citationItems":[{"id":32,"uris":["http://zotero.org/users/local/5wcO8KnL/items/Q3ITYFBJ"],"itemData":{"id":32,"type":"article-journal","abstract":"In this letter, we explore the problem of DOA estimation using neural networks for two closely spaced sources. Since the traditional high-resolution techniques based on classical algorithms cannot achieve high-accuracy DOA estimation in the presence of two closely spaced sources, especially at low signal-to-noise ratios (SNR), we propose a novel DOA estimation method based on a cascaded neural network to address this problem. Specifically, this network comprises two parts: the SNR classification network and the DOA estimation network. The latter network contains two estimation subnetworks, which are appropriate for different SNRs by training with noisy data and activated by the output of the SNR classification network. Simulation results demonstrate that the estimation performance of our proposed method achieves much better than that of the existing algorithms under various conditions, especially for the scenes with low SNRs or small snapshot number.","container-title":"IEEE Signal Processing Letters","DOI":"10.1109/LSP.2020.2984914","ISSN":"1558-2361","note":"event-title: IEEE Signal Processing Letters","page":"570-574","source":"IEEE Xplore","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Pr="00A42F6A">
              <w:rPr>
                <w:rFonts w:cs="Times New Roman"/>
              </w:rPr>
              <w:t>[42]</w:t>
            </w:r>
            <w:r>
              <w:fldChar w:fldCharType="end"/>
            </w:r>
          </w:p>
        </w:tc>
        <w:tc>
          <w:tcPr>
            <w:tcW w:w="1080" w:type="dxa"/>
          </w:tcPr>
          <w:p w14:paraId="2D526FDC" w14:textId="48A72B3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4E9A13AD"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07F1BC00"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5FC611E8" w14:textId="594E478A"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171B2AFD" w14:textId="4EA97DB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1CE9F055"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00750472" w14:textId="5648E14B" w:rsidR="000C68E8" w:rsidRDefault="00EC452B"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39C8DA9E" w14:textId="24383506" w:rsidTr="00B233BD">
        <w:tc>
          <w:tcPr>
            <w:cnfStyle w:val="001000000000" w:firstRow="0" w:lastRow="0" w:firstColumn="1" w:lastColumn="0" w:oddVBand="0" w:evenVBand="0" w:oddHBand="0" w:evenHBand="0" w:firstRowFirstColumn="0" w:firstRowLastColumn="0" w:lastRowFirstColumn="0" w:lastRowLastColumn="0"/>
            <w:tcW w:w="1261" w:type="dxa"/>
          </w:tcPr>
          <w:p w14:paraId="57BD80F3" w14:textId="296BEE4E" w:rsidR="000C68E8" w:rsidRDefault="000C68E8" w:rsidP="009665CD">
            <w:pPr>
              <w:ind w:left="0" w:firstLine="0"/>
            </w:pPr>
            <w:r>
              <w:fldChar w:fldCharType="begin"/>
            </w:r>
            <w:r>
              <w:instrText xml:space="preserve"> ADDIN ZOTERO_ITEM CSL_CITATION {"citationID":"HNh4t7yO","properties":{"formattedCitation":"[43]","plainCitation":"[43]","noteIndex":0},"citationItems":[{"id":29,"uris":["http://zotero.org/users/local/5wcO8KnL/items/DMUXVGGX"],"itemData":{"id":29,"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Pr="00A42F6A">
              <w:rPr>
                <w:rFonts w:cs="Times New Roman"/>
              </w:rPr>
              <w:t>[43]</w:t>
            </w:r>
            <w:r>
              <w:fldChar w:fldCharType="end"/>
            </w:r>
          </w:p>
        </w:tc>
        <w:tc>
          <w:tcPr>
            <w:tcW w:w="1080" w:type="dxa"/>
          </w:tcPr>
          <w:p w14:paraId="1C08C013" w14:textId="1E7F5754"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16BD4B8F"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77085854" w14:textId="6B06B555"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1631953D"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0A9DEE0F" w14:textId="54F6CC59"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368495D3"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1B56F615" w14:textId="452FD0B3" w:rsidR="000C68E8" w:rsidRDefault="00EC452B"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47C38475" w14:textId="722B4CDE" w:rsidTr="00B233BD">
        <w:tc>
          <w:tcPr>
            <w:cnfStyle w:val="001000000000" w:firstRow="0" w:lastRow="0" w:firstColumn="1" w:lastColumn="0" w:oddVBand="0" w:evenVBand="0" w:oddHBand="0" w:evenHBand="0" w:firstRowFirstColumn="0" w:firstRowLastColumn="0" w:lastRowFirstColumn="0" w:lastRowLastColumn="0"/>
            <w:tcW w:w="1261" w:type="dxa"/>
          </w:tcPr>
          <w:p w14:paraId="681AC0E8" w14:textId="4CB3D1AA" w:rsidR="000C68E8" w:rsidRDefault="000C68E8" w:rsidP="009665CD">
            <w:pPr>
              <w:ind w:left="0" w:firstLine="0"/>
            </w:pPr>
            <w:r>
              <w:fldChar w:fldCharType="begin"/>
            </w:r>
            <w:r>
              <w:instrText xml:space="preserve"> ADDIN ZOTERO_ITEM CSL_CITATION {"citationID":"su0oT61p","properties":{"formattedCitation":"[44]","plainCitation":"[44]","noteIndex":0},"citationItems":[{"id":30,"uris":["http://zotero.org/users/local/5wcO8KnL/items/4LU6J63R"],"itemData":{"id":30,"type":"paper-conference","container-title":"2018 IEEE International Conference on Communication Systems (ICCS)","DOI":"10.1109/ICCS.2018.8689177","event-place":"Chengdu, China","event-title":"2018 IEEE International Conference on Communication Systems (ICCS)","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2",9,19]]},"issued":{"date-parts":[["2018",12]]}}}],"schema":"https://github.com/citation-style-language/schema/raw/master/csl-citation.json"} </w:instrText>
            </w:r>
            <w:r>
              <w:fldChar w:fldCharType="separate"/>
            </w:r>
            <w:r w:rsidRPr="00A42F6A">
              <w:rPr>
                <w:rFonts w:cs="Times New Roman"/>
              </w:rPr>
              <w:t>[44]</w:t>
            </w:r>
            <w:r>
              <w:fldChar w:fldCharType="end"/>
            </w:r>
          </w:p>
        </w:tc>
        <w:tc>
          <w:tcPr>
            <w:tcW w:w="1080" w:type="dxa"/>
          </w:tcPr>
          <w:p w14:paraId="65676B4E" w14:textId="3C7EDBC4"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4B8C862C"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690422F8" w14:textId="146E6916"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5EBE6DE4"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29AD2D59"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6B4055D6" w14:textId="672556F1"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566" w:type="dxa"/>
          </w:tcPr>
          <w:p w14:paraId="0230E2EA"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r>
      <w:tr w:rsidR="00C62132" w14:paraId="2A46846E" w14:textId="77777777" w:rsidTr="00B233BD">
        <w:tc>
          <w:tcPr>
            <w:cnfStyle w:val="001000000000" w:firstRow="0" w:lastRow="0" w:firstColumn="1" w:lastColumn="0" w:oddVBand="0" w:evenVBand="0" w:oddHBand="0" w:evenHBand="0" w:firstRowFirstColumn="0" w:firstRowLastColumn="0" w:lastRowFirstColumn="0" w:lastRowLastColumn="0"/>
            <w:tcW w:w="1261" w:type="dxa"/>
          </w:tcPr>
          <w:p w14:paraId="18786D3B" w14:textId="3090C88F" w:rsidR="000C68E8" w:rsidRDefault="000C68E8" w:rsidP="009665CD">
            <w:pPr>
              <w:ind w:left="0" w:firstLine="0"/>
            </w:pPr>
            <w:r>
              <w:fldChar w:fldCharType="begin"/>
            </w:r>
            <w:r>
              <w:instrText xml:space="preserve"> ADDIN ZOTERO_ITEM CSL_CITATION {"citationID":"di5RLrpS","properties":{"formattedCitation":"[45]","plainCitation":"[45]","noteIndex":0},"citationItems":[{"id":34,"uris":["http://zotero.org/users/local/5wcO8KnL/items/P6C4PVVB"],"itemData":{"id":34,"type":"article-journal","container-title":"IEEE Access","DOI":"10.1109/ACCESS.2020.3005221","ISSN":"2169-3536","journalAbbreviation":"IEEE Access","page":"124544-124552","source":"DOI.org (Crossref)","title":"Two-Dimensional DOA Estimation via Deep Ensemble Learning","volume":"8","author":[{"family":"Zhu","given":"Wenli"},{"family":"Zhang","given":"Min"},{"family":"Li","given":"Pengfei"},{"family":"Wu","given":"Chenxi"}],"issued":{"date-parts":[["2020"]]}}}],"schema":"https://github.com/citation-style-language/schema/raw/master/csl-citation.json"} </w:instrText>
            </w:r>
            <w:r>
              <w:fldChar w:fldCharType="separate"/>
            </w:r>
            <w:r w:rsidRPr="00A42F6A">
              <w:rPr>
                <w:rFonts w:cs="Times New Roman"/>
              </w:rPr>
              <w:t>[45]</w:t>
            </w:r>
            <w:r>
              <w:fldChar w:fldCharType="end"/>
            </w:r>
          </w:p>
        </w:tc>
        <w:tc>
          <w:tcPr>
            <w:tcW w:w="1080" w:type="dxa"/>
          </w:tcPr>
          <w:p w14:paraId="5F033A03" w14:textId="192A678D"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19D56D2B" w14:textId="6C918AA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2BC9C990" w14:textId="016B8731"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74662F7"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294B074F" w14:textId="354DC18E"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3E641E9E"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21F760BA" w14:textId="0C9927D2" w:rsidR="000C68E8" w:rsidRDefault="00D4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78955FFF" w14:textId="77777777" w:rsidTr="00B233BD">
        <w:tc>
          <w:tcPr>
            <w:cnfStyle w:val="001000000000" w:firstRow="0" w:lastRow="0" w:firstColumn="1" w:lastColumn="0" w:oddVBand="0" w:evenVBand="0" w:oddHBand="0" w:evenHBand="0" w:firstRowFirstColumn="0" w:firstRowLastColumn="0" w:lastRowFirstColumn="0" w:lastRowLastColumn="0"/>
            <w:tcW w:w="1261" w:type="dxa"/>
          </w:tcPr>
          <w:p w14:paraId="1231306B" w14:textId="2E3B6E26" w:rsidR="000C68E8" w:rsidRDefault="000C68E8" w:rsidP="009665CD">
            <w:pPr>
              <w:ind w:left="0" w:firstLine="0"/>
            </w:pPr>
            <w:r>
              <w:fldChar w:fldCharType="begin"/>
            </w:r>
            <w:r>
              <w:instrText xml:space="preserve"> ADDIN ZOTERO_ITEM CSL_CITATION {"citationID":"9SmDMKXL","properties":{"formattedCitation":"[46]","plainCitation":"[46]","noteIndex":0},"citationItems":[{"id":42,"uris":["http://zotero.org/users/local/5wcO8KnL/items/M2ZHUWV8"],"itemData":{"id":42,"type":"article-journal","abstract":"Low-frequency multi-source direction-of-arrival (DOA) estimation has been challenging for micro-aperture arrays. Deep learning (DL)-based models have been introduced to this problem. Generally, existing DL-based methods formulate DOA estimation as a multi-label multi-classification problem. However, the accuracy of these methods is limited by the number of grids, and the performance is overly dependent on the training data set. In this paper, we propose an off-grid DL-based DOA estimation. The backbone is based on circularly fully convolutional networks (CFCN), trained by the data set labeled by space-frequency pseudo-spectra, and provides on-grid DOA proposals. Then, the regressor is developed to estimate the precise DOAs according to corresponding proposals and features. In this framework, spatial phase features are extracted by the circular convolution calculation. The improvement in spatial resolution is converted to increasing the dimensionality of features by rotating convolutional networks. This model ensures that the DOA estimations at different sub-bands have the same interpretation ability and effectively reduce network model parameters. The simulation and semi-anechoic chamber experiment results show that CFCN-based DOA is superior to existing methods in terms of generalization ability, resolution, and accuracy.","container-title":"Sensors","DOI":"10.3390/s21082767","ISSN":"1424-8220","issue":"8","language":"en","license":"http://creativecommons.org/licenses/by/3.0/","note":"number: 8\npublisher: Multidisciplinary Digital Publishing Institute","page":"2767","source":"www.mdpi.com","title":"Off-Grid DOA Estimation Based on Circularly Fully Convolutional Networks (CFCN) Using Space-Frequency Pseudo-Spectrum","volume":"21","author":[{"family":"Zhang","given":"Wenqiong"},{"family":"Huang","given":"Yiwei"},{"family":"Tong","given":"Jianfei"},{"family":"Bao","given":"Ming"},{"family":"Li","given":"Xiaodong"}],"issued":{"date-parts":[["2021",1]]}}}],"schema":"https://github.com/citation-style-language/schema/raw/master/csl-citation.json"} </w:instrText>
            </w:r>
            <w:r>
              <w:fldChar w:fldCharType="separate"/>
            </w:r>
            <w:r w:rsidRPr="00E60EDD">
              <w:rPr>
                <w:rFonts w:cs="Times New Roman"/>
              </w:rPr>
              <w:t>[46]</w:t>
            </w:r>
            <w:r>
              <w:fldChar w:fldCharType="end"/>
            </w:r>
          </w:p>
        </w:tc>
        <w:tc>
          <w:tcPr>
            <w:tcW w:w="1080" w:type="dxa"/>
          </w:tcPr>
          <w:p w14:paraId="041B416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24A8DFAA"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7D994F07" w14:textId="1715AE96"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D79AA50"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24CFE21A" w14:textId="76103C3D"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5621D131" w14:textId="7891D18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566" w:type="dxa"/>
          </w:tcPr>
          <w:p w14:paraId="6A632528" w14:textId="3925A6A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1A039B8D" w14:textId="287DE96D" w:rsidTr="00B233BD">
        <w:tc>
          <w:tcPr>
            <w:cnfStyle w:val="001000000000" w:firstRow="0" w:lastRow="0" w:firstColumn="1" w:lastColumn="0" w:oddVBand="0" w:evenVBand="0" w:oddHBand="0" w:evenHBand="0" w:firstRowFirstColumn="0" w:firstRowLastColumn="0" w:lastRowFirstColumn="0" w:lastRowLastColumn="0"/>
            <w:tcW w:w="1261" w:type="dxa"/>
          </w:tcPr>
          <w:p w14:paraId="067054A6" w14:textId="274F56C9" w:rsidR="000C68E8" w:rsidRDefault="000C68E8" w:rsidP="009665CD">
            <w:pPr>
              <w:ind w:left="0" w:firstLine="0"/>
            </w:pPr>
            <w:r>
              <w:fldChar w:fldCharType="begin"/>
            </w:r>
            <w:r w:rsidR="00A54337">
              <w:instrText xml:space="preserve"> ADDIN ZOTERO_ITEM CSL_CITATION {"citationID":"Fqn7kGCH","properties":{"formattedCitation":"[47]","plainCitation":"[47]","noteIndex":0},"citationItems":[{"id":"OVx9Nw3W/zbQuVjwD","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Pr="00D932BF">
              <w:rPr>
                <w:rFonts w:cs="Times New Roman"/>
              </w:rPr>
              <w:t>[47]</w:t>
            </w:r>
            <w:r>
              <w:fldChar w:fldCharType="end"/>
            </w:r>
          </w:p>
        </w:tc>
        <w:tc>
          <w:tcPr>
            <w:tcW w:w="1080" w:type="dxa"/>
          </w:tcPr>
          <w:p w14:paraId="1E6C182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33E784AF" w14:textId="22D95B32"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53D9F25C" w14:textId="32ADFB4E"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6B338385" w14:textId="595C8548"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792539FA" w14:textId="47E1B0B7"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4896B40A"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0170B9D8" w14:textId="75D6CE86"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0856C1BF" w14:textId="5C964346" w:rsidTr="00B233BD">
        <w:tc>
          <w:tcPr>
            <w:cnfStyle w:val="001000000000" w:firstRow="0" w:lastRow="0" w:firstColumn="1" w:lastColumn="0" w:oddVBand="0" w:evenVBand="0" w:oddHBand="0" w:evenHBand="0" w:firstRowFirstColumn="0" w:firstRowLastColumn="0" w:lastRowFirstColumn="0" w:lastRowLastColumn="0"/>
            <w:tcW w:w="1261" w:type="dxa"/>
          </w:tcPr>
          <w:p w14:paraId="0E3140E6" w14:textId="3AF094A2" w:rsidR="000C68E8" w:rsidRDefault="000C68E8" w:rsidP="009665CD">
            <w:pPr>
              <w:ind w:left="0" w:firstLine="0"/>
            </w:pPr>
            <w:r>
              <w:fldChar w:fldCharType="begin"/>
            </w:r>
            <w:r w:rsidR="00A54337">
              <w:instrText xml:space="preserve"> ADDIN ZOTERO_ITEM CSL_CITATION {"citationID":"nuuMHtKs","properties":{"formattedCitation":"[48]","plainCitation":"[48]","noteIndex":0},"citationItems":[{"id":"OVx9Nw3W/MhRb52bb","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Pr="00D932BF">
              <w:rPr>
                <w:rFonts w:cs="Times New Roman"/>
              </w:rPr>
              <w:t>[48]</w:t>
            </w:r>
            <w:r>
              <w:fldChar w:fldCharType="end"/>
            </w:r>
          </w:p>
        </w:tc>
        <w:tc>
          <w:tcPr>
            <w:tcW w:w="1080" w:type="dxa"/>
          </w:tcPr>
          <w:p w14:paraId="12936DCE"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3CE83ECB" w14:textId="691ADED5"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34BDCC1C" w14:textId="1A2B5F95"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04C2A42" w14:textId="65546963"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1A39357B"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1F01AE47" w14:textId="0C0B7F06"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566" w:type="dxa"/>
          </w:tcPr>
          <w:p w14:paraId="0B9FA9ED" w14:textId="09E8FE6B"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6F134D0C" w14:textId="0746B1B5" w:rsidTr="00B233BD">
        <w:tc>
          <w:tcPr>
            <w:cnfStyle w:val="001000000000" w:firstRow="0" w:lastRow="0" w:firstColumn="1" w:lastColumn="0" w:oddVBand="0" w:evenVBand="0" w:oddHBand="0" w:evenHBand="0" w:firstRowFirstColumn="0" w:firstRowLastColumn="0" w:lastRowFirstColumn="0" w:lastRowLastColumn="0"/>
            <w:tcW w:w="1261" w:type="dxa"/>
          </w:tcPr>
          <w:p w14:paraId="1D12ECB3" w14:textId="3A710028" w:rsidR="000C68E8" w:rsidRDefault="000C68E8" w:rsidP="009665CD">
            <w:pPr>
              <w:ind w:left="0" w:firstLine="0"/>
            </w:pPr>
            <w:r>
              <w:fldChar w:fldCharType="begin"/>
            </w:r>
            <w:r w:rsidR="00A54337">
              <w:instrText xml:space="preserve"> ADDIN ZOTERO_ITEM CSL_CITATION {"citationID":"kLU6e7dC","properties":{"formattedCitation":"[49]","plainCitation":"[49]","noteIndex":0},"citationItems":[{"id":"OVx9Nw3W/EtHXOTKG","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Pr="00D932BF">
              <w:rPr>
                <w:rFonts w:cs="Times New Roman"/>
              </w:rPr>
              <w:t>[49]</w:t>
            </w:r>
            <w:r>
              <w:fldChar w:fldCharType="end"/>
            </w:r>
          </w:p>
        </w:tc>
        <w:tc>
          <w:tcPr>
            <w:tcW w:w="1080" w:type="dxa"/>
          </w:tcPr>
          <w:p w14:paraId="7A0F5F92" w14:textId="2B2EAFC4"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3AD26E5B" w14:textId="45B777F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35E07EE3" w14:textId="279181F4"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00709E8A" w14:textId="5F1B3443"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751D6F2C" w14:textId="56E2E03A"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51A23D7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3E1C209B" w14:textId="18D67481"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3A73C40D" w14:textId="581BA875" w:rsidTr="00B233BD">
        <w:tc>
          <w:tcPr>
            <w:cnfStyle w:val="001000000000" w:firstRow="0" w:lastRow="0" w:firstColumn="1" w:lastColumn="0" w:oddVBand="0" w:evenVBand="0" w:oddHBand="0" w:evenHBand="0" w:firstRowFirstColumn="0" w:firstRowLastColumn="0" w:lastRowFirstColumn="0" w:lastRowLastColumn="0"/>
            <w:tcW w:w="1261" w:type="dxa"/>
          </w:tcPr>
          <w:p w14:paraId="38473AE5" w14:textId="44FA3540" w:rsidR="000C68E8" w:rsidRDefault="000C68E8" w:rsidP="009665CD">
            <w:pPr>
              <w:ind w:left="0" w:firstLine="0"/>
            </w:pPr>
            <w:r>
              <w:fldChar w:fldCharType="begin"/>
            </w:r>
            <w:r w:rsidR="00A54337">
              <w:instrText xml:space="preserve"> ADDIN ZOTERO_ITEM CSL_CITATION {"citationID":"hjCniXJS","properties":{"formattedCitation":"[50]","plainCitation":"[50]","noteIndex":0},"citationItems":[{"id":"OVx9Nw3W/gsIA1S8a","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Pr="00D932BF">
              <w:rPr>
                <w:rFonts w:cs="Times New Roman"/>
              </w:rPr>
              <w:t>[50]</w:t>
            </w:r>
            <w:r>
              <w:fldChar w:fldCharType="end"/>
            </w:r>
          </w:p>
        </w:tc>
        <w:tc>
          <w:tcPr>
            <w:tcW w:w="1080" w:type="dxa"/>
          </w:tcPr>
          <w:p w14:paraId="1FAB3FF4"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07C1488A" w14:textId="3FBE11B6"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1D0881E5"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6A6BE4A9" w14:textId="6E8F82D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5858D30D" w14:textId="3E13C205"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6DE63CA3"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381A7BA7"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r>
      <w:tr w:rsidR="00C62132" w14:paraId="15F65CC4" w14:textId="6B0685C4" w:rsidTr="00B233BD">
        <w:tc>
          <w:tcPr>
            <w:cnfStyle w:val="001000000000" w:firstRow="0" w:lastRow="0" w:firstColumn="1" w:lastColumn="0" w:oddVBand="0" w:evenVBand="0" w:oddHBand="0" w:evenHBand="0" w:firstRowFirstColumn="0" w:firstRowLastColumn="0" w:lastRowFirstColumn="0" w:lastRowLastColumn="0"/>
            <w:tcW w:w="1261" w:type="dxa"/>
          </w:tcPr>
          <w:p w14:paraId="5516CC2D" w14:textId="0F231DED" w:rsidR="000C68E8" w:rsidRDefault="000C68E8" w:rsidP="009665CD">
            <w:pPr>
              <w:ind w:left="0" w:firstLine="0"/>
            </w:pPr>
            <w:r>
              <w:fldChar w:fldCharType="begin"/>
            </w:r>
            <w:r w:rsidR="00A54337">
              <w:instrText xml:space="preserve"> ADDIN ZOTERO_ITEM CSL_CITATION {"citationID":"ZU3O7RwO","properties":{"formattedCitation":"[51]","plainCitation":"[51]","noteIndex":0},"citationItems":[{"id":"OVx9Nw3W/tIJkfvnj","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Pr="00D932BF">
              <w:rPr>
                <w:rFonts w:cs="Times New Roman"/>
              </w:rPr>
              <w:t>[51]</w:t>
            </w:r>
            <w:r>
              <w:fldChar w:fldCharType="end"/>
            </w:r>
          </w:p>
        </w:tc>
        <w:tc>
          <w:tcPr>
            <w:tcW w:w="1080" w:type="dxa"/>
          </w:tcPr>
          <w:p w14:paraId="66A3B229"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70" w:type="dxa"/>
          </w:tcPr>
          <w:p w14:paraId="30F6CA9A" w14:textId="1CAE248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06C74B84"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26A8CB11" w14:textId="606137AF"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00" w:type="dxa"/>
          </w:tcPr>
          <w:p w14:paraId="00A848FB" w14:textId="2F8C57C4"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0BAD09CD"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744690B5" w14:textId="54BD239D"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C62132" w14:paraId="32F69081" w14:textId="522A6E28" w:rsidTr="00B233BD">
        <w:tc>
          <w:tcPr>
            <w:cnfStyle w:val="001000000000" w:firstRow="0" w:lastRow="0" w:firstColumn="1" w:lastColumn="0" w:oddVBand="0" w:evenVBand="0" w:oddHBand="0" w:evenHBand="0" w:firstRowFirstColumn="0" w:firstRowLastColumn="0" w:lastRowFirstColumn="0" w:lastRowLastColumn="0"/>
            <w:tcW w:w="1261" w:type="dxa"/>
          </w:tcPr>
          <w:p w14:paraId="6977AC6C" w14:textId="2BC8DA96" w:rsidR="000C68E8" w:rsidRDefault="000C68E8" w:rsidP="009665CD">
            <w:pPr>
              <w:ind w:left="0" w:firstLine="0"/>
            </w:pPr>
            <w:r>
              <w:fldChar w:fldCharType="begin"/>
            </w:r>
            <w:r w:rsidR="00A54337">
              <w:instrText xml:space="preserve"> ADDIN ZOTERO_ITEM CSL_CITATION {"citationID":"y5bqnaD0","properties":{"formattedCitation":"[52]","plainCitation":"[52]","noteIndex":0},"citationItems":[{"id":"OVx9Nw3W/2Bwlj4hy","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Pr="00D932BF">
              <w:rPr>
                <w:rFonts w:cs="Times New Roman"/>
              </w:rPr>
              <w:t>[52]</w:t>
            </w:r>
            <w:r>
              <w:fldChar w:fldCharType="end"/>
            </w:r>
          </w:p>
        </w:tc>
        <w:tc>
          <w:tcPr>
            <w:tcW w:w="1080" w:type="dxa"/>
          </w:tcPr>
          <w:p w14:paraId="2F1EA0F3" w14:textId="677EE0DB"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70" w:type="dxa"/>
          </w:tcPr>
          <w:p w14:paraId="45114B77"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90" w:type="dxa"/>
          </w:tcPr>
          <w:p w14:paraId="4388EF1E" w14:textId="1CC775FC"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774A3866"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00" w:type="dxa"/>
          </w:tcPr>
          <w:p w14:paraId="6B9EB3B2" w14:textId="71806355"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90" w:type="dxa"/>
          </w:tcPr>
          <w:p w14:paraId="0C2C5988" w14:textId="77777777" w:rsidR="000C68E8" w:rsidRDefault="000C68E8"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566" w:type="dxa"/>
          </w:tcPr>
          <w:p w14:paraId="40D0DEDB" w14:textId="39C1E325" w:rsidR="000C68E8" w:rsidRDefault="003F0319"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lastRenderedPageBreak/>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4211C01A" w14:textId="1B639AE9" w:rsidR="00837BF4"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 xml:space="preserve">verall ML techniques can offer better DOA </w:t>
      </w:r>
      <w:r w:rsidR="00B233BD">
        <w:t>results</w:t>
      </w:r>
      <w:r w:rsidR="00401EC1" w:rsidRPr="00401EC1">
        <w:t xml:space="preserve"> than those mentioned above. ML has been used mainly to improve azimuth angle or elevation angle resolution and computing speed. In addition, various studies have been carried out to find the </w:t>
      </w:r>
      <w:r w:rsidR="00B233BD">
        <w:t>origin</w:t>
      </w:r>
      <w:r w:rsidR="00401EC1" w:rsidRPr="00401EC1">
        <w:t xml:space="preserve"> of multiple sources</w:t>
      </w:r>
      <w:r w:rsidR="00401EC1">
        <w:t xml:space="preserve">. </w:t>
      </w:r>
    </w:p>
    <w:p w14:paraId="6D569F06" w14:textId="62BBA55D" w:rsidR="005F15EE" w:rsidRDefault="00401EC1" w:rsidP="00401EC1">
      <w:r>
        <w:t xml:space="preserve">Figure 2 summarizes the DOA scenarios where </w:t>
      </w:r>
      <w:r w:rsidR="00D23488">
        <w:t>ML</w:t>
      </w:r>
      <w:r>
        <w:t xml:space="preserve"> techniques have been </w:t>
      </w:r>
      <w:r w:rsidR="00D23488">
        <w:t>used</w:t>
      </w:r>
      <w:r>
        <w:t xml:space="preserve">. However, </w:t>
      </w:r>
      <w:r w:rsidR="00517C56">
        <w:t xml:space="preserve">the study of the ML-based </w:t>
      </w:r>
      <w:r w:rsidR="005F15EE" w:rsidRPr="005F15EE">
        <w:t xml:space="preserve">DOA </w:t>
      </w:r>
      <w:r w:rsidR="00517C56">
        <w:t xml:space="preserve">complete response approach </w:t>
      </w:r>
      <w:r w:rsidR="005F15EE" w:rsidRPr="005F15EE">
        <w:t>(knowledge of azimuth and elevation angle) has</w:t>
      </w:r>
      <w:r w:rsidR="00517C56">
        <w:t xml:space="preserve"> not been deeply studied</w:t>
      </w:r>
      <w:r w:rsidR="005F15EE" w:rsidRPr="005F15EE">
        <w:t>.</w:t>
      </w:r>
      <w:r w:rsidR="00517C56">
        <w:t xml:space="preserve"> The reason behind </w:t>
      </w:r>
      <w:r w:rsidR="00163EE5">
        <w:t xml:space="preserve">this </w:t>
      </w:r>
      <w:r w:rsidR="00517C56">
        <w:t xml:space="preserve">is the </w:t>
      </w:r>
      <w:r w:rsidR="008931E9">
        <w:t>big</w:t>
      </w:r>
      <w:r w:rsidR="00517C56">
        <w:t xml:space="preserve"> size of the training data which is not suppor</w:t>
      </w:r>
      <w:r w:rsidR="008931E9">
        <w:t>ted by all models, like NN</w:t>
      </w:r>
      <w:r>
        <w:t xml:space="preserve"> </w:t>
      </w:r>
      <w:r>
        <w:fldChar w:fldCharType="begin"/>
      </w:r>
      <w:r w:rsidR="00A54337">
        <w:instrText xml:space="preserve"> ADDIN ZOTERO_ITEM CSL_CITATION {"citationID":"IGkqH8kn","properties":{"formattedCitation":"[54]","plainCitation":"[54]","noteIndex":0},"citationItems":[{"id":"OVx9Nw3W/aOVLrD2B","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D41C81" w:rsidRPr="00D41C81">
        <w:rPr>
          <w:rFonts w:cs="Times New Roman"/>
        </w:rPr>
        <w:t>[54]</w:t>
      </w:r>
      <w:r>
        <w:fldChar w:fldCharType="end"/>
      </w:r>
      <w:r w:rsidR="00517C56">
        <w:t>.</w:t>
      </w:r>
      <w:r w:rsidR="008931E9">
        <w:t xml:space="preserve"> </w:t>
      </w:r>
      <w:r w:rsidR="005F15EE" w:rsidRPr="005F15EE">
        <w:t xml:space="preserve">However, the estimation of both the elevation and the azimuth angles is crucial and has many applications in various fields </w:t>
      </w:r>
      <w:r w:rsidR="00163EE5">
        <w:t xml:space="preserve">of engineering. For instance, </w:t>
      </w:r>
      <w:r w:rsidR="00FA158E">
        <w:t xml:space="preserve">with </w:t>
      </w:r>
      <w:r w:rsidR="005F15EE" w:rsidRPr="005F15EE">
        <w:t>complete DOA information it is possible to improve the coverage of transmission in wireless communications by avoiding interferences and enhancing the system capacity</w:t>
      </w:r>
      <w:r w:rsidR="00517C56">
        <w:t xml:space="preserve"> </w:t>
      </w:r>
      <w:r w:rsidR="00517C56">
        <w:fldChar w:fldCharType="begin"/>
      </w:r>
      <w:r w:rsidR="00A54337">
        <w:instrText xml:space="preserve"> ADDIN ZOTERO_ITEM CSL_CITATION {"citationID":"w2ohEn9i","properties":{"formattedCitation":"[49]","plainCitation":"[49]","noteIndex":0},"citationItems":[{"id":"OVx9Nw3W/EtHXOTKG","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D932BF" w:rsidRPr="00D932BF">
        <w:rPr>
          <w:rFonts w:cs="Times New Roman"/>
        </w:rPr>
        <w:t>[49]</w:t>
      </w:r>
      <w:r w:rsidR="00517C56">
        <w:fldChar w:fldCharType="end"/>
      </w:r>
      <w:r w:rsidR="005F15EE">
        <w:t xml:space="preserve">. </w:t>
      </w:r>
      <w:r w:rsidR="005F15EE" w:rsidRPr="005F15EE">
        <w:t xml:space="preserve">More specifically, the knowledge of the azimuth and elevation angle would bring better exploitation of the BF technology </w:t>
      </w:r>
      <w:r w:rsidR="008931E9">
        <w:t>in the Next-Generation</w:t>
      </w:r>
      <w:r w:rsidR="005F15EE" w:rsidRPr="005F15EE">
        <w:t xml:space="preserve"> mobile networks.</w:t>
      </w:r>
    </w:p>
    <w:p w14:paraId="4F03D056" w14:textId="77777777" w:rsidR="00DD523E" w:rsidRDefault="00DD523E" w:rsidP="00DD523E">
      <w:pPr>
        <w:keepNext/>
        <w:ind w:left="0" w:firstLine="0"/>
      </w:pPr>
      <w:r>
        <w:rPr>
          <w:noProof/>
        </w:rPr>
        <w:lastRenderedPageBreak/>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1790" cy="2906395"/>
                    </a:xfrm>
                    <a:prstGeom prst="rect">
                      <a:avLst/>
                    </a:prstGeom>
                  </pic:spPr>
                </pic:pic>
              </a:graphicData>
            </a:graphic>
          </wp:inline>
        </w:drawing>
      </w:r>
    </w:p>
    <w:p w14:paraId="436C163A" w14:textId="2DA1314C" w:rsidR="00401EC1" w:rsidRDefault="00DD523E" w:rsidP="00DD523E">
      <w:pPr>
        <w:pStyle w:val="Caption"/>
      </w:pPr>
      <w:bookmarkStart w:id="18" w:name="_Toc114827495"/>
      <w:r>
        <w:t xml:space="preserve">Figure </w:t>
      </w:r>
      <w:fldSimple w:instr=" SEQ Figure \* ARABIC ">
        <w:r w:rsidR="00C40294">
          <w:rPr>
            <w:noProof/>
          </w:rPr>
          <w:t>2</w:t>
        </w:r>
      </w:fldSimple>
      <w:r>
        <w:t xml:space="preserve">. </w:t>
      </w:r>
      <w:r w:rsidRPr="008D2F2F">
        <w:t xml:space="preserve">Overview of </w:t>
      </w:r>
      <w:r>
        <w:t xml:space="preserve">applications of ML in DOA </w:t>
      </w:r>
      <w:r>
        <w:fldChar w:fldCharType="begin"/>
      </w:r>
      <w:r w:rsidR="00A54337">
        <w:instrText xml:space="preserve"> ADDIN ZOTERO_ITEM CSL_CITATION {"citationID":"G12gzYly","properties":{"formattedCitation":"[54]","plainCitation":"[54]","noteIndex":0},"citationItems":[{"id":"OVx9Nw3W/aOVLrD2B","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D41C81" w:rsidRPr="00D41C81">
        <w:rPr>
          <w:rFonts w:cs="Times New Roman"/>
        </w:rPr>
        <w:t>[54]</w:t>
      </w:r>
      <w:r>
        <w:fldChar w:fldCharType="end"/>
      </w:r>
      <w:r>
        <w:t>.</w:t>
      </w:r>
      <w:bookmarkEnd w:id="18"/>
    </w:p>
    <w:p w14:paraId="1E4DE327" w14:textId="409B00AD" w:rsidR="00D37979" w:rsidRDefault="007D5FDA" w:rsidP="00D37979">
      <w:pPr>
        <w:pStyle w:val="Heading2"/>
        <w:numPr>
          <w:ilvl w:val="0"/>
          <w:numId w:val="10"/>
        </w:numPr>
        <w:ind w:left="1474"/>
        <w:jc w:val="both"/>
      </w:pPr>
      <w:bookmarkStart w:id="19" w:name="_Toc114765097"/>
      <w:r>
        <w:t>REGRESSION</w:t>
      </w:r>
      <w:r w:rsidR="00D37979">
        <w:t xml:space="preserve"> MODEL</w:t>
      </w:r>
      <w:bookmarkEnd w:id="19"/>
    </w:p>
    <w:p w14:paraId="2D1013F4" w14:textId="63345DCE" w:rsidR="00D37979" w:rsidRDefault="007D5FDA" w:rsidP="00D37979">
      <w:r w:rsidRPr="007D5FDA">
        <w:t xml:space="preserve">The ML models </w:t>
      </w:r>
      <w:r w:rsidR="00B233BD">
        <w:t xml:space="preserve">used </w:t>
      </w:r>
      <w:r w:rsidRPr="007D5FDA">
        <w:t xml:space="preserve">in this work will </w:t>
      </w:r>
      <w:r w:rsidR="00E02363">
        <w:t>perform</w:t>
      </w:r>
      <w:r w:rsidRPr="007D5FDA">
        <w:t xml:space="preserve"> regression tasks.</w:t>
      </w:r>
      <w:r>
        <w:t xml:space="preserve"> </w:t>
      </w:r>
      <w:r w:rsidR="00B233BD">
        <w:t>T</w:t>
      </w:r>
      <w:r w:rsidR="00D37979">
        <w:t>his subsection</w:t>
      </w:r>
      <w:r w:rsidR="00B233BD">
        <w:t xml:space="preserve"> makes a </w:t>
      </w:r>
      <w:r w:rsidR="00D37979">
        <w:t>brief review of the ML model</w:t>
      </w:r>
      <w:r w:rsidR="00E02363">
        <w:t>s</w:t>
      </w:r>
      <w:r w:rsidR="00D37979">
        <w:t xml:space="preserve"> and the ensemble methods used in this work</w:t>
      </w:r>
      <w:r w:rsidR="00E02363">
        <w:t xml:space="preserve"> for regression</w:t>
      </w:r>
      <w:r w:rsidR="00D37979">
        <w:t xml:space="preserve">. </w:t>
      </w:r>
      <w:r w:rsidR="00E02363">
        <w:t>The work also</w:t>
      </w:r>
      <w:r w:rsidR="00D37979" w:rsidRPr="00FF3F74">
        <w:t xml:space="preserve"> </w:t>
      </w:r>
      <w:r w:rsidR="00E02363">
        <w:t xml:space="preserve">makes </w:t>
      </w:r>
      <w:r w:rsidR="00D37979" w:rsidRPr="00FF3F74">
        <w:t>use</w:t>
      </w:r>
      <w:r w:rsidR="00E02363">
        <w:t xml:space="preserve"> of</w:t>
      </w:r>
      <w:r w:rsidR="00D37979" w:rsidRPr="00FF3F74">
        <w:t xml:space="preserve"> the </w:t>
      </w:r>
      <w:r w:rsidR="00D37979" w:rsidRPr="004C7073">
        <w:rPr>
          <w:i/>
        </w:rPr>
        <w:t>Scikit-Learn</w:t>
      </w:r>
      <w:r w:rsidR="00D37979" w:rsidRPr="008F11DD">
        <w:t xml:space="preserve"> </w:t>
      </w:r>
      <w:r w:rsidR="00D37979">
        <w:t>(</w:t>
      </w:r>
      <w:proofErr w:type="spellStart"/>
      <w:r w:rsidR="00D37979" w:rsidRPr="008F11DD">
        <w:rPr>
          <w:i/>
        </w:rPr>
        <w:t>sklearn</w:t>
      </w:r>
      <w:proofErr w:type="spellEnd"/>
      <w:r w:rsidR="00D37979">
        <w:rPr>
          <w:i/>
        </w:rPr>
        <w:t>)</w:t>
      </w:r>
      <w:r w:rsidR="00D37979" w:rsidRPr="008F11DD">
        <w:t xml:space="preserve"> </w:t>
      </w:r>
      <w:r w:rsidR="00E02363">
        <w:t xml:space="preserve">Python </w:t>
      </w:r>
      <w:r w:rsidR="00D37979" w:rsidRPr="00FF3F74">
        <w:t xml:space="preserve">library </w:t>
      </w:r>
      <w:r w:rsidR="00D37979">
        <w:fldChar w:fldCharType="begin"/>
      </w:r>
      <w:r w:rsidR="00A54337">
        <w:instrText xml:space="preserve"> ADDIN ZOTERO_ITEM CSL_CITATION {"citationID":"sBrqGJq6","properties":{"formattedCitation":"[55]","plainCitation":"[55]","noteIndex":0},"citationItems":[{"id":"OVx9Nw3W/H3PsHmCq","uris":["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rsidR="00D37979">
        <w:fldChar w:fldCharType="separate"/>
      </w:r>
      <w:r w:rsidR="00D41C81" w:rsidRPr="00D41C81">
        <w:rPr>
          <w:rFonts w:ascii="Calibri" w:hAnsi="Calibri" w:cs="Calibri"/>
        </w:rPr>
        <w:t>[55]</w:t>
      </w:r>
      <w:r w:rsidR="00D37979">
        <w:fldChar w:fldCharType="end"/>
      </w:r>
      <w:r w:rsidR="00D37979">
        <w:t xml:space="preserve"> </w:t>
      </w:r>
      <w:r w:rsidR="00E02363">
        <w:t xml:space="preserve">to achieve the </w:t>
      </w:r>
      <w:r w:rsidR="00D37979" w:rsidRPr="00FF3F74">
        <w:t>best performance.</w:t>
      </w:r>
    </w:p>
    <w:p w14:paraId="7FFBBE1C" w14:textId="77777777" w:rsidR="00D37979" w:rsidRDefault="00D37979" w:rsidP="00D37979">
      <w:pPr>
        <w:pStyle w:val="Heading3"/>
      </w:pPr>
      <w:r>
        <w:t>Decision Trees (DT):</w:t>
      </w:r>
    </w:p>
    <w:p w14:paraId="313C3C17" w14:textId="73BDD04B" w:rsidR="00B51871" w:rsidRDefault="00D37979" w:rsidP="00C15506">
      <w:r>
        <w:t xml:space="preserve">DT models are one of the simplest and yet most successful forms of ML models </w:t>
      </w:r>
      <w:r>
        <w:fldChar w:fldCharType="begin"/>
      </w:r>
      <w:r w:rsidR="00A54337">
        <w:instrText xml:space="preserve"> ADDIN ZOTERO_ITEM CSL_CITATION {"citationID":"MXcZIbHU","properties":{"formattedCitation":"[56]","plainCitation":"[56]","noteIndex":0},"citationItems":[{"id":"OVx9Nw3W/cWDBswly","uris":["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D932BF" w:rsidRPr="00D932BF">
        <w:rPr>
          <w:rFonts w:ascii="Calibri" w:hAnsi="Calibri" w:cs="Calibri"/>
        </w:rPr>
        <w:t>[56]</w:t>
      </w:r>
      <w:r>
        <w:fldChar w:fldCharType="end"/>
      </w:r>
      <w:r>
        <w:t xml:space="preserve">. </w:t>
      </w:r>
      <w:r w:rsidRPr="005F3258">
        <w:t>The goal of D</w:t>
      </w:r>
      <w:r>
        <w:t>T is</w:t>
      </w:r>
      <w:r w:rsidRPr="005F3258">
        <w:t xml:space="preserve"> to create a model that predicts the value of a target variable by learning simple rules inferred from the data features.</w:t>
      </w:r>
      <w:r>
        <w:t xml:space="preserve"> </w:t>
      </w:r>
    </w:p>
    <w:p w14:paraId="71B597A5" w14:textId="6AFFA68A" w:rsidR="00EE2C06" w:rsidRDefault="00D37979" w:rsidP="00C15506">
      <w:r w:rsidRPr="009E491D">
        <w:t xml:space="preserve">The </w:t>
      </w:r>
      <w:r>
        <w:t>DT</w:t>
      </w:r>
      <w:r w:rsidRPr="009E491D">
        <w:t xml:space="preserve"> model</w:t>
      </w:r>
      <w:r>
        <w:t>s</w:t>
      </w:r>
      <w:r w:rsidRPr="009E491D">
        <w:t xml:space="preserve"> bu</w:t>
      </w:r>
      <w:r>
        <w:t>ild</w:t>
      </w:r>
      <w:r w:rsidRPr="009E491D">
        <w:t xml:space="preserve"> a tree</w:t>
      </w:r>
      <w:r w:rsidR="004E1800">
        <w:t>, like the one shown in F</w:t>
      </w:r>
      <w:r w:rsidR="004E1800" w:rsidRPr="004E1800">
        <w:t xml:space="preserve">igure </w:t>
      </w:r>
      <w:r w:rsidR="004E1800" w:rsidRPr="004E1800">
        <w:rPr>
          <w:highlight w:val="yellow"/>
        </w:rPr>
        <w:t>3</w:t>
      </w:r>
      <w:r w:rsidR="004E1800">
        <w:t>,</w:t>
      </w:r>
      <w:r w:rsidRPr="009E491D">
        <w:t xml:space="preserve"> during training that is the one applied when making the prediction</w:t>
      </w:r>
      <w:r w:rsidR="001110A5">
        <w:t xml:space="preserve">, see Figure </w:t>
      </w:r>
      <w:r w:rsidR="001110A5" w:rsidRPr="001110A5">
        <w:rPr>
          <w:highlight w:val="yellow"/>
        </w:rPr>
        <w:t>4</w:t>
      </w:r>
      <w:r w:rsidRPr="009E491D">
        <w:t>.</w:t>
      </w:r>
      <w:r w:rsidR="009C11C1">
        <w:t xml:space="preserve"> </w:t>
      </w:r>
      <w:r w:rsidR="009C11C1" w:rsidRPr="009C11C1">
        <w:t xml:space="preserve">A </w:t>
      </w:r>
      <w:r w:rsidR="00C15506">
        <w:t>DT</w:t>
      </w:r>
      <w:r w:rsidR="009C11C1" w:rsidRPr="009C11C1">
        <w:t xml:space="preserve"> is a tree structure where an internal node </w:t>
      </w:r>
      <w:r w:rsidR="009C11C1">
        <w:t xml:space="preserve">represents </w:t>
      </w:r>
      <w:r w:rsidR="00211C7E">
        <w:t xml:space="preserve">a </w:t>
      </w:r>
      <w:r w:rsidR="009C11C1">
        <w:t>feature</w:t>
      </w:r>
      <w:r w:rsidR="00EC423E">
        <w:t xml:space="preserve"> (or attribute)</w:t>
      </w:r>
      <w:r w:rsidR="009C11C1" w:rsidRPr="009C11C1">
        <w:t>, the branch represents a decision rule, and each leaf node represents the outcome.</w:t>
      </w:r>
      <w:r w:rsidRPr="00AD6E79">
        <w:t xml:space="preserve"> </w:t>
      </w:r>
      <w:r w:rsidR="009C11C1" w:rsidRPr="009C11C1">
        <w:t>The construction of the tree</w:t>
      </w:r>
      <w:r w:rsidR="009C11C1">
        <w:t xml:space="preserve"> </w:t>
      </w:r>
      <w:r w:rsidR="009C11C1" w:rsidRPr="009C11C1">
        <w:t>must start from one point</w:t>
      </w:r>
      <w:r w:rsidR="009C11C1">
        <w:t xml:space="preserve">, </w:t>
      </w:r>
      <w:r w:rsidR="009C11C1" w:rsidRPr="009C11C1">
        <w:t>which is known a</w:t>
      </w:r>
      <w:r w:rsidR="00211C7E">
        <w:t>s the</w:t>
      </w:r>
      <w:r w:rsidR="009C11C1" w:rsidRPr="009C11C1">
        <w:t xml:space="preserve"> root node</w:t>
      </w:r>
      <w:r w:rsidR="009C11C1">
        <w:t xml:space="preserve">. </w:t>
      </w:r>
      <w:r w:rsidR="009C11C1">
        <w:lastRenderedPageBreak/>
        <w:t>Then</w:t>
      </w:r>
      <w:r w:rsidR="00E02363">
        <w:t>,</w:t>
      </w:r>
      <w:r w:rsidR="009C11C1">
        <w:t xml:space="preserve"> </w:t>
      </w:r>
      <w:r w:rsidR="00EC423E">
        <w:t>t</w:t>
      </w:r>
      <w:r w:rsidR="00EC423E" w:rsidRPr="00EC423E">
        <w:t>he model learns to partition on the basis of the attribute value. It partitions the tree in a recursive wa</w:t>
      </w:r>
      <w:r w:rsidR="00211C7E">
        <w:t>y called recursive partitioning</w:t>
      </w:r>
      <w:r>
        <w:t xml:space="preserve">. </w:t>
      </w:r>
      <w:r w:rsidR="00211C7E" w:rsidRPr="00211C7E">
        <w:t xml:space="preserve">Therefore, the construction of a </w:t>
      </w:r>
      <w:r w:rsidR="00211C7E">
        <w:t>DT</w:t>
      </w:r>
      <w:r w:rsidR="00211C7E" w:rsidRPr="00211C7E">
        <w:t xml:space="preserve"> can be summarized as follows</w:t>
      </w:r>
      <w:r w:rsidR="00211C7E">
        <w:t>:</w:t>
      </w:r>
    </w:p>
    <w:p w14:paraId="0537A067" w14:textId="77777777" w:rsidR="00211C7E" w:rsidRDefault="00211C7E" w:rsidP="00211C7E">
      <w:pPr>
        <w:pStyle w:val="ListParagraph"/>
        <w:numPr>
          <w:ilvl w:val="0"/>
          <w:numId w:val="32"/>
        </w:numPr>
      </w:pPr>
      <w:r w:rsidRPr="00211C7E">
        <w:t>Select the root node using Attribute Selection Measures</w:t>
      </w:r>
      <w:r>
        <w:t xml:space="preserve"> </w:t>
      </w:r>
      <w:r w:rsidRPr="00211C7E">
        <w:t xml:space="preserve">(ASM) to split the records. </w:t>
      </w:r>
    </w:p>
    <w:p w14:paraId="06A8C70A" w14:textId="42B3C273" w:rsidR="00211C7E" w:rsidRPr="00211C7E" w:rsidRDefault="00211C7E" w:rsidP="00211C7E">
      <w:pPr>
        <w:pStyle w:val="ListParagraph"/>
        <w:numPr>
          <w:ilvl w:val="0"/>
          <w:numId w:val="32"/>
        </w:numPr>
      </w:pPr>
      <w:r w:rsidRPr="00211C7E">
        <w:t>Make that attribute a decision node and breaks the dataset into smaller subsets.</w:t>
      </w:r>
    </w:p>
    <w:p w14:paraId="3B58ABDB" w14:textId="671F5F32" w:rsidR="00211C7E" w:rsidRDefault="00211C7E" w:rsidP="00211C7E">
      <w:pPr>
        <w:pStyle w:val="ListParagraph"/>
        <w:numPr>
          <w:ilvl w:val="0"/>
          <w:numId w:val="32"/>
        </w:numPr>
      </w:pPr>
      <w:r w:rsidRPr="00211C7E">
        <w:t xml:space="preserve">Starts tree building by repeating this process recursively for each child until one of the </w:t>
      </w:r>
      <w:r w:rsidR="00E02363" w:rsidRPr="00211C7E">
        <w:t>conditions</w:t>
      </w:r>
      <w:r w:rsidRPr="00211C7E">
        <w:t xml:space="preserve"> will match:</w:t>
      </w:r>
    </w:p>
    <w:p w14:paraId="6AD6E610" w14:textId="77777777" w:rsidR="00211C7E" w:rsidRPr="00211C7E" w:rsidRDefault="00211C7E" w:rsidP="00211C7E">
      <w:pPr>
        <w:pStyle w:val="ListParagraph"/>
        <w:numPr>
          <w:ilvl w:val="0"/>
          <w:numId w:val="33"/>
        </w:numPr>
      </w:pPr>
      <w:r w:rsidRPr="00211C7E">
        <w:t>All the tuples belong to the same attribute value.</w:t>
      </w:r>
    </w:p>
    <w:p w14:paraId="0A8D418B" w14:textId="77777777" w:rsidR="00211C7E" w:rsidRPr="00211C7E" w:rsidRDefault="00211C7E" w:rsidP="00211C7E">
      <w:pPr>
        <w:pStyle w:val="ListParagraph"/>
        <w:numPr>
          <w:ilvl w:val="0"/>
          <w:numId w:val="33"/>
        </w:numPr>
      </w:pPr>
      <w:r w:rsidRPr="00211C7E">
        <w:t>There are no more remaining attributes.</w:t>
      </w:r>
    </w:p>
    <w:p w14:paraId="1067FE9F" w14:textId="15C3B321" w:rsidR="00211C7E" w:rsidRPr="00211C7E" w:rsidRDefault="00211C7E" w:rsidP="00211C7E">
      <w:pPr>
        <w:pStyle w:val="ListParagraph"/>
        <w:numPr>
          <w:ilvl w:val="0"/>
          <w:numId w:val="33"/>
        </w:numPr>
      </w:pPr>
      <w:r w:rsidRPr="00211C7E">
        <w:t>There are no more instances.</w:t>
      </w:r>
    </w:p>
    <w:p w14:paraId="0228A016" w14:textId="77777777" w:rsidR="00211C7E" w:rsidRPr="00211C7E" w:rsidRDefault="00211C7E" w:rsidP="00211C7E"/>
    <w:p w14:paraId="1F2C4581" w14:textId="77777777" w:rsidR="00211C7E" w:rsidRDefault="00672914" w:rsidP="00211C7E">
      <w:pPr>
        <w:keepNext/>
        <w:ind w:left="0" w:firstLine="0"/>
      </w:pPr>
      <w:r>
        <w:rPr>
          <w:noProof/>
        </w:rPr>
        <w:drawing>
          <wp:inline distT="0" distB="0" distL="0" distR="0" wp14:anchorId="10D42D04" wp14:editId="2F6E33C2">
            <wp:extent cx="5431790" cy="287845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31790" cy="2878455"/>
                    </a:xfrm>
                    <a:prstGeom prst="rect">
                      <a:avLst/>
                    </a:prstGeom>
                  </pic:spPr>
                </pic:pic>
              </a:graphicData>
            </a:graphic>
          </wp:inline>
        </w:drawing>
      </w:r>
    </w:p>
    <w:p w14:paraId="4B13D50B" w14:textId="63F4AD19" w:rsidR="00672914" w:rsidRDefault="00211C7E" w:rsidP="00211C7E">
      <w:pPr>
        <w:pStyle w:val="Caption"/>
      </w:pPr>
      <w:bookmarkStart w:id="20" w:name="_Toc114827496"/>
      <w:r>
        <w:t xml:space="preserve">Figure </w:t>
      </w:r>
      <w:fldSimple w:instr=" SEQ Figure \* ARABIC ">
        <w:r w:rsidR="00C40294">
          <w:rPr>
            <w:noProof/>
          </w:rPr>
          <w:t>3</w:t>
        </w:r>
      </w:fldSimple>
      <w:r>
        <w:t>.</w:t>
      </w:r>
      <w:r w:rsidR="00B51871">
        <w:t xml:space="preserve"> Structure of a DT.</w:t>
      </w:r>
      <w:bookmarkEnd w:id="20"/>
    </w:p>
    <w:p w14:paraId="16739C11" w14:textId="77777777" w:rsidR="00B51871" w:rsidRDefault="00B51871" w:rsidP="00B51871">
      <w:pPr>
        <w:keepNext/>
        <w:ind w:left="0" w:firstLine="0"/>
      </w:pPr>
      <w:r>
        <w:rPr>
          <w:noProof/>
        </w:rPr>
        <w:lastRenderedPageBreak/>
        <w:drawing>
          <wp:inline distT="0" distB="0" distL="0" distR="0" wp14:anchorId="4E4024E0" wp14:editId="5D888992">
            <wp:extent cx="5431790" cy="2279015"/>
            <wp:effectExtent l="0" t="0" r="0" b="698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31790" cy="2279015"/>
                    </a:xfrm>
                    <a:prstGeom prst="rect">
                      <a:avLst/>
                    </a:prstGeom>
                  </pic:spPr>
                </pic:pic>
              </a:graphicData>
            </a:graphic>
          </wp:inline>
        </w:drawing>
      </w:r>
    </w:p>
    <w:p w14:paraId="24D1C314" w14:textId="6829091E" w:rsidR="00B51871" w:rsidRPr="00B51871" w:rsidRDefault="00B51871" w:rsidP="00B51871">
      <w:pPr>
        <w:pStyle w:val="Caption"/>
      </w:pPr>
      <w:bookmarkStart w:id="21" w:name="_Toc114827497"/>
      <w:r>
        <w:t xml:space="preserve">Figure </w:t>
      </w:r>
      <w:fldSimple w:instr=" SEQ Figure \* ARABIC ">
        <w:r w:rsidR="00C40294">
          <w:rPr>
            <w:noProof/>
          </w:rPr>
          <w:t>4</w:t>
        </w:r>
      </w:fldSimple>
      <w:r>
        <w:t xml:space="preserve">. </w:t>
      </w:r>
      <w:r w:rsidRPr="00B51871">
        <w:t>DT model</w:t>
      </w:r>
      <w:r w:rsidR="009F6B5C">
        <w:t>.</w:t>
      </w:r>
      <w:r w:rsidR="0090466A">
        <w:t xml:space="preserve">: </w:t>
      </w:r>
      <w:r w:rsidR="0090466A" w:rsidRPr="0090466A">
        <w:t>Process</w:t>
      </w:r>
      <w:r w:rsidR="0090466A">
        <w:t>.</w:t>
      </w:r>
      <w:bookmarkEnd w:id="21"/>
    </w:p>
    <w:p w14:paraId="77B9390C" w14:textId="1E362AD7" w:rsidR="00D37979" w:rsidRDefault="009F6B5C" w:rsidP="00D37979">
      <w:r w:rsidRPr="009F6B5C">
        <w:t xml:space="preserve">As a DT model in this work, the </w:t>
      </w:r>
      <w:proofErr w:type="spellStart"/>
      <w:r w:rsidRPr="008F11DD">
        <w:rPr>
          <w:i/>
        </w:rPr>
        <w:t>DecisionTree</w:t>
      </w:r>
      <w:r w:rsidRPr="00CB1D00">
        <w:rPr>
          <w:i/>
        </w:rPr>
        <w:t>Regressor</w:t>
      </w:r>
      <w:proofErr w:type="spellEnd"/>
      <w:r>
        <w:t xml:space="preserve"> </w:t>
      </w:r>
      <w:r w:rsidRPr="009F6B5C">
        <w:t xml:space="preserve">method of the </w:t>
      </w:r>
      <w:proofErr w:type="spellStart"/>
      <w:r w:rsidRPr="009F6B5C">
        <w:rPr>
          <w:i/>
        </w:rPr>
        <w:t>sklearn.tree</w:t>
      </w:r>
      <w:proofErr w:type="spellEnd"/>
      <w:r w:rsidRPr="009F6B5C">
        <w:t xml:space="preserve"> class is used. </w:t>
      </w:r>
      <w:r w:rsidR="00D37979">
        <w:t>T</w:t>
      </w:r>
      <w:r w:rsidR="00D37979" w:rsidRPr="004C7073">
        <w:t xml:space="preserve">he </w:t>
      </w:r>
      <w:proofErr w:type="spellStart"/>
      <w:r w:rsidR="00CB1D00" w:rsidRPr="008F11DD">
        <w:rPr>
          <w:i/>
        </w:rPr>
        <w:t>DecisionTree</w:t>
      </w:r>
      <w:r w:rsidR="00CB1D00" w:rsidRPr="00CB1D00">
        <w:rPr>
          <w:i/>
        </w:rPr>
        <w:t>Regressor</w:t>
      </w:r>
      <w:proofErr w:type="spellEnd"/>
      <w:r>
        <w:t xml:space="preserve"> </w:t>
      </w:r>
      <w:r w:rsidR="00D37979" w:rsidRPr="004C7073">
        <w:t>supports multi-output problems</w:t>
      </w:r>
      <w:r w:rsidR="00D37979">
        <w:t xml:space="preserve"> </w:t>
      </w:r>
      <w:r w:rsidR="00D37979">
        <w:fldChar w:fldCharType="begin"/>
      </w:r>
      <w:r w:rsidR="00A54337">
        <w:instrText xml:space="preserve"> ADDIN ZOTERO_ITEM CSL_CITATION {"citationID":"6Oy6YSaS","properties":{"formattedCitation":"[57]","plainCitation":"[57]","noteIndex":0},"citationItems":[{"id":"OVx9Nw3W/CW8pp6H1","uris":["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rsidR="00D37979">
        <w:fldChar w:fldCharType="separate"/>
      </w:r>
      <w:r w:rsidR="00D932BF" w:rsidRPr="00D932BF">
        <w:rPr>
          <w:rFonts w:ascii="Calibri" w:hAnsi="Calibri" w:cs="Calibri"/>
        </w:rPr>
        <w:t>[57]</w:t>
      </w:r>
      <w:r w:rsidR="00D37979">
        <w:fldChar w:fldCharType="end"/>
      </w:r>
      <w:r w:rsidR="00D37979" w:rsidRPr="004C7073">
        <w:t xml:space="preserve"> </w:t>
      </w:r>
      <w:commentRangeStart w:id="22"/>
      <w:r w:rsidR="00D37979" w:rsidRPr="004C7073">
        <w:t>and</w:t>
      </w:r>
      <w:r w:rsidR="00D37979">
        <w:t>;</w:t>
      </w:r>
      <w:r w:rsidR="00D37979" w:rsidRPr="004C7073">
        <w:t xml:space="preserve"> therefore</w:t>
      </w:r>
      <w:r w:rsidR="00D37979">
        <w:t>,</w:t>
      </w:r>
      <w:r w:rsidR="00D37979" w:rsidRPr="004C7073">
        <w:t xml:space="preserve"> </w:t>
      </w:r>
      <w:r w:rsidR="00D37979">
        <w:t xml:space="preserve">this model can be used </w:t>
      </w:r>
      <w:r w:rsidR="00D37979" w:rsidRPr="004C7073">
        <w:t>in the two proposals explained</w:t>
      </w:r>
      <w:r w:rsidR="00D37979">
        <w:t xml:space="preserve"> in the last section.</w:t>
      </w:r>
      <w:commentRangeEnd w:id="22"/>
      <w:r w:rsidR="00CB1D00">
        <w:rPr>
          <w:rStyle w:val="CommentReference"/>
        </w:rPr>
        <w:commentReference w:id="22"/>
      </w:r>
      <w:r w:rsidR="00D37979">
        <w:t xml:space="preserve"> </w:t>
      </w:r>
      <w:r w:rsidR="00287E3D">
        <w:t>The</w:t>
      </w:r>
      <w:r w:rsidR="00D37979" w:rsidRPr="00AB59CB">
        <w:t xml:space="preserve"> </w:t>
      </w:r>
      <w:proofErr w:type="spellStart"/>
      <w:r w:rsidR="00D37979" w:rsidRPr="008F11DD">
        <w:rPr>
          <w:i/>
        </w:rPr>
        <w:t>DecisionTree</w:t>
      </w:r>
      <w:r w:rsidR="00CB1D00" w:rsidRPr="00CB1D00">
        <w:rPr>
          <w:i/>
        </w:rPr>
        <w:t>Regressor</w:t>
      </w:r>
      <w:proofErr w:type="spellEnd"/>
      <w:r w:rsidR="00D37979">
        <w:t xml:space="preserve"> </w:t>
      </w:r>
      <w:r w:rsidR="00D37979" w:rsidRPr="008F11DD">
        <w:t xml:space="preserve">class </w:t>
      </w:r>
      <w:r w:rsidR="00D37979" w:rsidRPr="00AB59CB">
        <w:t>takes as input the following parameters:</w:t>
      </w:r>
    </w:p>
    <w:p w14:paraId="2FD93AEA" w14:textId="0DD52F93" w:rsidR="00CB1D00" w:rsidRDefault="00CB1D00" w:rsidP="000A6529">
      <w:pPr>
        <w:pStyle w:val="ListParagraph"/>
      </w:pPr>
      <w:r>
        <w:rPr>
          <w:i/>
        </w:rPr>
        <w:t>c</w:t>
      </w:r>
      <w:r w:rsidRPr="00CB1D00">
        <w:rPr>
          <w:i/>
        </w:rPr>
        <w:t>riterion</w:t>
      </w:r>
      <w:r>
        <w:t>:</w:t>
      </w:r>
      <w:r w:rsidR="000A6529">
        <w:t xml:space="preserve"> </w:t>
      </w:r>
      <w:r w:rsidR="000A6529" w:rsidRPr="000A6529">
        <w:t>The function to measure the quality of a split.</w:t>
      </w:r>
      <w:r w:rsidR="000A6529">
        <w:t xml:space="preserve"> </w:t>
      </w:r>
      <w:r w:rsidR="000A6529" w:rsidRPr="000A6529">
        <w:t>This function can take the following values</w:t>
      </w:r>
      <w:r w:rsidR="000A6529">
        <w:t>:</w:t>
      </w:r>
    </w:p>
    <w:p w14:paraId="468EDC44" w14:textId="73EB66C5" w:rsidR="000A6529" w:rsidRDefault="000A6529" w:rsidP="000A6529">
      <w:pPr>
        <w:pStyle w:val="ListParagraph"/>
        <w:numPr>
          <w:ilvl w:val="0"/>
          <w:numId w:val="34"/>
        </w:numPr>
      </w:pPr>
      <w:proofErr w:type="spellStart"/>
      <w:r w:rsidRPr="000A6529">
        <w:rPr>
          <w:i/>
        </w:rPr>
        <w:t>squared_error</w:t>
      </w:r>
      <w:proofErr w:type="spellEnd"/>
      <w:r>
        <w:t xml:space="preserve">: </w:t>
      </w:r>
      <w:r w:rsidRPr="000A6529">
        <w:t>for the mean squared error</w:t>
      </w:r>
      <w:r>
        <w:t>.</w:t>
      </w:r>
    </w:p>
    <w:p w14:paraId="2EFC9465" w14:textId="14C6DF22" w:rsidR="000A6529" w:rsidRDefault="000A6529" w:rsidP="000A6529">
      <w:pPr>
        <w:pStyle w:val="ListParagraph"/>
        <w:numPr>
          <w:ilvl w:val="0"/>
          <w:numId w:val="34"/>
        </w:numPr>
      </w:pPr>
      <w:proofErr w:type="spellStart"/>
      <w:r w:rsidRPr="000A6529">
        <w:rPr>
          <w:i/>
        </w:rPr>
        <w:t>friedman_mse</w:t>
      </w:r>
      <w:proofErr w:type="spellEnd"/>
      <w:r>
        <w:t xml:space="preserve">: </w:t>
      </w:r>
      <w:r w:rsidRPr="000A6529">
        <w:t>uses mean squared error with Friedman’s improvement score for potential splits</w:t>
      </w:r>
      <w:r>
        <w:t>.</w:t>
      </w:r>
    </w:p>
    <w:p w14:paraId="47783CD1" w14:textId="705A6A83" w:rsidR="000A6529" w:rsidRDefault="000A6529" w:rsidP="000A6529">
      <w:pPr>
        <w:pStyle w:val="ListParagraph"/>
        <w:numPr>
          <w:ilvl w:val="0"/>
          <w:numId w:val="34"/>
        </w:numPr>
      </w:pPr>
      <w:proofErr w:type="spellStart"/>
      <w:r w:rsidRPr="000A6529">
        <w:rPr>
          <w:i/>
        </w:rPr>
        <w:t>absolute_error</w:t>
      </w:r>
      <w:proofErr w:type="spellEnd"/>
      <w:r>
        <w:t xml:space="preserve">: </w:t>
      </w:r>
      <w:r w:rsidRPr="000A6529">
        <w:t>for the mean absolute error</w:t>
      </w:r>
      <w:r>
        <w:t>.</w:t>
      </w:r>
    </w:p>
    <w:p w14:paraId="4081E2BF" w14:textId="7204A630" w:rsidR="000A6529" w:rsidRPr="000A6529" w:rsidRDefault="000A6529" w:rsidP="000A6529">
      <w:pPr>
        <w:pStyle w:val="ListParagraph"/>
        <w:numPr>
          <w:ilvl w:val="0"/>
          <w:numId w:val="34"/>
        </w:numPr>
      </w:pPr>
      <w:proofErr w:type="spellStart"/>
      <w:r w:rsidRPr="000A6529">
        <w:rPr>
          <w:i/>
        </w:rPr>
        <w:t>poisson</w:t>
      </w:r>
      <w:proofErr w:type="spellEnd"/>
      <w:r>
        <w:t xml:space="preserve">: </w:t>
      </w:r>
      <w:r w:rsidRPr="000A6529">
        <w:t>uses reduction in Poisson deviance to find splits.</w:t>
      </w:r>
    </w:p>
    <w:p w14:paraId="01D05580" w14:textId="3E7CA314" w:rsidR="00CB1D00" w:rsidRPr="000A6529" w:rsidRDefault="00CB1D00" w:rsidP="000A6529">
      <w:pPr>
        <w:pStyle w:val="ListParagraph"/>
      </w:pPr>
      <w:r>
        <w:rPr>
          <w:i/>
        </w:rPr>
        <w:t>s</w:t>
      </w:r>
      <w:r w:rsidRPr="00CB1D00">
        <w:rPr>
          <w:i/>
        </w:rPr>
        <w:t>plitter</w:t>
      </w:r>
      <w:r w:rsidRPr="00026A07">
        <w:t>:</w:t>
      </w:r>
      <w:r w:rsidR="000A6529">
        <w:rPr>
          <w:i/>
        </w:rPr>
        <w:t xml:space="preserve"> </w:t>
      </w:r>
      <w:r w:rsidR="000A6529" w:rsidRPr="000A6529">
        <w:t xml:space="preserve">The strategy used to choose the split at each node. Supported strategies are </w:t>
      </w:r>
      <w:r w:rsidR="000A6529" w:rsidRPr="000A6529">
        <w:rPr>
          <w:i/>
        </w:rPr>
        <w:t>“best”</w:t>
      </w:r>
      <w:r w:rsidR="000A6529" w:rsidRPr="000A6529">
        <w:t xml:space="preserve"> to choose the best split and </w:t>
      </w:r>
      <w:r w:rsidR="000A6529" w:rsidRPr="000A6529">
        <w:rPr>
          <w:i/>
        </w:rPr>
        <w:t>“random”</w:t>
      </w:r>
      <w:r w:rsidR="000A6529" w:rsidRPr="000A6529">
        <w:t xml:space="preserve"> to choose the best random split.</w:t>
      </w:r>
    </w:p>
    <w:p w14:paraId="1BF61D19" w14:textId="77777777" w:rsidR="00CB1D00" w:rsidRDefault="00D37979" w:rsidP="00CB1D00">
      <w:pPr>
        <w:pStyle w:val="ListParagraph"/>
      </w:pPr>
      <w:proofErr w:type="spellStart"/>
      <w:r w:rsidRPr="00C51AE3">
        <w:rPr>
          <w:i/>
        </w:rPr>
        <w:t>max_depth</w:t>
      </w:r>
      <w:proofErr w:type="spellEnd"/>
      <w:r w:rsidRPr="00C51AE3">
        <w:t>: This indicates how deep the tree can be.</w:t>
      </w:r>
      <w:r w:rsidR="00CB1D00" w:rsidRPr="00CB1D00">
        <w:t xml:space="preserve"> </w:t>
      </w:r>
    </w:p>
    <w:p w14:paraId="369C2DC6" w14:textId="53E9BD49" w:rsidR="00CB1D00" w:rsidRPr="000A6529" w:rsidRDefault="00CB1D00" w:rsidP="000A6529">
      <w:pPr>
        <w:pStyle w:val="ListParagraph"/>
      </w:pPr>
      <w:proofErr w:type="spellStart"/>
      <w:r w:rsidRPr="00CB1D00">
        <w:rPr>
          <w:i/>
        </w:rPr>
        <w:lastRenderedPageBreak/>
        <w:t>min_samples_split</w:t>
      </w:r>
      <w:proofErr w:type="spellEnd"/>
      <w:r w:rsidRPr="00026A07">
        <w:t>:</w:t>
      </w:r>
      <w:r w:rsidR="000A6529">
        <w:rPr>
          <w:i/>
        </w:rPr>
        <w:t xml:space="preserve"> </w:t>
      </w:r>
      <w:r w:rsidR="000A6529" w:rsidRPr="000A6529">
        <w:t>The minimum number of samples required to split an internal node</w:t>
      </w:r>
      <w:r w:rsidR="000A6529">
        <w:t>.</w:t>
      </w:r>
    </w:p>
    <w:p w14:paraId="6ECB3CE6" w14:textId="550FBD36" w:rsidR="00CB1D00" w:rsidRPr="000A6529" w:rsidRDefault="00CB1D00" w:rsidP="000A6529">
      <w:pPr>
        <w:pStyle w:val="ListParagraph"/>
      </w:pPr>
      <w:proofErr w:type="spellStart"/>
      <w:r w:rsidRPr="00CB1D00">
        <w:rPr>
          <w:i/>
        </w:rPr>
        <w:t>min_samples_leaf</w:t>
      </w:r>
      <w:proofErr w:type="spellEnd"/>
      <w:r w:rsidRPr="00026A07">
        <w:t>:</w:t>
      </w:r>
      <w:r w:rsidR="000A6529">
        <w:rPr>
          <w:i/>
        </w:rPr>
        <w:t xml:space="preserve"> </w:t>
      </w:r>
      <w:r w:rsidR="000A6529" w:rsidRPr="000A6529">
        <w:t>The minimum number of samples required to be at a leaf node.</w:t>
      </w:r>
    </w:p>
    <w:p w14:paraId="64FA6956" w14:textId="398AE8D2" w:rsidR="00D37979" w:rsidRDefault="0090466A" w:rsidP="00D37979">
      <w:pPr>
        <w:pStyle w:val="Heading3"/>
      </w:pPr>
      <w:r w:rsidRPr="004860E2">
        <w:t xml:space="preserve">Random </w:t>
      </w:r>
      <w:r>
        <w:t>D</w:t>
      </w:r>
      <w:r w:rsidRPr="004860E2">
        <w:t xml:space="preserve">ecision </w:t>
      </w:r>
      <w:r>
        <w:t>F</w:t>
      </w:r>
      <w:r w:rsidRPr="004860E2">
        <w:t>orests</w:t>
      </w:r>
      <w:r>
        <w:t xml:space="preserve"> </w:t>
      </w:r>
      <w:r w:rsidR="00D37979">
        <w:t>(</w:t>
      </w:r>
      <w:r>
        <w:t>RDF</w:t>
      </w:r>
      <w:r w:rsidR="00D37979">
        <w:t>):</w:t>
      </w:r>
    </w:p>
    <w:p w14:paraId="1E9A9730" w14:textId="20C7CDBD" w:rsidR="0090466A" w:rsidRDefault="0090466A" w:rsidP="00E324F9">
      <w:r w:rsidRPr="0090466A">
        <w:t xml:space="preserve">The ensemble learning technique uses a group of multiple learning algorithms to obtain better predictive performance than could be obtained from any of the constituent learning algorithms alone. </w:t>
      </w:r>
      <w:r w:rsidR="00E324F9" w:rsidRPr="00E324F9">
        <w:t>There are different ensemble learning techniques such as bagging, boosting, stacking</w:t>
      </w:r>
      <w:r w:rsidR="00E324F9">
        <w:t>…</w:t>
      </w:r>
      <w:r w:rsidR="00E324F9" w:rsidRPr="00E324F9">
        <w:t xml:space="preserve"> but in this work we will focus on </w:t>
      </w:r>
      <w:r w:rsidR="00D4459D">
        <w:t>RDF</w:t>
      </w:r>
      <w:r w:rsidR="00E324F9">
        <w:t>.</w:t>
      </w:r>
    </w:p>
    <w:p w14:paraId="4080746D" w14:textId="1F16402A" w:rsidR="004860E2" w:rsidRDefault="004860E2" w:rsidP="00D37979">
      <w:r w:rsidRPr="0090466A">
        <w:t>R</w:t>
      </w:r>
      <w:r w:rsidRPr="004860E2">
        <w:t xml:space="preserve">andom </w:t>
      </w:r>
      <w:r>
        <w:t>D</w:t>
      </w:r>
      <w:r w:rsidRPr="004860E2">
        <w:t xml:space="preserve">ecision </w:t>
      </w:r>
      <w:r>
        <w:t>F</w:t>
      </w:r>
      <w:r w:rsidRPr="004860E2">
        <w:t>orests</w:t>
      </w:r>
      <w:r>
        <w:t xml:space="preserve"> </w:t>
      </w:r>
      <w:r w:rsidR="00E324F9">
        <w:t>or Random F</w:t>
      </w:r>
      <w:r>
        <w:t>orests</w:t>
      </w:r>
      <w:r w:rsidRPr="004860E2">
        <w:t xml:space="preserve"> are a joint learning method for classification and regression, which operates by building an infinity of </w:t>
      </w:r>
      <w:r>
        <w:t>DT</w:t>
      </w:r>
      <w:r w:rsidR="00287E3D">
        <w:t>s</w:t>
      </w:r>
      <w:r w:rsidRPr="004860E2">
        <w:t xml:space="preserve"> at the time of training and generating a class that has the highest number of votes (classification) or the average of the output values of the various trees (regression)</w:t>
      </w:r>
      <w:r w:rsidR="00E64975">
        <w:t xml:space="preserve">, see Figure </w:t>
      </w:r>
      <w:r w:rsidR="00E64975" w:rsidRPr="00E64975">
        <w:rPr>
          <w:highlight w:val="yellow"/>
        </w:rPr>
        <w:t>5</w:t>
      </w:r>
      <w:r w:rsidRPr="004860E2">
        <w:t xml:space="preserve">. </w:t>
      </w:r>
      <w:r>
        <w:t>RD</w:t>
      </w:r>
      <w:r w:rsidR="0090466A">
        <w:t>F</w:t>
      </w:r>
      <w:r w:rsidRPr="004860E2">
        <w:t xml:space="preserve"> </w:t>
      </w:r>
      <w:r w:rsidR="00673185">
        <w:t>corrects</w:t>
      </w:r>
      <w:r w:rsidRPr="004860E2">
        <w:t xml:space="preserve"> the habit of </w:t>
      </w:r>
      <w:r>
        <w:t>DT</w:t>
      </w:r>
      <w:r w:rsidRPr="004860E2">
        <w:t xml:space="preserve"> to overfit the training set.</w:t>
      </w:r>
    </w:p>
    <w:p w14:paraId="5C923490" w14:textId="77777777" w:rsidR="004860E2" w:rsidRDefault="004860E2" w:rsidP="0090466A">
      <w:pPr>
        <w:keepNext/>
        <w:ind w:left="0"/>
      </w:pPr>
      <w:r>
        <w:rPr>
          <w:noProof/>
        </w:rPr>
        <w:drawing>
          <wp:inline distT="0" distB="0" distL="0" distR="0" wp14:anchorId="3ED2FB98" wp14:editId="1350E1DE">
            <wp:extent cx="5431790" cy="189357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31790" cy="1893570"/>
                    </a:xfrm>
                    <a:prstGeom prst="rect">
                      <a:avLst/>
                    </a:prstGeom>
                  </pic:spPr>
                </pic:pic>
              </a:graphicData>
            </a:graphic>
          </wp:inline>
        </w:drawing>
      </w:r>
    </w:p>
    <w:p w14:paraId="6254041B" w14:textId="35744284" w:rsidR="004860E2" w:rsidRDefault="004860E2" w:rsidP="004860E2">
      <w:pPr>
        <w:pStyle w:val="Caption"/>
      </w:pPr>
      <w:bookmarkStart w:id="23" w:name="_Toc114827498"/>
      <w:r>
        <w:t xml:space="preserve">Figure </w:t>
      </w:r>
      <w:fldSimple w:instr=" SEQ Figure \* ARABIC ">
        <w:r w:rsidR="00C40294">
          <w:rPr>
            <w:noProof/>
          </w:rPr>
          <w:t>5</w:t>
        </w:r>
      </w:fldSimple>
      <w:r>
        <w:t xml:space="preserve">. RDF: </w:t>
      </w:r>
      <w:r w:rsidR="0090466A" w:rsidRPr="0090466A">
        <w:t>Process</w:t>
      </w:r>
      <w:r w:rsidR="0090466A">
        <w:t>.</w:t>
      </w:r>
      <w:bookmarkEnd w:id="23"/>
    </w:p>
    <w:p w14:paraId="45D75158" w14:textId="762A8EAC" w:rsidR="00026A07" w:rsidRDefault="00BF1DC7" w:rsidP="00026A07">
      <w:r>
        <w:t xml:space="preserve">This work </w:t>
      </w:r>
      <w:r w:rsidRPr="00BF1DC7">
        <w:t>use RF to do the regression task</w:t>
      </w:r>
      <w:r>
        <w:t xml:space="preserve"> </w:t>
      </w:r>
      <w:r w:rsidRPr="00BF1DC7">
        <w:t>and for this</w:t>
      </w:r>
      <w:r w:rsidR="00237EF7">
        <w:t>,</w:t>
      </w:r>
      <w:r w:rsidRPr="00BF1DC7">
        <w:t xml:space="preserve"> it works with the </w:t>
      </w:r>
      <w:proofErr w:type="spellStart"/>
      <w:r w:rsidRPr="00BF1DC7">
        <w:rPr>
          <w:i/>
        </w:rPr>
        <w:t>RandomForestRegressor</w:t>
      </w:r>
      <w:proofErr w:type="spellEnd"/>
      <w:r w:rsidRPr="00BF1DC7">
        <w:t xml:space="preserve"> method of the </w:t>
      </w:r>
      <w:proofErr w:type="spellStart"/>
      <w:r w:rsidRPr="00BF1DC7">
        <w:rPr>
          <w:i/>
        </w:rPr>
        <w:t>sklearn.ensemble</w:t>
      </w:r>
      <w:proofErr w:type="spellEnd"/>
      <w:r w:rsidRPr="00BF1DC7">
        <w:t xml:space="preserve"> class.</w:t>
      </w:r>
      <w:r w:rsidR="00026A07">
        <w:t xml:space="preserve"> T</w:t>
      </w:r>
      <w:r w:rsidR="00D37979">
        <w:t xml:space="preserve">he </w:t>
      </w:r>
      <w:proofErr w:type="spellStart"/>
      <w:r w:rsidR="00026A07" w:rsidRPr="00BF1DC7">
        <w:rPr>
          <w:i/>
        </w:rPr>
        <w:t>RandomForestRegressor</w:t>
      </w:r>
      <w:proofErr w:type="spellEnd"/>
      <w:r w:rsidR="00D37979" w:rsidRPr="00AB59CB">
        <w:t xml:space="preserve"> </w:t>
      </w:r>
      <w:r w:rsidR="00026A07" w:rsidRPr="00026A07">
        <w:t>takes as input the same parameters as the DT model a</w:t>
      </w:r>
      <w:r w:rsidR="00026A07">
        <w:t xml:space="preserve">nd also the </w:t>
      </w:r>
      <w:proofErr w:type="spellStart"/>
      <w:r w:rsidR="00026A07" w:rsidRPr="00026A07">
        <w:rPr>
          <w:i/>
        </w:rPr>
        <w:t>n_estimators</w:t>
      </w:r>
      <w:proofErr w:type="spellEnd"/>
      <w:r w:rsidR="00026A07">
        <w:t xml:space="preserve"> parameter</w:t>
      </w:r>
      <w:r w:rsidR="00026A07" w:rsidRPr="00026A07">
        <w:t>, which defines the number of trees in the forest.</w:t>
      </w:r>
    </w:p>
    <w:p w14:paraId="7410B34E" w14:textId="09CDA14B" w:rsidR="00A54337" w:rsidRDefault="00A54337" w:rsidP="00A54337">
      <w:pPr>
        <w:pStyle w:val="Heading2"/>
        <w:numPr>
          <w:ilvl w:val="0"/>
          <w:numId w:val="10"/>
        </w:numPr>
        <w:ind w:left="1474"/>
        <w:jc w:val="both"/>
      </w:pPr>
      <w:r w:rsidRPr="00A54337">
        <w:lastRenderedPageBreak/>
        <w:t>Hyperparameter optimization</w:t>
      </w:r>
    </w:p>
    <w:p w14:paraId="30B1645B" w14:textId="75400E25" w:rsidR="00A54337" w:rsidRDefault="00A54337" w:rsidP="00A54337">
      <w:r>
        <w:t>Hyperparameter optimization</w:t>
      </w:r>
      <w:r w:rsidRPr="00A54337">
        <w:t xml:space="preserve"> is the problem of choosing a set of optimal hyperparameters for a learning algorithm</w:t>
      </w:r>
      <w:r>
        <w:t xml:space="preserve"> </w:t>
      </w:r>
      <w:r>
        <w:fldChar w:fldCharType="begin"/>
      </w:r>
      <w:r>
        <w:instrText xml:space="preserve"> ADDIN ZOTERO_ITEM CSL_CITATION {"citationID":"Wj5KArRa","properties":{"formattedCitation":"[58]","plainCitation":"[58]","noteIndex":0},"citationItems":[{"id":50,"uris":["http://zotero.org/users/local/5wcO8KnL/items/8EASRGD3"],"itemData":{"id":50,"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ﬁrst discuss blackbox function optimization methods based on model-free methods and Bayesian optimization. Since the high computational demand of many modern machine learning applications renders pure blackbox optimization extremely costly, we next focus on modern multi-ﬁdelity methods that use (much) cheaper variants of the blackbox function to approximately assess the quality of hyperparameter settings. Lastly, we point to open problems and future research directions.","container-title":"Automated Machine Learning","event-place":"Cham","ISBN":"978-3-030-05317-8","language":"en","note":"collection-title: The Springer Series on Challenges in Machine Learning\nDOI: 10.1007/978-3-030-05318-5_1","page":"3-33","publisher":"Springer International Publishing","publisher-place":"Cham","source":"DOI.org (Crossref)","title":"Hyperparameter Optimization","URL":"http://link.springer.com/10.1007/978-3-030-05318-5_1","editor":[{"family":"Hutter","given":"Frank"},{"family":"Kotthoff","given":"Lars"},{"family":"Vanschoren","given":"Joaquin"}],"author":[{"family":"Feurer","given":"Matthias"},{"family":"Hutter","given":"Frank"}],"accessed":{"date-parts":[["2022",9,23]]},"issued":{"date-parts":[["2019"]]}}}],"schema":"https://github.com/citation-style-language/schema/raw/master/csl-citation.json"} </w:instrText>
      </w:r>
      <w:r>
        <w:fldChar w:fldCharType="separate"/>
      </w:r>
      <w:r w:rsidRPr="00A54337">
        <w:rPr>
          <w:rFonts w:cs="Times New Roman"/>
        </w:rPr>
        <w:t>[58]</w:t>
      </w:r>
      <w:r>
        <w:fldChar w:fldCharType="end"/>
      </w:r>
      <w:r w:rsidRPr="00A54337">
        <w:t>. A hyperparameter is a parameter whose value is used to control the learning process.</w:t>
      </w:r>
      <w:r>
        <w:t xml:space="preserve"> </w:t>
      </w:r>
      <w:r w:rsidR="00946B07" w:rsidRPr="00946B07">
        <w:t xml:space="preserve">Automated </w:t>
      </w:r>
      <w:r w:rsidR="00301405">
        <w:t>H</w:t>
      </w:r>
      <w:r w:rsidR="00946B07" w:rsidRPr="00946B07">
        <w:t>y</w:t>
      </w:r>
      <w:r w:rsidR="00946B07">
        <w:t xml:space="preserve">perparameter </w:t>
      </w:r>
      <w:r w:rsidR="00301405">
        <w:t>O</w:t>
      </w:r>
      <w:r w:rsidR="00946B07">
        <w:t>ptimization (HPO) reduces</w:t>
      </w:r>
      <w:r w:rsidR="00946B07" w:rsidRPr="00946B07">
        <w:t xml:space="preserve"> the human effort necessa</w:t>
      </w:r>
      <w:r w:rsidR="00946B07">
        <w:t>ry for applying ML, improves</w:t>
      </w:r>
      <w:r w:rsidR="00946B07" w:rsidRPr="00946B07">
        <w:t xml:space="preserve"> the performance of </w:t>
      </w:r>
      <w:r w:rsidR="00946B07">
        <w:t>ML</w:t>
      </w:r>
      <w:r w:rsidR="00946B07" w:rsidRPr="00946B07">
        <w:t xml:space="preserve"> algorithms</w:t>
      </w:r>
      <w:r w:rsidR="00946B07">
        <w:t>, and improves</w:t>
      </w:r>
      <w:r w:rsidR="00946B07" w:rsidRPr="00946B07">
        <w:t xml:space="preserve"> the reproducibility and fairness of scientific studies.</w:t>
      </w:r>
      <w:r w:rsidR="00DA62F1">
        <w:t xml:space="preserve"> </w:t>
      </w:r>
      <w:r w:rsidR="00DA62F1" w:rsidRPr="00DA62F1">
        <w:t xml:space="preserve">There are different tools such as </w:t>
      </w:r>
      <w:proofErr w:type="spellStart"/>
      <w:r w:rsidR="00FA4D38" w:rsidRPr="00FA4D38">
        <w:rPr>
          <w:i/>
        </w:rPr>
        <w:t>sklearn.model_selection.GridSearchCV</w:t>
      </w:r>
      <w:proofErr w:type="spellEnd"/>
      <w:r w:rsidR="00FA4D38">
        <w:t xml:space="preserve"> </w:t>
      </w:r>
      <w:r w:rsidR="00FA4D38">
        <w:fldChar w:fldCharType="begin"/>
      </w:r>
      <w:r w:rsidR="00FA4D38">
        <w:instrText xml:space="preserve"> ADDIN ZOTERO_ITEM CSL_CITATION {"citationID":"sB3nHTfM","properties":{"formattedCitation":"[59]","plainCitation":"[59]","noteIndex":0},"citationItems":[{"id":53,"uris":["http://zotero.org/users/local/5wcO8KnL/items/9NMRI4P5"],"itemData":{"id":53,"type":"webpage","abstract":"Examples using sklearn.model_selection.GridSearchCV: Release Highlights for scikit-learn 0.24 Release Highlights for scikit-learn 0.24 Feature agglomeration vs. univariate selection Feature agglome...","container-title":"scikit-learn","language":"en","title":"sklearn.model_selection.GridSearchCV","URL":"https://scikit-learn/stable/modules/generated/sklearn.model_selection.GridSearchCV.html","accessed":{"date-parts":[["2022",9,23]]}}}],"schema":"https://github.com/citation-style-language/schema/raw/master/csl-citation.json"} </w:instrText>
      </w:r>
      <w:r w:rsidR="00FA4D38">
        <w:fldChar w:fldCharType="separate"/>
      </w:r>
      <w:r w:rsidR="00FA4D38" w:rsidRPr="00FA4D38">
        <w:rPr>
          <w:rFonts w:cs="Times New Roman"/>
        </w:rPr>
        <w:t>[59]</w:t>
      </w:r>
      <w:r w:rsidR="00FA4D38">
        <w:fldChar w:fldCharType="end"/>
      </w:r>
      <w:r w:rsidR="00DA62F1" w:rsidRPr="00DA62F1">
        <w:t>, learning curves, validation curves</w:t>
      </w:r>
      <w:r w:rsidR="00DA62F1">
        <w:t>,</w:t>
      </w:r>
      <w:r w:rsidR="00DA62F1" w:rsidRPr="00DA62F1">
        <w:t xml:space="preserve"> and </w:t>
      </w:r>
      <w:proofErr w:type="spellStart"/>
      <w:r w:rsidR="00301405">
        <w:t>O</w:t>
      </w:r>
      <w:r w:rsidR="00DA62F1" w:rsidRPr="00DA62F1">
        <w:t>ptuna</w:t>
      </w:r>
      <w:proofErr w:type="spellEnd"/>
      <w:r w:rsidR="00DA62F1">
        <w:t xml:space="preserve"> </w:t>
      </w:r>
      <w:r w:rsidR="00DA62F1">
        <w:fldChar w:fldCharType="begin"/>
      </w:r>
      <w:r w:rsidR="00FA4D38">
        <w:instrText xml:space="preserve"> ADDIN ZOTERO_ITEM CSL_CITATION {"citationID":"3FeqL1eG","properties":{"formattedCitation":"[60]","plainCitation":"[60]","noteIndex":0},"citationItems":[{"id":55,"uris":["http://zotero.org/users/local/5wcO8KnL/items/SIPDZFQL"],"itemData":{"id":5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2",9,23]]},"issued":{"date-parts":[["2019",7,25]]}}}],"schema":"https://github.com/citation-style-language/schema/raw/master/csl-citation.json"} </w:instrText>
      </w:r>
      <w:r w:rsidR="00DA62F1">
        <w:fldChar w:fldCharType="separate"/>
      </w:r>
      <w:r w:rsidR="00FA4D38" w:rsidRPr="00FA4D38">
        <w:rPr>
          <w:rFonts w:cs="Times New Roman"/>
        </w:rPr>
        <w:t>[60]</w:t>
      </w:r>
      <w:r w:rsidR="00DA62F1">
        <w:fldChar w:fldCharType="end"/>
      </w:r>
      <w:r w:rsidR="00DA62F1" w:rsidRPr="00DA62F1">
        <w:t xml:space="preserve"> that facilitate the automation of hyperparameter optimization.</w:t>
      </w:r>
      <w:r w:rsidR="00DA62F1">
        <w:t xml:space="preserve"> </w:t>
      </w:r>
      <w:r w:rsidR="00DA62F1" w:rsidRPr="00DA62F1">
        <w:t xml:space="preserve">In this work we will be more focused on </w:t>
      </w:r>
      <w:proofErr w:type="spellStart"/>
      <w:r w:rsidR="00301405">
        <w:t>O</w:t>
      </w:r>
      <w:r w:rsidR="00DA62F1" w:rsidRPr="00DA62F1">
        <w:t>ptuna</w:t>
      </w:r>
      <w:proofErr w:type="spellEnd"/>
      <w:r w:rsidR="00DA62F1">
        <w:t xml:space="preserve">. </w:t>
      </w:r>
    </w:p>
    <w:p w14:paraId="3FF5F274" w14:textId="7CEB441E" w:rsidR="00DA62F1" w:rsidRDefault="00DA62F1" w:rsidP="00A54337">
      <w:proofErr w:type="spellStart"/>
      <w:r>
        <w:t>Optuna</w:t>
      </w:r>
      <w:proofErr w:type="spellEnd"/>
      <w:r w:rsidRPr="00DA62F1">
        <w:t xml:space="preserve"> is a Python library, and is an easy-to-use and well-designed software that supports a variety of optimization algorithms.</w:t>
      </w:r>
      <w:r w:rsidR="00C40294">
        <w:t xml:space="preserve"> </w:t>
      </w:r>
      <w:r w:rsidR="00C40294" w:rsidRPr="00C40294">
        <w:t xml:space="preserve">The </w:t>
      </w:r>
      <w:proofErr w:type="spellStart"/>
      <w:r w:rsidR="00301405">
        <w:t>O</w:t>
      </w:r>
      <w:r w:rsidR="00C40294" w:rsidRPr="00C40294">
        <w:t>ptuna</w:t>
      </w:r>
      <w:proofErr w:type="spellEnd"/>
      <w:r w:rsidR="00C40294" w:rsidRPr="00C40294">
        <w:t xml:space="preserve"> algorithm is divided into samplin</w:t>
      </w:r>
      <w:r w:rsidR="00C40294">
        <w:t>g and pruning strategy</w:t>
      </w:r>
      <w:r w:rsidR="00C40294" w:rsidRPr="00C40294">
        <w:t>, as shown in Figure</w:t>
      </w:r>
      <w:r w:rsidR="00C40294">
        <w:t xml:space="preserve"> </w:t>
      </w:r>
      <w:r w:rsidR="00C40294" w:rsidRPr="00F704F4">
        <w:rPr>
          <w:highlight w:val="yellow"/>
        </w:rPr>
        <w:t>6</w:t>
      </w:r>
      <w:r w:rsidR="00C40294">
        <w:t>.</w:t>
      </w:r>
      <w:r w:rsidR="00F704F4">
        <w:t xml:space="preserve"> A sampling strategy decides the next configuration, or the next hyperparameters, using the previous history which is represented by Bayesian optimization</w:t>
      </w:r>
      <w:r w:rsidR="00237EF7">
        <w:t xml:space="preserve"> </w:t>
      </w:r>
      <w:r w:rsidR="00237EF7">
        <w:fldChar w:fldCharType="begin"/>
      </w:r>
      <w:r w:rsidR="00237EF7">
        <w:instrText xml:space="preserve"> ADDIN ZOTERO_ITEM CSL_CITATION {"citationID":"PUwo5C55","properties":{"formattedCitation":"[58]","plainCitation":"[58]","noteIndex":0},"citationItems":[{"id":50,"uris":["http://zotero.org/users/local/5wcO8KnL/items/8EASRGD3"],"itemData":{"id":50,"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ﬁrst discuss blackbox function optimization methods based on model-free methods and Bayesian optimization. Since the high computational demand of many modern machine learning applications renders pure blackbox optimization extremely costly, we next focus on modern multi-ﬁdelity methods that use (much) cheaper variants of the blackbox function to approximately assess the quality of hyperparameter settings. Lastly, we point to open problems and future research directions.","container-title":"Automated Machine Learning","event-place":"Cham","ISBN":"978-3-030-05317-8","language":"en","note":"collection-title: The Springer Series on Challenges in Machine Learning\nDOI: 10.1007/978-3-030-05318-5_1","page":"3-33","publisher":"Springer International Publishing","publisher-place":"Cham","source":"DOI.org (Crossref)","title":"Hyperparameter Optimization","URL":"http://link.springer.com/10.1007/978-3-030-05318-5_1","editor":[{"family":"Hutter","given":"Frank"},{"family":"Kotthoff","given":"Lars"},{"family":"Vanschoren","given":"Joaquin"}],"author":[{"family":"Feurer","given":"Matthias"},{"family":"Hutter","given":"Frank"}],"accessed":{"date-parts":[["2022",9,23]]},"issued":{"date-parts":[["2019"]]}}}],"schema":"https://github.com/citation-style-language/schema/raw/master/csl-citation.json"} </w:instrText>
      </w:r>
      <w:r w:rsidR="00237EF7">
        <w:fldChar w:fldCharType="separate"/>
      </w:r>
      <w:r w:rsidR="00237EF7" w:rsidRPr="00237EF7">
        <w:rPr>
          <w:rFonts w:cs="Times New Roman"/>
        </w:rPr>
        <w:t>[58]</w:t>
      </w:r>
      <w:r w:rsidR="00237EF7">
        <w:fldChar w:fldCharType="end"/>
      </w:r>
      <w:r w:rsidR="00F704F4">
        <w:t xml:space="preserve">. A pruning strategy </w:t>
      </w:r>
      <w:r w:rsidR="00F704F4" w:rsidRPr="00F704F4">
        <w:t>cutting off unpromising trials based on learning curves and can make the optimization faster</w:t>
      </w:r>
      <w:r w:rsidR="00F704F4">
        <w:t>.</w:t>
      </w:r>
      <w:r>
        <w:t xml:space="preserve"> </w:t>
      </w:r>
      <w:r w:rsidRPr="00DA62F1">
        <w:t xml:space="preserve">The advantages of </w:t>
      </w:r>
      <w:proofErr w:type="spellStart"/>
      <w:r w:rsidR="00301405">
        <w:t>O</w:t>
      </w:r>
      <w:r w:rsidRPr="00DA62F1">
        <w:t>ptuna</w:t>
      </w:r>
      <w:proofErr w:type="spellEnd"/>
      <w:r w:rsidRPr="00DA62F1">
        <w:t xml:space="preserve"> that led us to use this tool are mentioned below</w:t>
      </w:r>
      <w:r>
        <w:t>:</w:t>
      </w:r>
    </w:p>
    <w:p w14:paraId="444C5641" w14:textId="77777777" w:rsidR="00DA62F1" w:rsidRDefault="00DA62F1" w:rsidP="00DA62F1">
      <w:pPr>
        <w:pStyle w:val="ListParagraph"/>
        <w:numPr>
          <w:ilvl w:val="0"/>
          <w:numId w:val="36"/>
        </w:numPr>
      </w:pPr>
      <w:r w:rsidRPr="00DA62F1">
        <w:t>Lightweight, versatile, and platform agnostic architecture</w:t>
      </w:r>
      <w:r>
        <w:t xml:space="preserve">. </w:t>
      </w:r>
    </w:p>
    <w:p w14:paraId="2831E623" w14:textId="77777777" w:rsidR="00DA62F1" w:rsidRDefault="00DA62F1" w:rsidP="00DA62F1">
      <w:pPr>
        <w:pStyle w:val="ListParagraph"/>
        <w:numPr>
          <w:ilvl w:val="0"/>
          <w:numId w:val="36"/>
        </w:numPr>
      </w:pPr>
      <w:r w:rsidRPr="00DA62F1">
        <w:t>Handle a wide variety of tasks</w:t>
      </w:r>
      <w:r>
        <w:t xml:space="preserve">. </w:t>
      </w:r>
    </w:p>
    <w:p w14:paraId="465701BC" w14:textId="77777777" w:rsidR="00DA62F1" w:rsidRDefault="00DA62F1" w:rsidP="00DA62F1">
      <w:pPr>
        <w:pStyle w:val="ListParagraph"/>
        <w:numPr>
          <w:ilvl w:val="0"/>
          <w:numId w:val="36"/>
        </w:numPr>
      </w:pPr>
      <w:r w:rsidRPr="00DA62F1">
        <w:t>Pythonic search spaces</w:t>
      </w:r>
      <w:r>
        <w:t xml:space="preserve">. </w:t>
      </w:r>
    </w:p>
    <w:p w14:paraId="4B9E49D0" w14:textId="77777777" w:rsidR="00DA62F1" w:rsidRDefault="00DA62F1" w:rsidP="00DA62F1">
      <w:pPr>
        <w:pStyle w:val="ListParagraph"/>
        <w:numPr>
          <w:ilvl w:val="0"/>
          <w:numId w:val="36"/>
        </w:numPr>
      </w:pPr>
      <w:r w:rsidRPr="00DA62F1">
        <w:t>Define search spaces using familiar Python syntax including conditionals and loops.</w:t>
      </w:r>
      <w:r>
        <w:t xml:space="preserve"> </w:t>
      </w:r>
    </w:p>
    <w:p w14:paraId="25DBDC2E" w14:textId="77777777" w:rsidR="00DA62F1" w:rsidRDefault="00DA62F1" w:rsidP="00DA62F1">
      <w:pPr>
        <w:pStyle w:val="ListParagraph"/>
        <w:numPr>
          <w:ilvl w:val="0"/>
          <w:numId w:val="36"/>
        </w:numPr>
      </w:pPr>
      <w:r w:rsidRPr="00DA62F1">
        <w:t>Efficient optimization algorithms</w:t>
      </w:r>
      <w:r>
        <w:t xml:space="preserve">. </w:t>
      </w:r>
    </w:p>
    <w:p w14:paraId="6E56394E" w14:textId="77777777" w:rsidR="00DA62F1" w:rsidRDefault="00DA62F1" w:rsidP="00DA62F1">
      <w:pPr>
        <w:pStyle w:val="ListParagraph"/>
        <w:numPr>
          <w:ilvl w:val="0"/>
          <w:numId w:val="36"/>
        </w:numPr>
      </w:pPr>
      <w:r w:rsidRPr="00DA62F1">
        <w:t>Adopt state-of-the-art algorithms for sampling hyperparameters and efficiently pruning unpromising trials.</w:t>
      </w:r>
      <w:r>
        <w:t xml:space="preserve"> </w:t>
      </w:r>
    </w:p>
    <w:p w14:paraId="11939F64" w14:textId="77777777" w:rsidR="00DA62F1" w:rsidRDefault="00DA62F1" w:rsidP="00DA62F1">
      <w:pPr>
        <w:pStyle w:val="ListParagraph"/>
        <w:numPr>
          <w:ilvl w:val="0"/>
          <w:numId w:val="36"/>
        </w:numPr>
      </w:pPr>
      <w:r w:rsidRPr="00DA62F1">
        <w:t>Easy parallelization</w:t>
      </w:r>
      <w:r>
        <w:t xml:space="preserve">. </w:t>
      </w:r>
    </w:p>
    <w:p w14:paraId="26148ADA" w14:textId="0CAACD54" w:rsidR="00DA62F1" w:rsidRDefault="00DA62F1" w:rsidP="00DA62F1">
      <w:pPr>
        <w:pStyle w:val="ListParagraph"/>
        <w:numPr>
          <w:ilvl w:val="0"/>
          <w:numId w:val="36"/>
        </w:numPr>
      </w:pPr>
      <w:r w:rsidRPr="00DA62F1">
        <w:lastRenderedPageBreak/>
        <w:t>Scale studies to tens or hundreds o</w:t>
      </w:r>
      <w:r w:rsidR="00301405">
        <w:t>f</w:t>
      </w:r>
      <w:r w:rsidRPr="00DA62F1">
        <w:t xml:space="preserve"> workers with little or no changes to the code.</w:t>
      </w:r>
      <w:r>
        <w:t xml:space="preserve"> </w:t>
      </w:r>
    </w:p>
    <w:p w14:paraId="019D4ECB" w14:textId="77777777" w:rsidR="00DA62F1" w:rsidRDefault="00DA62F1" w:rsidP="00DA62F1">
      <w:pPr>
        <w:pStyle w:val="ListParagraph"/>
        <w:numPr>
          <w:ilvl w:val="0"/>
          <w:numId w:val="36"/>
        </w:numPr>
      </w:pPr>
      <w:r w:rsidRPr="00DA62F1">
        <w:t>Quick visualization</w:t>
      </w:r>
      <w:r>
        <w:t xml:space="preserve">. </w:t>
      </w:r>
    </w:p>
    <w:p w14:paraId="2A9D0BF0" w14:textId="39F949AC" w:rsidR="00DA62F1" w:rsidRDefault="00DA62F1" w:rsidP="00DA62F1">
      <w:pPr>
        <w:pStyle w:val="ListParagraph"/>
        <w:numPr>
          <w:ilvl w:val="0"/>
          <w:numId w:val="36"/>
        </w:numPr>
      </w:pPr>
      <w:r w:rsidRPr="00DA62F1">
        <w:t>Inspect optimization histories from a variety of plotting functions</w:t>
      </w:r>
      <w:r>
        <w:t>.</w:t>
      </w:r>
    </w:p>
    <w:p w14:paraId="79FA73ED" w14:textId="77777777" w:rsidR="00C40294" w:rsidRDefault="00C40294" w:rsidP="00C40294">
      <w:pPr>
        <w:keepNext/>
        <w:ind w:left="0"/>
      </w:pPr>
      <w:r>
        <w:rPr>
          <w:noProof/>
        </w:rPr>
        <w:drawing>
          <wp:inline distT="0" distB="0" distL="0" distR="0" wp14:anchorId="04E5B089" wp14:editId="523CF048">
            <wp:extent cx="5425440" cy="868680"/>
            <wp:effectExtent l="0" t="0" r="3810" b="762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5440" cy="868680"/>
                    </a:xfrm>
                    <a:prstGeom prst="rect">
                      <a:avLst/>
                    </a:prstGeom>
                    <a:noFill/>
                    <a:ln>
                      <a:noFill/>
                    </a:ln>
                  </pic:spPr>
                </pic:pic>
              </a:graphicData>
            </a:graphic>
          </wp:inline>
        </w:drawing>
      </w:r>
    </w:p>
    <w:p w14:paraId="2B8C2673" w14:textId="7FFE4D0C" w:rsidR="00C40294" w:rsidRPr="00C40294" w:rsidRDefault="00C40294" w:rsidP="00C40294">
      <w:pPr>
        <w:pStyle w:val="Caption"/>
      </w:pPr>
      <w:r>
        <w:t xml:space="preserve">Figure </w:t>
      </w:r>
      <w:fldSimple w:instr=" SEQ Figure \* ARABIC ">
        <w:r>
          <w:rPr>
            <w:noProof/>
          </w:rPr>
          <w:t>6</w:t>
        </w:r>
      </w:fldSimple>
      <w:r>
        <w:t xml:space="preserve">. </w:t>
      </w:r>
      <w:proofErr w:type="spellStart"/>
      <w:r>
        <w:t>Optuna’s</w:t>
      </w:r>
      <w:proofErr w:type="spellEnd"/>
      <w:r>
        <w:t xml:space="preserve"> algorithm.</w:t>
      </w:r>
    </w:p>
    <w:p w14:paraId="3E382787" w14:textId="5243B46B" w:rsidR="008C3B92" w:rsidRDefault="008C3B92" w:rsidP="00C97E54">
      <w:pPr>
        <w:pStyle w:val="Heading2"/>
        <w:numPr>
          <w:ilvl w:val="0"/>
          <w:numId w:val="10"/>
        </w:numPr>
        <w:ind w:left="1474"/>
        <w:jc w:val="both"/>
      </w:pPr>
      <w:bookmarkStart w:id="24" w:name="_Toc114765098"/>
      <w:r w:rsidRPr="008C3B92">
        <w:t>RESEARCH PROBLEM</w:t>
      </w:r>
      <w:bookmarkEnd w:id="24"/>
    </w:p>
    <w:p w14:paraId="349E3F38" w14:textId="57249E02" w:rsidR="00812F42" w:rsidRDefault="00812F42" w:rsidP="00812F42">
      <w:r w:rsidRPr="00812F42">
        <w:t xml:space="preserve">The non-existence of a DOA method, with a simple system that detects </w:t>
      </w:r>
      <w:r w:rsidR="00C34D81">
        <w:t xml:space="preserve">both </w:t>
      </w:r>
      <w:r w:rsidRPr="00812F42">
        <w:t xml:space="preserve">the azimuth angle and the elevation angle, </w:t>
      </w:r>
      <w:r w:rsidR="00DA5AAE">
        <w:t xml:space="preserve">how is </w:t>
      </w:r>
      <w:r w:rsidRPr="00812F42">
        <w:t xml:space="preserve">capable of responding to the needs of the next mobile communication networks and their main </w:t>
      </w:r>
      <w:r>
        <w:t>technologies such as BF</w:t>
      </w:r>
      <w:r w:rsidRPr="00812F42">
        <w:t>.</w:t>
      </w:r>
    </w:p>
    <w:p w14:paraId="5762304F" w14:textId="06C9FCD3" w:rsidR="008C3B92" w:rsidRDefault="008C3B92" w:rsidP="00C97E54">
      <w:pPr>
        <w:pStyle w:val="Heading2"/>
        <w:numPr>
          <w:ilvl w:val="0"/>
          <w:numId w:val="10"/>
        </w:numPr>
        <w:ind w:left="1474"/>
        <w:jc w:val="both"/>
      </w:pPr>
      <w:bookmarkStart w:id="25" w:name="_Toc114765099"/>
      <w:r w:rsidRPr="008C3B92">
        <w:t>HYPOTHESIS</w:t>
      </w:r>
      <w:bookmarkEnd w:id="25"/>
    </w:p>
    <w:p w14:paraId="0DF4E4CD" w14:textId="56587AE3" w:rsidR="0080048D" w:rsidRDefault="0080048D" w:rsidP="0080048D">
      <w:r w:rsidRPr="0080048D">
        <w:t xml:space="preserve">If we obtain </w:t>
      </w:r>
      <w:r w:rsidR="004C1E4D">
        <w:t xml:space="preserve">both </w:t>
      </w:r>
      <w:r w:rsidRPr="0080048D">
        <w:t xml:space="preserve">the powers </w:t>
      </w:r>
      <w:r w:rsidR="004C1E4D">
        <w:t xml:space="preserve">and the covariance matrix based on the energy </w:t>
      </w:r>
      <w:r w:rsidRPr="0080048D">
        <w:t>of the signal transmitted by a device in each of the antennas of</w:t>
      </w:r>
      <w:r>
        <w:t xml:space="preserve"> a receiving system made up of </w:t>
      </w:r>
      <m:oMath>
        <m:r>
          <w:rPr>
            <w:rFonts w:ascii="Cambria Math" w:hAnsi="Cambria Math"/>
          </w:rPr>
          <m:t>M</m:t>
        </m:r>
      </m:oMath>
      <w:r w:rsidRPr="0080048D">
        <w:t xml:space="preserve"> circularly distributed antennas and relate each of the powers</w:t>
      </w:r>
      <w:r w:rsidR="004C1E4D">
        <w:t xml:space="preserve"> and the upper triangle matrix from the covariance matrix</w:t>
      </w:r>
      <w:r w:rsidRPr="0080048D">
        <w:t xml:space="preserve">, we can </w:t>
      </w:r>
      <w:r w:rsidR="004C1E4D">
        <w:t>have t</w:t>
      </w:r>
      <w:r w:rsidR="002A2493">
        <w:t>wo approaches</w:t>
      </w:r>
      <w:r w:rsidR="004C1E4D">
        <w:t xml:space="preserve"> to </w:t>
      </w:r>
      <w:r w:rsidRPr="0080048D">
        <w:t>deduce the angle of azimuth and elevation formed between the transmitter and the center of the receiving system throug</w:t>
      </w:r>
      <w:r w:rsidR="006E6471">
        <w:t xml:space="preserve">h a machine learning model of </w:t>
      </w:r>
      <w:r w:rsidRPr="0080048D">
        <w:t>supervised learning classification.</w:t>
      </w:r>
      <w:r w:rsidR="004C1E4D">
        <w:t xml:space="preserve"> Then we can select the method with the best performance.</w:t>
      </w:r>
    </w:p>
    <w:p w14:paraId="12C83B95" w14:textId="10310DF0" w:rsidR="002A2493" w:rsidRPr="0080048D" w:rsidRDefault="002A2493" w:rsidP="002A2493">
      <w:r w:rsidRPr="0080048D">
        <w:t xml:space="preserve">If we obtain </w:t>
      </w:r>
      <w:r>
        <w:t xml:space="preserve">the energy </w:t>
      </w:r>
      <w:r w:rsidRPr="0080048D">
        <w:t>of the signal transmitted by a device in each of the antennas of</w:t>
      </w:r>
      <w:r>
        <w:t xml:space="preserve"> a receiving system made up of </w:t>
      </w:r>
      <m:oMath>
        <m:r>
          <w:rPr>
            <w:rFonts w:ascii="Cambria Math" w:hAnsi="Cambria Math"/>
          </w:rPr>
          <m:t>M</m:t>
        </m:r>
      </m:oMath>
      <w:r w:rsidRPr="0080048D">
        <w:t xml:space="preserve"> circularly distributed antennas, we </w:t>
      </w:r>
      <w:r w:rsidRPr="0080048D">
        <w:lastRenderedPageBreak/>
        <w:t xml:space="preserve">can </w:t>
      </w:r>
      <w:r>
        <w:t xml:space="preserve">have approaches to </w:t>
      </w:r>
      <w:r w:rsidRPr="0080048D">
        <w:t>deduce the angle of azimuth and elevation formed between the transmitter and the center of the receiving system throug</w:t>
      </w:r>
      <w:r>
        <w:t xml:space="preserve">h a machine learning model of </w:t>
      </w:r>
      <w:r w:rsidRPr="0080048D">
        <w:t>supervised learning classification.</w:t>
      </w:r>
    </w:p>
    <w:p w14:paraId="1B6F2AC3" w14:textId="77777777" w:rsidR="002A2493" w:rsidRPr="0080048D" w:rsidRDefault="002A2493" w:rsidP="0080048D"/>
    <w:p w14:paraId="74C60E7D" w14:textId="4BA14A40" w:rsidR="008C3B92" w:rsidRPr="00AB5B0D" w:rsidRDefault="008C3B92" w:rsidP="00C97E54">
      <w:pPr>
        <w:pStyle w:val="Heading2"/>
        <w:numPr>
          <w:ilvl w:val="0"/>
          <w:numId w:val="10"/>
        </w:numPr>
        <w:ind w:left="1474"/>
        <w:jc w:val="both"/>
      </w:pPr>
      <w:bookmarkStart w:id="26" w:name="_Toc114765100"/>
      <w:r w:rsidRPr="00AB5B0D">
        <w:t>OBJECTIVES</w:t>
      </w:r>
      <w:bookmarkEnd w:id="26"/>
    </w:p>
    <w:p w14:paraId="5138ABFD" w14:textId="2956F89A" w:rsidR="008C3B92" w:rsidRDefault="008C3B92" w:rsidP="008C3B92">
      <w:r w:rsidRPr="008C3B92">
        <w:t xml:space="preserve">The main </w:t>
      </w:r>
      <w:r w:rsidR="00C34D81">
        <w:t>goal</w:t>
      </w:r>
      <w:r w:rsidRPr="008C3B92">
        <w:t xml:space="preserve"> of this work is to propose a</w:t>
      </w:r>
      <w:r w:rsidR="006E6471">
        <w:t>n</w:t>
      </w:r>
      <w:r w:rsidRPr="008C3B92">
        <w:t xml:space="preserve"> ML model to </w:t>
      </w:r>
      <w:r w:rsidR="00C34D81">
        <w:t xml:space="preserve">find </w:t>
      </w:r>
      <w:r w:rsidRPr="008C3B92">
        <w:t xml:space="preserve">the azimuth </w:t>
      </w:r>
      <w:r w:rsidR="00C34D81">
        <w:t xml:space="preserve">angle </w:t>
      </w:r>
      <w:r w:rsidRPr="008C3B92">
        <w:t xml:space="preserve">and </w:t>
      </w:r>
      <w:r w:rsidR="00C34D81">
        <w:t xml:space="preserve">the </w:t>
      </w:r>
      <w:r w:rsidRPr="008C3B92">
        <w:t>elevation angle of a signal</w:t>
      </w:r>
      <w:r w:rsidR="00C34D81">
        <w:t xml:space="preserve"> coming from an antenna</w:t>
      </w:r>
      <w:r w:rsidRPr="008C3B92">
        <w:t>. To achieve the latter, the following specific objectives are considered:</w:t>
      </w:r>
    </w:p>
    <w:p w14:paraId="4FAAB00B" w14:textId="35A416A9" w:rsidR="004C350B" w:rsidRPr="00CE2799" w:rsidRDefault="004C350B" w:rsidP="00D4459D">
      <w:pPr>
        <w:pStyle w:val="ListParagraph"/>
        <w:numPr>
          <w:ilvl w:val="0"/>
          <w:numId w:val="35"/>
        </w:numPr>
      </w:pPr>
      <w:r w:rsidRPr="00CE2799">
        <w:t>Design an antenna system</w:t>
      </w:r>
      <w:r w:rsidR="00DA5AAE">
        <w:t xml:space="preserve"> receptor</w:t>
      </w:r>
      <w:r w:rsidRPr="00CE2799">
        <w:t xml:space="preserve"> to find </w:t>
      </w:r>
      <w:r w:rsidR="00C34D81">
        <w:t xml:space="preserve">the </w:t>
      </w:r>
      <w:r w:rsidRPr="00CE2799">
        <w:t>DOA</w:t>
      </w:r>
      <w:r w:rsidR="002D7BC9">
        <w:t>.</w:t>
      </w:r>
    </w:p>
    <w:p w14:paraId="0FFBE95E" w14:textId="32D27A4D" w:rsidR="008C3B92" w:rsidRPr="00CE2799" w:rsidRDefault="008C3B92" w:rsidP="00D4459D">
      <w:pPr>
        <w:pStyle w:val="ListParagraph"/>
        <w:numPr>
          <w:ilvl w:val="0"/>
          <w:numId w:val="35"/>
        </w:numPr>
      </w:pPr>
      <w:r w:rsidRPr="00CE2799">
        <w:t>Discuss training data preparation and designing for a specific scenario.</w:t>
      </w:r>
    </w:p>
    <w:p w14:paraId="069AB0F1" w14:textId="3335FB16" w:rsidR="008C3B92" w:rsidRPr="00CE2799" w:rsidRDefault="00D71A50" w:rsidP="00D4459D">
      <w:pPr>
        <w:pStyle w:val="ListParagraph"/>
        <w:numPr>
          <w:ilvl w:val="0"/>
          <w:numId w:val="35"/>
        </w:numPr>
      </w:pPr>
      <w:r w:rsidRPr="00CE2799">
        <w:t>Analyze</w:t>
      </w:r>
      <w:r w:rsidR="008C3B92" w:rsidRPr="00CE2799">
        <w:t xml:space="preserve"> different proposals to find both angles with ML models.</w:t>
      </w:r>
    </w:p>
    <w:p w14:paraId="10AFF9AF" w14:textId="73C71469" w:rsidR="008C3B92" w:rsidRPr="00CE2799" w:rsidRDefault="00D71A50" w:rsidP="00D4459D">
      <w:pPr>
        <w:pStyle w:val="ListParagraph"/>
        <w:numPr>
          <w:ilvl w:val="0"/>
          <w:numId w:val="35"/>
        </w:numPr>
      </w:pPr>
      <w:r w:rsidRPr="00CE2799">
        <w:t>Analyze different ML models.</w:t>
      </w:r>
    </w:p>
    <w:p w14:paraId="6746C204" w14:textId="77777777" w:rsidR="00992D67" w:rsidRDefault="00D71A50" w:rsidP="00D4459D">
      <w:pPr>
        <w:pStyle w:val="ListParagraph"/>
        <w:numPr>
          <w:ilvl w:val="0"/>
          <w:numId w:val="35"/>
        </w:numPr>
      </w:pPr>
      <w:r w:rsidRPr="00CE2799">
        <w:t>Select the best proposal to find the azimuth angle and elevation angle as well as the ML model from simulation results.</w:t>
      </w:r>
    </w:p>
    <w:p w14:paraId="58FACD46" w14:textId="34CD90E0" w:rsidR="00992D67" w:rsidRPr="00992D67" w:rsidRDefault="00992D67" w:rsidP="00D4459D">
      <w:pPr>
        <w:pStyle w:val="ListParagraph"/>
        <w:numPr>
          <w:ilvl w:val="0"/>
          <w:numId w:val="35"/>
        </w:numPr>
      </w:pPr>
      <w:r w:rsidRPr="00992D67">
        <w:t>Compare the results obtained in this paper with DOA models presented in the literature previously</w:t>
      </w:r>
      <w:r>
        <w:t>.</w:t>
      </w:r>
    </w:p>
    <w:p w14:paraId="102C5F86" w14:textId="77777777" w:rsidR="007748B7" w:rsidRPr="007748B7" w:rsidRDefault="007748B7" w:rsidP="007748B7"/>
    <w:p w14:paraId="4EA7374B" w14:textId="77777777" w:rsidR="007748B7" w:rsidRPr="007748B7" w:rsidRDefault="007748B7" w:rsidP="007748B7"/>
    <w:p w14:paraId="0D98814C" w14:textId="77777777" w:rsidR="007748B7" w:rsidRPr="007748B7" w:rsidRDefault="007748B7" w:rsidP="009834D2">
      <w:pPr>
        <w:ind w:left="0" w:firstLine="0"/>
        <w:sectPr w:rsidR="007748B7" w:rsidRPr="007748B7" w:rsidSect="000233CE">
          <w:footerReference w:type="default" r:id="rId20"/>
          <w:pgSz w:w="12240" w:h="15840"/>
          <w:pgMar w:top="1985" w:right="1418" w:bottom="1418" w:left="2268" w:header="709" w:footer="709" w:gutter="0"/>
          <w:pgNumType w:start="1"/>
          <w:cols w:space="708"/>
          <w:docGrid w:linePitch="360"/>
        </w:sectPr>
      </w:pPr>
    </w:p>
    <w:p w14:paraId="39AB7BB8" w14:textId="57C8105B" w:rsidR="001A5C38" w:rsidRDefault="002D7BC9" w:rsidP="006B1235">
      <w:pPr>
        <w:pStyle w:val="Heading1"/>
      </w:pPr>
      <w:bookmarkStart w:id="27" w:name="_Toc114765101"/>
      <w:r>
        <w:lastRenderedPageBreak/>
        <w:t>CHAPTER 2: SIGNAL AND SYSTEM MODEL</w:t>
      </w:r>
      <w:bookmarkEnd w:id="27"/>
    </w:p>
    <w:p w14:paraId="312854C4" w14:textId="3DB74216" w:rsidR="00915826" w:rsidRPr="00915826" w:rsidRDefault="00915826" w:rsidP="00915826">
      <w:pPr>
        <w:pStyle w:val="Heading2"/>
        <w:numPr>
          <w:ilvl w:val="0"/>
          <w:numId w:val="12"/>
        </w:numPr>
        <w:ind w:left="1514"/>
      </w:pPr>
      <w:bookmarkStart w:id="28" w:name="_Toc114765102"/>
      <w:r>
        <w:t>SYSTEM MODEL</w:t>
      </w:r>
      <w:bookmarkEnd w:id="28"/>
    </w:p>
    <w:p w14:paraId="42C68774" w14:textId="7B04B367" w:rsidR="005209B3" w:rsidRDefault="001A5C38" w:rsidP="005209B3">
      <w:r w:rsidRPr="001A5C38">
        <w:t xml:space="preserve">We consider a system </w:t>
      </w:r>
      <w:r w:rsidR="00DA5AAE">
        <w:t>that</w:t>
      </w:r>
      <w:r>
        <w:t xml:space="preserve"> consists of a single channel </w:t>
      </w:r>
      <w:r w:rsidRPr="001A5C38">
        <w:t>rece</w:t>
      </w:r>
      <w:r w:rsidR="00522DC0">
        <w:t xml:space="preserve">iver, and </w:t>
      </w:r>
      <m:oMath>
        <m:r>
          <w:rPr>
            <w:rFonts w:ascii="Cambria Math" w:hAnsi="Cambria Math"/>
          </w:rPr>
          <m:t>M</m:t>
        </m:r>
      </m:oMath>
      <w:r w:rsidR="00522DC0">
        <w:t xml:space="preserve"> direction</w:t>
      </w:r>
      <w:r w:rsidR="0014275B">
        <w:t>al</w:t>
      </w:r>
      <w:r w:rsidR="00522DC0">
        <w:t xml:space="preserve"> </w:t>
      </w:r>
      <w:r w:rsidR="00522DC0" w:rsidRPr="001A5C38">
        <w:t>antennas</w:t>
      </w:r>
      <w:r w:rsidR="0014275B">
        <w:t xml:space="preserve"> </w:t>
      </w:r>
      <w:r w:rsidR="0014275B" w:rsidRPr="00522DC0">
        <w:t>uniformly</w:t>
      </w:r>
      <w:r w:rsidR="00522DC0" w:rsidRPr="00522DC0">
        <w:t xml:space="preserve"> positioned forming a circle</w:t>
      </w:r>
      <w:r w:rsidR="00420EA9">
        <w:t xml:space="preserve"> with a radius </w:t>
      </w:r>
      <m:oMath>
        <m:r>
          <w:rPr>
            <w:rFonts w:ascii="Cambria Math" w:hAnsi="Cambria Math"/>
          </w:rPr>
          <m:t>r</m:t>
        </m:r>
      </m:oMath>
      <w:r>
        <w:t xml:space="preserve">. </w:t>
      </w:r>
      <w:r w:rsidR="00F4389B">
        <w:t>The antenna</w:t>
      </w:r>
      <w:r w:rsidR="00420EA9">
        <w:t>s</w:t>
      </w:r>
      <w:r w:rsidR="00F4389B">
        <w:t xml:space="preserve"> </w:t>
      </w:r>
      <w:r w:rsidR="00420EA9">
        <w:t>are</w:t>
      </w:r>
      <w:r w:rsidR="00F4389B">
        <w:t xml:space="preserve"> connected to the receiver usin</w:t>
      </w:r>
      <w:r w:rsidR="00863AB0">
        <w:t>g a non-reflective Single-Pole-M-Throw (SPM</w:t>
      </w:r>
      <w:r w:rsidR="00F4389B">
        <w:t xml:space="preserve">T) </w:t>
      </w:r>
      <w:r w:rsidR="00C34D81">
        <w:t>Radio Frequency (</w:t>
      </w:r>
      <w:r w:rsidR="00F4389B">
        <w:t>RF</w:t>
      </w:r>
      <w:r w:rsidR="00C34D81">
        <w:t>)</w:t>
      </w:r>
      <w:r w:rsidR="00F4389B">
        <w:t xml:space="preserve"> switch</w:t>
      </w:r>
      <w:r w:rsidR="00C20071">
        <w:t xml:space="preserve">, see Figure </w:t>
      </w:r>
      <w:r w:rsidR="00C20071" w:rsidRPr="00E36360">
        <w:rPr>
          <w:highlight w:val="yellow"/>
        </w:rPr>
        <w:t>3</w:t>
      </w:r>
      <w:r w:rsidR="00F4389B">
        <w:t xml:space="preserve">. </w:t>
      </w:r>
      <w:r w:rsidR="00E96A35">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96A35">
        <w:t>.</w:t>
      </w:r>
      <w:r w:rsidR="005209B3">
        <w:t xml:space="preserve"> </w:t>
      </w:r>
      <w:r w:rsidR="00991432">
        <w:t xml:space="preserve">If a signal </w:t>
      </w:r>
      <w:r w:rsidR="005C5528" w:rsidRPr="00991432">
        <w:t>imping</w:t>
      </w:r>
      <w:r w:rsidR="005C5528">
        <w:t>es</w:t>
      </w:r>
      <w:r w:rsidR="00CA2C7E" w:rsidRPr="00CA2C7E">
        <w:t xml:space="preserve"> on the center of the circle formed by the </w:t>
      </w:r>
      <m:oMath>
        <m:r>
          <w:rPr>
            <w:rFonts w:ascii="Cambria Math" w:hAnsi="Cambria Math"/>
          </w:rPr>
          <m:t>M</m:t>
        </m:r>
      </m:oMath>
      <w:r w:rsidR="00CA2C7E" w:rsidRPr="00CA2C7E">
        <w:t xml:space="preserve"> antennas with azimuth</w:t>
      </w:r>
      <w:r w:rsidR="00CA2C7E">
        <w:t xml:space="preserve"> (</w:t>
      </w:r>
      <m:oMath>
        <m:r>
          <w:rPr>
            <w:rFonts w:ascii="Cambria Math" w:hAnsi="Cambria Math"/>
          </w:rPr>
          <m:t>ϕ</m:t>
        </m:r>
      </m:oMath>
      <w:r w:rsidR="00CA2C7E">
        <w:t>)</w:t>
      </w:r>
      <w:r w:rsidR="00CA2C7E" w:rsidRPr="00CA2C7E">
        <w:t xml:space="preserve"> and elevation</w:t>
      </w:r>
      <w:r w:rsidR="00CA2C7E">
        <w:t xml:space="preserve"> angles (</w:t>
      </w:r>
      <m:oMath>
        <m:r>
          <w:rPr>
            <w:rFonts w:ascii="Cambria Math" w:eastAsiaTheme="minorEastAsia" w:hAnsi="Cambria Math"/>
          </w:rPr>
          <m:t>θ</m:t>
        </m:r>
      </m:oMath>
      <w:r w:rsidR="00CA2C7E">
        <w:t>)</w:t>
      </w:r>
      <w:r w:rsidR="00CA2C7E" w:rsidRPr="00CA2C7E">
        <w:t xml:space="preserve"> as shown in Figure </w:t>
      </w:r>
      <w:r w:rsidR="00CA2C7E" w:rsidRPr="00CA2C7E">
        <w:rPr>
          <w:highlight w:val="yellow"/>
        </w:rPr>
        <w:t>4</w:t>
      </w:r>
      <w:r w:rsidR="00CA2C7E">
        <w:t>, t</w:t>
      </w:r>
      <w:r w:rsidR="005209B3">
        <w:t xml:space="preserve">he received signal at the </w:t>
      </w:r>
      <m:oMath>
        <m:r>
          <w:rPr>
            <w:rFonts w:ascii="Cambria Math" w:hAnsi="Cambria Math"/>
          </w:rPr>
          <m:t>m</m:t>
        </m:r>
      </m:oMath>
      <w:r w:rsidR="005209B3">
        <w:rPr>
          <w:rFonts w:eastAsiaTheme="minorEastAsia"/>
        </w:rPr>
        <w:t>-th</w:t>
      </w:r>
      <w:r w:rsidR="005209B3">
        <w:t xml:space="preserve"> antenna element can be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374"/>
        <w:gridCol w:w="1259"/>
      </w:tblGrid>
      <w:tr w:rsidR="005209B3" w14:paraId="5F10F4E6" w14:textId="77777777" w:rsidTr="00A03E19">
        <w:tc>
          <w:tcPr>
            <w:tcW w:w="911" w:type="dxa"/>
            <w:vAlign w:val="center"/>
          </w:tcPr>
          <w:p w14:paraId="55474C4C" w14:textId="77777777" w:rsidR="005209B3" w:rsidRDefault="005209B3" w:rsidP="007629E1">
            <w:pPr>
              <w:spacing w:before="240" w:after="240"/>
              <w:jc w:val="center"/>
            </w:pPr>
          </w:p>
        </w:tc>
        <w:tc>
          <w:tcPr>
            <w:tcW w:w="6374" w:type="dxa"/>
            <w:vAlign w:val="center"/>
          </w:tcPr>
          <w:p w14:paraId="2B46F3AD" w14:textId="072664B5" w:rsidR="005209B3" w:rsidRDefault="00000000" w:rsidP="00CF77A4">
            <w:pPr>
              <w:keepNext/>
              <w:spacing w:before="240" w:after="240"/>
              <w:jc w:val="center"/>
            </w:pPr>
            <m:oMathPara>
              <m:oMath>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oMath>
            </m:oMathPara>
          </w:p>
        </w:tc>
        <w:tc>
          <w:tcPr>
            <w:tcW w:w="1259" w:type="dxa"/>
            <w:vAlign w:val="center"/>
          </w:tcPr>
          <w:p w14:paraId="5BFEF52F" w14:textId="77777777" w:rsidR="005209B3" w:rsidRPr="00467AC1" w:rsidRDefault="005209B3" w:rsidP="00A13DA9">
            <w:pPr>
              <w:pStyle w:val="Caption"/>
              <w:spacing w:before="240" w:after="240"/>
              <w:ind w:left="0" w:firstLine="0"/>
              <w:jc w:val="right"/>
            </w:pPr>
            <w:r>
              <w:t xml:space="preserve">Eq. </w:t>
            </w:r>
            <w:fldSimple w:instr=" SEQ Eq. \* ARABIC ">
              <w:r>
                <w:rPr>
                  <w:noProof/>
                </w:rPr>
                <w:t>1</w:t>
              </w:r>
            </w:fldSimple>
          </w:p>
        </w:tc>
      </w:tr>
    </w:tbl>
    <w:p w14:paraId="65E3C362" w14:textId="4F47B522" w:rsidR="008B055C" w:rsidRDefault="005209B3" w:rsidP="00A03E19">
      <w:pPr>
        <w:ind w:firstLine="0"/>
      </w:pPr>
      <w:r>
        <w:t xml:space="preserve">where </w:t>
      </w:r>
      <m:oMath>
        <m:r>
          <w:rPr>
            <w:rFonts w:ascii="Cambria Math" w:hAnsi="Cambria Math"/>
          </w:rPr>
          <m:t>k</m:t>
        </m:r>
      </m:oMath>
      <w:r>
        <w:rPr>
          <w:rFonts w:eastAsiaTheme="minorEastAsia"/>
        </w:rPr>
        <w:t xml:space="preserve"> i</w:t>
      </w:r>
      <w:proofErr w:type="spellStart"/>
      <w:r w:rsidR="00A03E19">
        <w:rPr>
          <w:rFonts w:eastAsiaTheme="minorEastAsia"/>
        </w:rPr>
        <w:t>s</w:t>
      </w:r>
      <w:proofErr w:type="spellEnd"/>
      <w:r w:rsidR="00A03E19">
        <w:rPr>
          <w:rFonts w:eastAsiaTheme="minorEastAsia"/>
        </w:rPr>
        <w:t xml:space="preserve"> the sample index</w:t>
      </w:r>
      <w:r>
        <w:rPr>
          <w:rFonts w:eastAsiaTheme="minorEastAsia"/>
        </w:rPr>
        <w:t xml:space="preserve">,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is the </w:t>
      </w:r>
      <w:r w:rsidR="0014275B">
        <w:rPr>
          <w:rFonts w:eastAsiaTheme="minorEastAsia"/>
        </w:rPr>
        <w:t>signal</w:t>
      </w:r>
      <w:r>
        <w:rPr>
          <w:rFonts w:eastAsiaTheme="minorEastAsia"/>
        </w:rPr>
        <w:t xml:space="preserve"> transmitted</w:t>
      </w:r>
      <w:r w:rsidR="0014275B">
        <w:rPr>
          <w:rFonts w:eastAsiaTheme="minorEastAsia"/>
        </w:rPr>
        <w:t xml:space="preserve"> by the source</w:t>
      </w:r>
      <w:r>
        <w:rPr>
          <w:rFonts w:eastAsiaTheme="minorEastAsia"/>
        </w:rPr>
        <w:t xml:space="preserve"> as it arrives at the antenna array,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w:t>
      </w:r>
      <w:r w:rsidR="00915826">
        <w:rPr>
          <w:rFonts w:eastAsiaTheme="minorEastAsia"/>
        </w:rPr>
        <w:t xml:space="preserve">y distributed, complex Additive </w:t>
      </w:r>
      <w:r>
        <w:rPr>
          <w:rFonts w:eastAsiaTheme="minorEastAsia"/>
        </w:rPr>
        <w:t xml:space="preserve">White Gaussian Noise (AWGN)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and </w:t>
      </w:r>
      <m:oMath>
        <m:r>
          <w:rPr>
            <w:rFonts w:ascii="Cambria Math" w:eastAsiaTheme="minorEastAsia" w:hAnsi="Cambria Math"/>
          </w:rPr>
          <m:t>m</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M</m:t>
        </m:r>
      </m:oMath>
      <w:r w:rsidR="0014275B">
        <w:rPr>
          <w:rFonts w:eastAsiaTheme="minorEastAsia"/>
        </w:rPr>
        <w:t>}</w:t>
      </w:r>
      <w:r w:rsidR="007770D6">
        <w:rPr>
          <w:rFonts w:eastAsiaTheme="minorEastAsia"/>
        </w:rPr>
        <w:t>.</w:t>
      </w:r>
      <w:r>
        <w:rPr>
          <w:rFonts w:eastAsiaTheme="minorEastAsia"/>
        </w:rPr>
        <w:t xml:space="preserve"> </w:t>
      </w:r>
      <w:commentRangeStart w:id="29"/>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rPr>
          <m:t>)</m:t>
        </m:r>
      </m:oMath>
      <w:r>
        <w:rPr>
          <w:rFonts w:eastAsiaTheme="minorEastAsia"/>
        </w:rPr>
        <w:t xml:space="preserve"> </w:t>
      </w:r>
      <w:r w:rsidR="00BB086C">
        <w:rPr>
          <w:rFonts w:eastAsiaTheme="minorEastAsia"/>
        </w:rPr>
        <w:t>represents the attenuation factor (</w:t>
      </w:r>
      <w:r w:rsidR="00BB086C" w:rsidRPr="00BB086C">
        <w:rPr>
          <w:rFonts w:eastAsiaTheme="minorEastAsia"/>
        </w:rPr>
        <w:t>phase shift and amplitude attenuation</w:t>
      </w:r>
      <w:r w:rsidR="00BB086C">
        <w:rPr>
          <w:rFonts w:eastAsiaTheme="minorEastAsia"/>
        </w:rPr>
        <w:t>) and</w:t>
      </w:r>
      <w:r>
        <w:rPr>
          <w:rFonts w:eastAsiaTheme="minorEastAsia"/>
        </w:rPr>
        <w:t xml:space="preserve"> the </w:t>
      </w:r>
      <m:oMath>
        <m:r>
          <w:rPr>
            <w:rFonts w:ascii="Cambria Math" w:eastAsiaTheme="minorEastAsia" w:hAnsi="Cambria Math"/>
          </w:rPr>
          <m:t>m</m:t>
        </m:r>
      </m:oMath>
      <w:r>
        <w:rPr>
          <w:rFonts w:eastAsiaTheme="minorEastAsia"/>
        </w:rPr>
        <w:t xml:space="preserve">-th antenna response vector for the azimuth angl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2</m:t>
        </m:r>
        <m:r>
          <w:rPr>
            <w:rFonts w:ascii="Cambria Math" w:hAnsi="Cambria Math"/>
          </w:rPr>
          <m:t>π</m:t>
        </m:r>
        <m:r>
          <m:rPr>
            <m:sty m:val="p"/>
          </m:rPr>
          <w:rPr>
            <w:rFonts w:ascii="Cambria Math" w:hAnsi="Cambria Math"/>
          </w:rPr>
          <m:t xml:space="preserve">) </m:t>
        </m:r>
      </m:oMath>
      <w:r>
        <w:t xml:space="preserve">and </w:t>
      </w:r>
      <w:r w:rsidRPr="005663D2">
        <w:t>elevation angle</w:t>
      </w:r>
      <w: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m:t>
        </m:r>
        <m:f>
          <m:fPr>
            <m:ctrlPr>
              <w:rPr>
                <w:rFonts w:ascii="Cambria Math" w:hAnsi="Cambria Math"/>
              </w:rPr>
            </m:ctrlPr>
          </m:fPr>
          <m:num>
            <m:r>
              <w:rPr>
                <w:rFonts w:ascii="Cambria Math" w:hAnsi="Cambria Math"/>
              </w:rPr>
              <m:t>π</m:t>
            </m:r>
          </m:num>
          <m:den>
            <m:r>
              <w:rPr>
                <w:rFonts w:ascii="Cambria Math" w:hAnsi="Cambria Math"/>
              </w:rPr>
              <m:t>2</m:t>
            </m:r>
          </m:den>
        </m:f>
        <m:r>
          <w:rPr>
            <w:rFonts w:ascii="Cambria Math" w:eastAsiaTheme="minorEastAsia" w:hAnsi="Cambria Math"/>
          </w:rPr>
          <m:t>)</m:t>
        </m:r>
      </m:oMath>
      <w:r w:rsidR="007770D6">
        <w:t>, which</w:t>
      </w:r>
      <w:r>
        <w:t xml:space="preserve"> depends on the</w:t>
      </w:r>
      <w:r w:rsidR="0014275B">
        <w:t xml:space="preserve"> characteristics of the</w:t>
      </w:r>
      <w:r>
        <w:t xml:space="preserve"> antenna</w:t>
      </w:r>
      <w:r w:rsidRPr="0064549C">
        <w:t xml:space="preserve"> element, its position relative to the origin of the coordinate system, and its response to a </w:t>
      </w:r>
      <w:r w:rsidR="0014275B">
        <w:t xml:space="preserve">planar wave coming </w:t>
      </w:r>
      <w:r>
        <w:t xml:space="preserve">from the direction of th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oMath>
      <w:r w:rsidRPr="0064549C">
        <w:t xml:space="preserve"> signal</w:t>
      </w:r>
      <w:r w:rsidR="00CE59ED">
        <w:t xml:space="preserve">, see Figure </w:t>
      </w:r>
      <w:r w:rsidR="00CE59ED" w:rsidRPr="00991432">
        <w:rPr>
          <w:highlight w:val="yellow"/>
        </w:rPr>
        <w:t>4</w:t>
      </w:r>
      <w:r w:rsidRPr="0064549C">
        <w:t>.</w:t>
      </w:r>
      <w:commentRangeEnd w:id="29"/>
      <w:r w:rsidR="00BB086C">
        <w:rPr>
          <w:rStyle w:val="CommentReference"/>
        </w:rPr>
        <w:commentReference w:id="29"/>
      </w:r>
    </w:p>
    <w:p w14:paraId="711610C3" w14:textId="77777777" w:rsidR="00900E0F" w:rsidRDefault="008B055C" w:rsidP="00CE59ED">
      <w:pPr>
        <w:keepNext/>
        <w:ind w:left="0"/>
      </w:pPr>
      <w:commentRangeStart w:id="30"/>
      <w:r>
        <w:rPr>
          <w:noProof/>
        </w:rPr>
        <w:lastRenderedPageBreak/>
        <w:drawing>
          <wp:inline distT="0" distB="0" distL="0" distR="0" wp14:anchorId="2673418B" wp14:editId="3B0A85E6">
            <wp:extent cx="3554335" cy="2563586"/>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4335" cy="2563586"/>
                    </a:xfrm>
                    <a:prstGeom prst="rect">
                      <a:avLst/>
                    </a:prstGeom>
                  </pic:spPr>
                </pic:pic>
              </a:graphicData>
            </a:graphic>
          </wp:inline>
        </w:drawing>
      </w:r>
      <w:commentRangeEnd w:id="30"/>
      <w:r w:rsidR="009400DF">
        <w:rPr>
          <w:rStyle w:val="CommentReference"/>
        </w:rPr>
        <w:commentReference w:id="30"/>
      </w:r>
    </w:p>
    <w:p w14:paraId="2E9B9C96" w14:textId="6FAE2D20" w:rsidR="008B055C" w:rsidRDefault="00900E0F" w:rsidP="00900E0F">
      <w:pPr>
        <w:pStyle w:val="Caption"/>
        <w:rPr>
          <w:sz w:val="20"/>
          <w:szCs w:val="20"/>
        </w:rPr>
      </w:pPr>
      <w:bookmarkStart w:id="31" w:name="_Toc114827499"/>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C40294">
        <w:rPr>
          <w:noProof/>
          <w:sz w:val="20"/>
          <w:szCs w:val="20"/>
        </w:rPr>
        <w:t>7</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31"/>
    </w:p>
    <w:p w14:paraId="191BCD2B" w14:textId="77777777" w:rsidR="00CE59ED" w:rsidRDefault="00CE59ED" w:rsidP="00CE59ED">
      <w:pPr>
        <w:keepNext/>
        <w:ind w:left="0"/>
      </w:pPr>
      <w:r>
        <w:rPr>
          <w:noProof/>
        </w:rPr>
        <w:drawing>
          <wp:inline distT="0" distB="0" distL="0" distR="0" wp14:anchorId="4A821259" wp14:editId="52028C2A">
            <wp:extent cx="5431790" cy="361315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31790" cy="3613150"/>
                    </a:xfrm>
                    <a:prstGeom prst="rect">
                      <a:avLst/>
                    </a:prstGeom>
                  </pic:spPr>
                </pic:pic>
              </a:graphicData>
            </a:graphic>
          </wp:inline>
        </w:drawing>
      </w:r>
    </w:p>
    <w:p w14:paraId="69688DEB" w14:textId="02FEC6A2" w:rsidR="00CE59ED" w:rsidRPr="00CE59ED" w:rsidRDefault="00CE59ED" w:rsidP="00CE59ED">
      <w:pPr>
        <w:pStyle w:val="Caption"/>
      </w:pPr>
      <w:bookmarkStart w:id="32" w:name="_Toc114827500"/>
      <w:r>
        <w:t xml:space="preserve">Figure </w:t>
      </w:r>
      <w:fldSimple w:instr=" SEQ Figure \* ARABIC ">
        <w:r w:rsidR="00C40294">
          <w:rPr>
            <w:noProof/>
          </w:rPr>
          <w:t>8</w:t>
        </w:r>
      </w:fldSimple>
      <w:r>
        <w:t>.</w:t>
      </w:r>
      <w:bookmarkEnd w:id="32"/>
      <w:r>
        <w:t xml:space="preserve"> </w:t>
      </w:r>
    </w:p>
    <w:p w14:paraId="75CAB834" w14:textId="5B0BFBB1" w:rsidR="0064549C" w:rsidRDefault="00E96A35" w:rsidP="00281172">
      <w:pPr>
        <w:rPr>
          <w:rFonts w:eastAsiaTheme="minorEastAsia"/>
        </w:rPr>
      </w:pPr>
      <w:r>
        <w:t xml:space="preserve">This </w:t>
      </w:r>
      <w:r w:rsidR="00E92310">
        <w:t xml:space="preserve">work </w:t>
      </w:r>
      <w:r w:rsidR="007770D6">
        <w:t>employs</w:t>
      </w:r>
      <w:r w:rsidR="00E92310" w:rsidRPr="00E92310">
        <w:t xml:space="preserve"> the power received by each of the receiving antennas in the system</w:t>
      </w:r>
      <w:r w:rsidR="007770D6">
        <w:t xml:space="preserve"> to estimate the </w:t>
      </w:r>
      <w:r w:rsidR="007770D6">
        <w:rPr>
          <w:rFonts w:eastAsiaTheme="minorEastAsia"/>
        </w:rPr>
        <w:t xml:space="preserve">azimuth </w:t>
      </w:r>
      <w:r w:rsidR="007770D6">
        <w:t xml:space="preserve">and </w:t>
      </w:r>
      <w:r w:rsidR="007770D6" w:rsidRPr="005663D2">
        <w:t>elevation</w:t>
      </w:r>
      <w:r w:rsidR="007770D6">
        <w:t xml:space="preserve"> angles</w:t>
      </w:r>
      <w:r w:rsidR="00E92310" w:rsidRPr="00E92310">
        <w:t>.</w:t>
      </w:r>
      <w:r w:rsidR="000B4D06">
        <w:t xml:space="preserve"> </w:t>
      </w:r>
      <w:r w:rsidR="00A900EA" w:rsidRPr="00A900EA">
        <w:rPr>
          <w:rFonts w:eastAsiaTheme="minorEastAsia"/>
        </w:rPr>
        <w:t>Then the</w:t>
      </w:r>
      <w:r w:rsidR="00A900EA">
        <w:rPr>
          <w:rFonts w:eastAsiaTheme="minorEastAsia"/>
        </w:rPr>
        <w:t xml:space="preserve"> resulting</w:t>
      </w:r>
      <w:r w:rsidR="007770D6">
        <w:rPr>
          <w:rFonts w:eastAsiaTheme="minorEastAsia"/>
        </w:rPr>
        <w:t xml:space="preserve"> power received at</w:t>
      </w:r>
      <w:r w:rsidR="00A900EA" w:rsidRPr="00A900EA">
        <w:rPr>
          <w:rFonts w:eastAsiaTheme="minorEastAsia"/>
        </w:rPr>
        <w:t xml:space="preserve"> each of the antennas is given by</w:t>
      </w:r>
      <w:r w:rsidR="00A900EA">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6"/>
        <w:gridCol w:w="6284"/>
        <w:gridCol w:w="1244"/>
      </w:tblGrid>
      <w:tr w:rsidR="00915826" w14:paraId="7614D8FF" w14:textId="77777777" w:rsidTr="00915826">
        <w:tc>
          <w:tcPr>
            <w:tcW w:w="1006" w:type="dxa"/>
            <w:vAlign w:val="center"/>
          </w:tcPr>
          <w:p w14:paraId="3F4CC946" w14:textId="77777777" w:rsidR="00915826" w:rsidRDefault="00915826" w:rsidP="007629E1">
            <w:pPr>
              <w:spacing w:before="240" w:after="240"/>
              <w:jc w:val="center"/>
            </w:pPr>
          </w:p>
        </w:tc>
        <w:tc>
          <w:tcPr>
            <w:tcW w:w="6284" w:type="dxa"/>
            <w:vAlign w:val="center"/>
          </w:tcPr>
          <w:p w14:paraId="7FD245C9" w14:textId="37B53B9D" w:rsidR="00915826" w:rsidRPr="004E1D95" w:rsidRDefault="00000000" w:rsidP="002A670F">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d>
                <m:r>
                  <w:rPr>
                    <w:rFonts w:ascii="Cambria Math" w:hAnsi="Cambria Math"/>
                  </w:rPr>
                  <m:t>.</m:t>
                </m:r>
              </m:oMath>
            </m:oMathPara>
          </w:p>
        </w:tc>
        <w:tc>
          <w:tcPr>
            <w:tcW w:w="1244" w:type="dxa"/>
            <w:vAlign w:val="center"/>
          </w:tcPr>
          <w:p w14:paraId="40CC3B89" w14:textId="22CC0E9E" w:rsidR="00915826" w:rsidRDefault="00915826" w:rsidP="00865E26">
            <w:pPr>
              <w:pStyle w:val="Caption"/>
              <w:spacing w:before="240" w:after="240"/>
              <w:ind w:left="0" w:firstLine="0"/>
            </w:pPr>
            <w:r>
              <w:t xml:space="preserve">              Eq. 2</w:t>
            </w:r>
          </w:p>
        </w:tc>
      </w:tr>
    </w:tbl>
    <w:p w14:paraId="624FA1C3" w14:textId="4718A9F5" w:rsidR="00BD50B9" w:rsidRDefault="00000000" w:rsidP="001D5839">
      <w:pPr>
        <w:ind w:left="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B63840">
        <w:rPr>
          <w:rFonts w:eastAsiaTheme="minorEastAsia"/>
        </w:rPr>
        <w:t xml:space="preserve"> </w:t>
      </w:r>
      <w:r w:rsidR="00B63840" w:rsidRPr="00B63840">
        <w:rPr>
          <w:rFonts w:eastAsiaTheme="minorEastAsia"/>
        </w:rPr>
        <w:t>can be approximated through the sample mean</w:t>
      </w:r>
      <w:r w:rsidR="00B63840">
        <w:rPr>
          <w:rFonts w:eastAsiaTheme="minorEastAsia"/>
        </w:rPr>
        <w:t xml:space="preserve"> so:</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650"/>
        <w:gridCol w:w="614"/>
      </w:tblGrid>
      <w:tr w:rsidR="00281172" w14:paraId="333F3EC8" w14:textId="77777777" w:rsidTr="001E6B3A">
        <w:tc>
          <w:tcPr>
            <w:tcW w:w="270" w:type="dxa"/>
            <w:vAlign w:val="center"/>
          </w:tcPr>
          <w:p w14:paraId="25CFD262" w14:textId="77777777" w:rsidR="00281172" w:rsidRDefault="00281172" w:rsidP="007629E1">
            <w:pPr>
              <w:spacing w:before="240" w:after="240"/>
              <w:jc w:val="center"/>
            </w:pPr>
          </w:p>
        </w:tc>
        <w:tc>
          <w:tcPr>
            <w:tcW w:w="7650" w:type="dxa"/>
            <w:vAlign w:val="center"/>
          </w:tcPr>
          <w:p w14:paraId="30C6CD26" w14:textId="7D534A50" w:rsidR="00281172" w:rsidRDefault="00000000" w:rsidP="00BD50B9">
            <w:pPr>
              <w:keepNext/>
              <w:spacing w:before="240" w:after="240"/>
              <w:ind w:left="0"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nary>
                <m:r>
                  <w:rPr>
                    <w:rFonts w:ascii="Cambria Math" w:hAnsi="Cambria Math"/>
                  </w:rPr>
                  <m:t>,</m:t>
                </m:r>
              </m:oMath>
            </m:oMathPara>
          </w:p>
        </w:tc>
        <w:tc>
          <w:tcPr>
            <w:tcW w:w="614" w:type="dxa"/>
            <w:vAlign w:val="center"/>
          </w:tcPr>
          <w:p w14:paraId="55B8F296" w14:textId="1874C420" w:rsidR="00281172" w:rsidRPr="00467AC1" w:rsidRDefault="00AC4A92" w:rsidP="00AC4A92">
            <w:pPr>
              <w:pStyle w:val="Caption"/>
              <w:spacing w:before="240" w:after="240"/>
              <w:ind w:left="0" w:firstLine="0"/>
              <w:jc w:val="left"/>
            </w:pPr>
            <w:r>
              <w:t xml:space="preserve">         </w:t>
            </w:r>
            <w:r w:rsidR="00865E26">
              <w:t xml:space="preserve">     </w:t>
            </w:r>
            <w:r w:rsidR="00281172">
              <w:t>E</w:t>
            </w:r>
            <w:r>
              <w:t>q. 3</w:t>
            </w:r>
          </w:p>
        </w:tc>
      </w:tr>
      <w:tr w:rsidR="00B63840" w14:paraId="00B7C987" w14:textId="77777777" w:rsidTr="001E6B3A">
        <w:tc>
          <w:tcPr>
            <w:tcW w:w="270" w:type="dxa"/>
            <w:vAlign w:val="center"/>
          </w:tcPr>
          <w:p w14:paraId="4A2179C1" w14:textId="77777777" w:rsidR="00B63840" w:rsidRDefault="00B63840" w:rsidP="007629E1">
            <w:pPr>
              <w:spacing w:before="240" w:after="240"/>
              <w:jc w:val="center"/>
            </w:pPr>
          </w:p>
        </w:tc>
        <w:tc>
          <w:tcPr>
            <w:tcW w:w="7650" w:type="dxa"/>
            <w:vAlign w:val="center"/>
          </w:tcPr>
          <w:p w14:paraId="0148CC0A" w14:textId="0D1AB6E5" w:rsidR="00B63840" w:rsidRDefault="00000000" w:rsidP="00AC4A92">
            <w:pPr>
              <w:keepNext/>
              <w:spacing w:before="240" w:after="240"/>
              <w:ind w:left="0" w:firstLine="0"/>
              <w:rPr>
                <w:rFonts w:eastAsia="Calibri" w:cs="Times New Roman"/>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m:t>
                        </m:r>
                      </m:sup>
                    </m:sSup>
                  </m:e>
                </m:d>
                <m:r>
                  <w:rPr>
                    <w:rFonts w:ascii="Cambria Math" w:hAnsi="Cambria Math"/>
                  </w:rPr>
                  <m:t>.</m:t>
                </m:r>
              </m:oMath>
            </m:oMathPara>
          </w:p>
        </w:tc>
        <w:tc>
          <w:tcPr>
            <w:tcW w:w="614" w:type="dxa"/>
            <w:vAlign w:val="center"/>
          </w:tcPr>
          <w:p w14:paraId="60C856D3" w14:textId="6BEBF004" w:rsidR="00B63840" w:rsidRDefault="00865E26" w:rsidP="00865E26">
            <w:pPr>
              <w:pStyle w:val="Caption"/>
              <w:spacing w:before="240" w:after="240"/>
              <w:ind w:left="0" w:firstLine="0"/>
            </w:pPr>
            <w:r>
              <w:t>Eq. 4</w:t>
            </w:r>
          </w:p>
        </w:tc>
      </w:tr>
    </w:tbl>
    <w:p w14:paraId="264C4B8C" w14:textId="5A7A053E" w:rsidR="00281172" w:rsidRDefault="001D5839" w:rsidP="001D5839">
      <w:pPr>
        <w:ind w:left="0"/>
        <w:rPr>
          <w:rFonts w:eastAsiaTheme="minorEastAsia"/>
        </w:rPr>
      </w:pPr>
      <w:r w:rsidRPr="001D5839">
        <w:rPr>
          <w:rFonts w:eastAsiaTheme="minorEastAsia"/>
        </w:rPr>
        <w:t xml:space="preserve">Following the fact that </w:t>
      </w:r>
      <m:oMath>
        <m:r>
          <w:rPr>
            <w:rFonts w:ascii="Cambria Math" w:eastAsiaTheme="minorEastAsia" w:hAnsi="Cambria Math"/>
          </w:rPr>
          <m:t>s</m:t>
        </m:r>
      </m:oMath>
      <w:r w:rsidRPr="001D5839">
        <w:rPr>
          <w:rFonts w:eastAsiaTheme="minorEastAsia"/>
        </w:rPr>
        <w:t xml:space="preserve"> and </w:t>
      </w:r>
      <m:oMath>
        <m:r>
          <w:rPr>
            <w:rFonts w:ascii="Cambria Math" w:eastAsiaTheme="minorEastAsia" w:hAnsi="Cambria Math"/>
          </w:rPr>
          <m:t>n</m:t>
        </m:r>
      </m:oMath>
      <w:r w:rsidRPr="001D5839">
        <w:rPr>
          <w:rFonts w:eastAsiaTheme="minorEastAsia"/>
        </w:rPr>
        <w:t xml:space="preserve"> are independent and uncorrelated</w:t>
      </w:r>
      <w:r w:rsidR="007770D6">
        <w:rPr>
          <w:rFonts w:eastAsiaTheme="minorEastAsia"/>
        </w:rPr>
        <w:t>, thu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
        <w:gridCol w:w="6354"/>
        <w:gridCol w:w="1244"/>
      </w:tblGrid>
      <w:tr w:rsidR="001D5839" w:rsidRPr="00C54541" w14:paraId="4BCC6226" w14:textId="77777777" w:rsidTr="00EF7C77">
        <w:tc>
          <w:tcPr>
            <w:tcW w:w="936" w:type="dxa"/>
            <w:vAlign w:val="center"/>
          </w:tcPr>
          <w:p w14:paraId="1503F44D" w14:textId="77777777" w:rsidR="001D5839" w:rsidRDefault="001D5839" w:rsidP="007629E1">
            <w:pPr>
              <w:spacing w:before="240" w:after="240"/>
              <w:jc w:val="center"/>
            </w:pPr>
          </w:p>
        </w:tc>
        <w:tc>
          <w:tcPr>
            <w:tcW w:w="6354" w:type="dxa"/>
            <w:vAlign w:val="center"/>
          </w:tcPr>
          <w:p w14:paraId="53BFF813" w14:textId="065D2B0A" w:rsidR="001D5839" w:rsidRPr="00C54541" w:rsidRDefault="00000000" w:rsidP="00A63B40">
            <w:pPr>
              <w:keepNext/>
              <w:spacing w:before="240" w:after="240"/>
              <w:ind w:left="0" w:firstLine="0"/>
              <w:rPr>
                <w:lang w:val="es-ES"/>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lang w:val="es-ES"/>
                              </w:rPr>
                              <m:t>(</m:t>
                            </m:r>
                            <m:r>
                              <w:rPr>
                                <w:rFonts w:ascii="Cambria Math" w:hAnsi="Cambria Math"/>
                              </w:rPr>
                              <m:t>k</m:t>
                            </m:r>
                            <m:r>
                              <w:rPr>
                                <w:rFonts w:ascii="Cambria Math" w:hAnsi="Cambria Math"/>
                                <w:lang w:val="es-ES"/>
                              </w:rPr>
                              <m:t>)</m:t>
                            </m:r>
                          </m:e>
                        </m:d>
                      </m:e>
                      <m:sup>
                        <m:r>
                          <w:rPr>
                            <w:rFonts w:ascii="Cambria Math" w:hAnsi="Cambria Math"/>
                            <w:lang w:val="es-ES"/>
                          </w:rPr>
                          <m:t>2</m:t>
                        </m:r>
                      </m:sup>
                    </m:sSup>
                  </m:e>
                </m:d>
                <m:r>
                  <w:rPr>
                    <w:rFonts w:ascii="Cambria Math" w:hAnsi="Cambria Math"/>
                  </w:rPr>
                  <m:t>,</m:t>
                </m:r>
              </m:oMath>
            </m:oMathPara>
          </w:p>
        </w:tc>
        <w:tc>
          <w:tcPr>
            <w:tcW w:w="1244" w:type="dxa"/>
            <w:vAlign w:val="center"/>
          </w:tcPr>
          <w:p w14:paraId="069CE366" w14:textId="034BDBF7" w:rsidR="001D5839" w:rsidRPr="00865E26" w:rsidRDefault="00865E26" w:rsidP="00865E26">
            <w:pPr>
              <w:pStyle w:val="Caption"/>
              <w:spacing w:before="240" w:after="240"/>
              <w:ind w:left="0" w:firstLine="0"/>
            </w:pPr>
            <w:r>
              <w:t xml:space="preserve">              Eq. 5</w:t>
            </w:r>
          </w:p>
        </w:tc>
      </w:tr>
      <w:tr w:rsidR="00A63B40" w14:paraId="16D52112" w14:textId="77777777" w:rsidTr="00EF7C77">
        <w:tc>
          <w:tcPr>
            <w:tcW w:w="936" w:type="dxa"/>
            <w:vAlign w:val="center"/>
          </w:tcPr>
          <w:p w14:paraId="1736A0B3" w14:textId="77777777" w:rsidR="00A63B40" w:rsidRPr="00865E26" w:rsidRDefault="00A63B40" w:rsidP="007629E1">
            <w:pPr>
              <w:spacing w:before="240" w:after="240"/>
              <w:jc w:val="center"/>
            </w:pPr>
          </w:p>
        </w:tc>
        <w:tc>
          <w:tcPr>
            <w:tcW w:w="6354" w:type="dxa"/>
            <w:vAlign w:val="center"/>
          </w:tcPr>
          <w:p w14:paraId="25BFAC0D" w14:textId="63B5B926" w:rsidR="00A63B40" w:rsidRDefault="00000000" w:rsidP="00A63B40">
            <w:pPr>
              <w:keepNext/>
              <w:spacing w:before="240" w:after="240"/>
              <w:ind w:left="0" w:firstLine="0"/>
              <w:rPr>
                <w:rFonts w:eastAsia="Calibri" w:cs="Times New Roman"/>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m</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m</m:t>
                    </m:r>
                  </m:sub>
                  <m:sup>
                    <m:r>
                      <w:rPr>
                        <w:rFonts w:ascii="Cambria Math" w:hAnsi="Cambria Math"/>
                        <w:color w:val="000000" w:themeColor="text1"/>
                      </w:rPr>
                      <m:t>2</m:t>
                    </m:r>
                  </m:sup>
                </m:sSubSup>
                <m:d>
                  <m:dPr>
                    <m:ctrlPr>
                      <w:rPr>
                        <w:rFonts w:ascii="Cambria Math" w:eastAsiaTheme="minorEastAsia" w:hAnsi="Cambria Math"/>
                        <w:i/>
                        <w:color w:val="000000" w:themeColor="text1"/>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s</m:t>
                    </m:r>
                  </m:sub>
                </m:sSub>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σ</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oMath>
            </m:oMathPara>
          </w:p>
        </w:tc>
        <w:tc>
          <w:tcPr>
            <w:tcW w:w="1244" w:type="dxa"/>
            <w:vAlign w:val="center"/>
          </w:tcPr>
          <w:p w14:paraId="45382AF7" w14:textId="02560C93" w:rsidR="00A63B40" w:rsidRDefault="00865E26" w:rsidP="00865E26">
            <w:pPr>
              <w:pStyle w:val="Caption"/>
              <w:spacing w:before="240" w:after="240"/>
              <w:ind w:left="0" w:firstLine="0"/>
            </w:pPr>
            <w:r>
              <w:t xml:space="preserve">              Eq. 6</w:t>
            </w:r>
          </w:p>
        </w:tc>
      </w:tr>
    </w:tbl>
    <w:p w14:paraId="17BFC06D" w14:textId="0C508FAD" w:rsidR="001D5839" w:rsidRDefault="00FC0D0D" w:rsidP="001D5839">
      <w:pPr>
        <w:ind w:left="0"/>
        <w:rPr>
          <w:rFonts w:eastAsiaTheme="minorEastAsia"/>
        </w:rPr>
      </w:pPr>
      <w:r>
        <w:rPr>
          <w:rFonts w:eastAsiaTheme="minorEastAsia"/>
        </w:rPr>
        <w:t>w</w:t>
      </w:r>
      <w:r w:rsidR="00C54541">
        <w:rPr>
          <w:rFonts w:eastAsiaTheme="minorEastAsia"/>
        </w:rPr>
        <w:t>here</w:t>
      </w:r>
      <w:r>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865E26" w14:paraId="5AC0CE99" w14:textId="77777777" w:rsidTr="00EF7C77">
        <w:tc>
          <w:tcPr>
            <w:tcW w:w="1127" w:type="dxa"/>
            <w:vAlign w:val="center"/>
          </w:tcPr>
          <w:p w14:paraId="4B19C6D8" w14:textId="77777777" w:rsidR="00865E26" w:rsidRDefault="00865E26" w:rsidP="00865E26">
            <w:pPr>
              <w:spacing w:before="240" w:after="240"/>
              <w:jc w:val="center"/>
            </w:pPr>
          </w:p>
        </w:tc>
        <w:tc>
          <w:tcPr>
            <w:tcW w:w="6163" w:type="dxa"/>
            <w:vAlign w:val="center"/>
          </w:tcPr>
          <w:p w14:paraId="36EE3A64" w14:textId="54CBB6A4" w:rsidR="00865E26" w:rsidRDefault="00000000" w:rsidP="00865E26">
            <w:pPr>
              <w:keepNext/>
              <w:spacing w:before="240" w:after="240"/>
              <w:ind w:left="0" w:firstLine="0"/>
            </w:pPr>
            <m:oMathPara>
              <m:oMath>
                <m:sSubSup>
                  <m:sSubSupPr>
                    <m:ctrlPr>
                      <w:rPr>
                        <w:rFonts w:ascii="Cambria Math" w:hAnsi="Cambria Math"/>
                        <w:i/>
                      </w:rPr>
                    </m:ctrlPr>
                  </m:sSubSupPr>
                  <m:e>
                    <m:r>
                      <w:rPr>
                        <w:rFonts w:ascii="Cambria Math" w:hAnsi="Cambria Math"/>
                      </w:rPr>
                      <m:t>G</m:t>
                    </m:r>
                  </m:e>
                  <m:sub>
                    <m:r>
                      <w:rPr>
                        <w:rFonts w:ascii="Cambria Math" w:hAnsi="Cambria Math"/>
                      </w:rPr>
                      <m:t>m</m:t>
                    </m:r>
                  </m:sub>
                  <m:sup>
                    <m:r>
                      <w:rPr>
                        <w:rFonts w:ascii="Cambria Math" w:hAnsi="Cambria Math"/>
                      </w:rPr>
                      <m:t>2</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w:rPr>
                    <w:rFonts w:ascii="Cambria Math" w:hAnsi="Cambria Math"/>
                  </w:rPr>
                  <m:t>,</m:t>
                </m:r>
              </m:oMath>
            </m:oMathPara>
          </w:p>
        </w:tc>
        <w:tc>
          <w:tcPr>
            <w:tcW w:w="1244" w:type="dxa"/>
            <w:vAlign w:val="center"/>
          </w:tcPr>
          <w:p w14:paraId="6C42D3B6" w14:textId="42B18B89" w:rsidR="00865E26" w:rsidRPr="00467AC1" w:rsidRDefault="00865E26" w:rsidP="00865E26">
            <w:pPr>
              <w:pStyle w:val="Caption"/>
              <w:spacing w:before="240" w:after="240"/>
              <w:ind w:left="0" w:firstLine="0"/>
            </w:pPr>
            <w:r>
              <w:t xml:space="preserve">              Eq. 7</w:t>
            </w:r>
          </w:p>
        </w:tc>
      </w:tr>
      <w:tr w:rsidR="00865E26" w14:paraId="40456F8F" w14:textId="77777777" w:rsidTr="00EF7C77">
        <w:tc>
          <w:tcPr>
            <w:tcW w:w="1127" w:type="dxa"/>
            <w:vAlign w:val="center"/>
          </w:tcPr>
          <w:p w14:paraId="31C2A990" w14:textId="77777777" w:rsidR="00865E26" w:rsidRDefault="00865E26" w:rsidP="00865E26">
            <w:pPr>
              <w:spacing w:before="240" w:after="240"/>
              <w:jc w:val="center"/>
            </w:pPr>
          </w:p>
        </w:tc>
        <w:tc>
          <w:tcPr>
            <w:tcW w:w="6163" w:type="dxa"/>
            <w:vAlign w:val="center"/>
          </w:tcPr>
          <w:p w14:paraId="13EFB4F5" w14:textId="15B041E8" w:rsidR="00865E26" w:rsidRDefault="00000000" w:rsidP="00865E2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oMath>
            </m:oMathPara>
          </w:p>
        </w:tc>
        <w:tc>
          <w:tcPr>
            <w:tcW w:w="1244" w:type="dxa"/>
            <w:vAlign w:val="center"/>
          </w:tcPr>
          <w:p w14:paraId="6DFDE4F5" w14:textId="2EEB8391" w:rsidR="00865E26" w:rsidRDefault="00D05C8A" w:rsidP="00865E26">
            <w:pPr>
              <w:pStyle w:val="Caption"/>
              <w:spacing w:before="240" w:after="240"/>
              <w:ind w:left="0" w:firstLine="0"/>
            </w:pPr>
            <w:r>
              <w:t xml:space="preserve">              </w:t>
            </w:r>
            <w:r w:rsidR="00865E26">
              <w:t xml:space="preserve">Eq. </w:t>
            </w:r>
            <w:r>
              <w:t>8</w:t>
            </w:r>
          </w:p>
        </w:tc>
      </w:tr>
      <w:tr w:rsidR="00865E26" w14:paraId="43789E91" w14:textId="77777777" w:rsidTr="00EF7C77">
        <w:tc>
          <w:tcPr>
            <w:tcW w:w="1127" w:type="dxa"/>
            <w:vAlign w:val="center"/>
          </w:tcPr>
          <w:p w14:paraId="27BBEFF9" w14:textId="77777777" w:rsidR="00865E26" w:rsidRDefault="00865E26" w:rsidP="00865E26">
            <w:pPr>
              <w:spacing w:before="240" w:after="240"/>
              <w:jc w:val="center"/>
            </w:pPr>
          </w:p>
        </w:tc>
        <w:tc>
          <w:tcPr>
            <w:tcW w:w="6163" w:type="dxa"/>
            <w:vAlign w:val="center"/>
          </w:tcPr>
          <w:p w14:paraId="6FF1E6AA" w14:textId="43F97EBD" w:rsidR="00865E26" w:rsidRDefault="00000000" w:rsidP="00865E26">
            <w:pPr>
              <w:keepNext/>
              <w:spacing w:before="240" w:after="240"/>
              <w:ind w:left="0" w:firstLine="0"/>
              <w:rPr>
                <w:rFonts w:eastAsia="Calibri" w:cs="Times New Roman"/>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k)</m:t>
                            </m:r>
                          </m:e>
                        </m:d>
                      </m:e>
                      <m:sup>
                        <m:r>
                          <w:rPr>
                            <w:rFonts w:ascii="Cambria Math" w:hAnsi="Cambria Math"/>
                          </w:rPr>
                          <m:t>2</m:t>
                        </m:r>
                      </m:sup>
                    </m:sSup>
                  </m:e>
                </m:d>
                <m:r>
                  <w:rPr>
                    <w:rFonts w:ascii="Cambria Math" w:hAnsi="Cambria Math"/>
                  </w:rPr>
                  <m:t>.</m:t>
                </m:r>
              </m:oMath>
            </m:oMathPara>
          </w:p>
        </w:tc>
        <w:tc>
          <w:tcPr>
            <w:tcW w:w="1244" w:type="dxa"/>
            <w:vAlign w:val="center"/>
          </w:tcPr>
          <w:p w14:paraId="2E2B0557" w14:textId="74AE47F4" w:rsidR="00865E26" w:rsidRDefault="00D05C8A" w:rsidP="00D05C8A">
            <w:pPr>
              <w:pStyle w:val="Caption"/>
              <w:spacing w:before="240" w:after="240"/>
              <w:ind w:left="0" w:firstLine="0"/>
            </w:pPr>
            <w:r>
              <w:t xml:space="preserve">              Eq. 9</w:t>
            </w:r>
          </w:p>
        </w:tc>
      </w:tr>
    </w:tbl>
    <w:p w14:paraId="335B8E89" w14:textId="37C39B4D" w:rsidR="00AF7569" w:rsidRDefault="00AF7569" w:rsidP="00AF7569">
      <w:pPr>
        <w:rPr>
          <w:rFonts w:eastAsiaTheme="minorEastAsia"/>
        </w:rPr>
      </w:pPr>
      <w:r>
        <w:t xml:space="preserve">Our </w:t>
      </w:r>
      <w:r w:rsidR="00FC0D0D">
        <w:t>goal</w:t>
      </w:r>
      <w:r>
        <w:t xml:space="preserve"> is to </w:t>
      </w:r>
      <w:r w:rsidR="007770D6">
        <w:t>estimate</w:t>
      </w:r>
      <w:r>
        <w:t xml:space="preserve"> the azimuth </w:t>
      </w:r>
      <m:oMath>
        <m:r>
          <w:rPr>
            <w:rFonts w:ascii="Cambria Math" w:eastAsiaTheme="minorEastAsia" w:hAnsi="Cambria Math"/>
          </w:rPr>
          <m:t>ϕ</m:t>
        </m:r>
      </m:oMath>
      <w:r>
        <w:rPr>
          <w:rFonts w:eastAsiaTheme="minorEastAsia"/>
        </w:rPr>
        <w:t xml:space="preserve"> </w:t>
      </w:r>
      <w:r>
        <w:t xml:space="preserve">and </w:t>
      </w:r>
      <w:r w:rsidRPr="005663D2">
        <w:t xml:space="preserve">elevation </w:t>
      </w:r>
      <m:oMath>
        <m:r>
          <w:rPr>
            <w:rFonts w:ascii="Cambria Math" w:eastAsiaTheme="minorEastAsia" w:hAnsi="Cambria Math"/>
          </w:rPr>
          <m:t>θ</m:t>
        </m:r>
      </m:oMath>
      <w:r>
        <w:t xml:space="preserve">, </w:t>
      </w:r>
      <w:r w:rsidR="007770D6">
        <w:t xml:space="preserve">angles from the array received powers </w:t>
      </w:r>
      <w:r>
        <w:t xml:space="preserve">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oMath>
      <w:r>
        <w:rPr>
          <w:rFonts w:eastAsiaTheme="minorEastAsia"/>
        </w:rPr>
        <w:t xml:space="preserve"> are unknown. </w:t>
      </w:r>
    </w:p>
    <w:p w14:paraId="42084F47" w14:textId="6852F11F" w:rsidR="00915826" w:rsidRDefault="00915826" w:rsidP="00915826">
      <w:pPr>
        <w:pStyle w:val="Heading2"/>
        <w:numPr>
          <w:ilvl w:val="0"/>
          <w:numId w:val="12"/>
        </w:numPr>
        <w:ind w:left="1514"/>
        <w:rPr>
          <w:rFonts w:eastAsiaTheme="minorEastAsia"/>
        </w:rPr>
      </w:pPr>
      <w:bookmarkStart w:id="33" w:name="_Toc114765103"/>
      <w:r>
        <w:t>PROPOSED METHOD</w:t>
      </w:r>
      <w:bookmarkEnd w:id="33"/>
    </w:p>
    <w:p w14:paraId="5424BDBA" w14:textId="4AFDC820" w:rsidR="00EC3986" w:rsidRDefault="00AF7569" w:rsidP="00AF7569">
      <w:pPr>
        <w:rPr>
          <w:rFonts w:eastAsiaTheme="minorEastAsia"/>
        </w:rPr>
      </w:pPr>
      <w:commentRangeStart w:id="34"/>
      <w:r w:rsidRPr="0064175E">
        <w:rPr>
          <w:rFonts w:eastAsiaTheme="minorEastAsia"/>
        </w:rPr>
        <w:t xml:space="preserve">The proposed method is </w:t>
      </w:r>
      <w:r w:rsidR="00871CE2">
        <w:rPr>
          <w:rFonts w:eastAsiaTheme="minorEastAsia"/>
        </w:rPr>
        <w:t>described next</w:t>
      </w:r>
      <w:r>
        <w:rPr>
          <w:rFonts w:eastAsiaTheme="minorEastAsia"/>
        </w:rPr>
        <w:t xml:space="preserve">. The receiver sequentially </w:t>
      </w:r>
      <w:r w:rsidRPr="0064175E">
        <w:rPr>
          <w:rFonts w:eastAsiaTheme="minorEastAsia"/>
        </w:rPr>
        <w:t>activates one antenn</w:t>
      </w:r>
      <w:r>
        <w:rPr>
          <w:rFonts w:eastAsiaTheme="minorEastAsia"/>
        </w:rPr>
        <w:t xml:space="preserve">a element at a time using the </w:t>
      </w:r>
      <w:r w:rsidR="00863AB0">
        <w:rPr>
          <w:rFonts w:eastAsiaTheme="minorEastAsia"/>
        </w:rPr>
        <w:t>SPM</w:t>
      </w:r>
      <w:r w:rsidRPr="0064175E">
        <w:rPr>
          <w:rFonts w:eastAsiaTheme="minorEastAsia"/>
        </w:rPr>
        <w:t xml:space="preserve">T RF switch, </w:t>
      </w:r>
      <w:r w:rsidR="00871CE2">
        <w:rPr>
          <w:rFonts w:eastAsiaTheme="minorEastAsia"/>
        </w:rPr>
        <w:t xml:space="preserve">collects </w:t>
      </w:r>
      <m:oMath>
        <m:r>
          <w:rPr>
            <w:rFonts w:ascii="Cambria Math" w:eastAsiaTheme="minorEastAsia" w:hAnsi="Cambria Math"/>
          </w:rPr>
          <m:t>K</m:t>
        </m:r>
      </m:oMath>
      <w:r w:rsidR="00871CE2">
        <w:rPr>
          <w:rFonts w:eastAsiaTheme="minorEastAsia"/>
        </w:rPr>
        <w:t xml:space="preserve"> samples, </w:t>
      </w:r>
      <w:r w:rsidR="00871CE2" w:rsidRPr="0064175E">
        <w:rPr>
          <w:rFonts w:eastAsiaTheme="minorEastAsia"/>
        </w:rPr>
        <w:t xml:space="preserve">and </w:t>
      </w:r>
      <w:r w:rsidR="00871CE2">
        <w:rPr>
          <w:rFonts w:eastAsiaTheme="minorEastAsia"/>
        </w:rPr>
        <w:lastRenderedPageBreak/>
        <w:t xml:space="preserve">calculates the corresponding average received </w:t>
      </w:r>
      <w:r w:rsidR="00871CE2" w:rsidRPr="0064175E">
        <w:rPr>
          <w:rFonts w:eastAsiaTheme="minorEastAsia"/>
        </w:rPr>
        <w:t>power</w:t>
      </w:r>
      <w:r w:rsidR="004B3C11">
        <w:rPr>
          <w:rFonts w:eastAsiaTheme="minorEastAsia"/>
        </w:rP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sidR="004B3C11">
        <w:rPr>
          <w:rFonts w:eastAsiaTheme="minorEastAsia"/>
        </w:rPr>
        <w:t>)</w:t>
      </w:r>
      <w:r w:rsidR="00871CE2" w:rsidRPr="0064175E">
        <w:rPr>
          <w:rFonts w:eastAsiaTheme="minorEastAsia"/>
        </w:rPr>
        <w:t xml:space="preserve"> va</w:t>
      </w:r>
      <w:r w:rsidR="00871CE2">
        <w:rPr>
          <w:rFonts w:eastAsiaTheme="minorEastAsia"/>
        </w:rPr>
        <w:t>lue for that element</w:t>
      </w:r>
      <w:r>
        <w:rPr>
          <w:rFonts w:eastAsiaTheme="minorEastAsia"/>
        </w:rPr>
        <w:t xml:space="preserve">. During the activation of </w:t>
      </w:r>
      <w:r w:rsidR="00B36492">
        <w:rPr>
          <w:rFonts w:eastAsiaTheme="minorEastAsia"/>
        </w:rPr>
        <w:t xml:space="preserve">the </w:t>
      </w:r>
      <m:oMath>
        <m:r>
          <w:rPr>
            <w:rFonts w:ascii="Cambria Math" w:eastAsiaTheme="minorEastAsia" w:hAnsi="Cambria Math"/>
          </w:rPr>
          <m:t>m</m:t>
        </m:r>
      </m:oMath>
      <w:r>
        <w:rPr>
          <w:rFonts w:eastAsiaTheme="minorEastAsia"/>
        </w:rPr>
        <w:t>-th</w:t>
      </w:r>
      <w:r>
        <w:t xml:space="preserve"> </w:t>
      </w:r>
      <w:r>
        <w:rPr>
          <w:rFonts w:eastAsiaTheme="minorEastAsia"/>
        </w:rPr>
        <w:t xml:space="preserve">antenna,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Pr>
          <w:rFonts w:eastAsiaTheme="minorEastAsia"/>
        </w:rPr>
        <w:t xml:space="preserve"> is measured. </w:t>
      </w:r>
      <w:commentRangeEnd w:id="34"/>
      <w:r w:rsidR="004B3C11">
        <w:rPr>
          <w:rStyle w:val="CommentReference"/>
        </w:rPr>
        <w:commentReference w:id="34"/>
      </w:r>
      <w:r>
        <w:rPr>
          <w:rFonts w:eastAsiaTheme="minorEastAsia"/>
        </w:rPr>
        <w:t xml:space="preserve">A single switching cycle is </w:t>
      </w:r>
      <w:r w:rsidRPr="0064175E">
        <w:rPr>
          <w:rFonts w:eastAsiaTheme="minorEastAsia"/>
        </w:rPr>
        <w:t>equival</w:t>
      </w:r>
      <w:r>
        <w:rPr>
          <w:rFonts w:eastAsiaTheme="minorEastAsia"/>
        </w:rPr>
        <w:t xml:space="preserve">ent to </w:t>
      </w:r>
      <m:oMath>
        <m:r>
          <w:rPr>
            <w:rFonts w:ascii="Cambria Math" w:eastAsiaTheme="minorEastAsia" w:hAnsi="Cambria Math"/>
          </w:rPr>
          <m:t>M</m:t>
        </m:r>
      </m:oMath>
      <w:r w:rsidRPr="0064175E">
        <w:rPr>
          <w:rFonts w:eastAsiaTheme="minorEastAsia"/>
        </w:rPr>
        <w:t xml:space="preserve"> activations, sta</w:t>
      </w:r>
      <w:proofErr w:type="spellStart"/>
      <w:r>
        <w:rPr>
          <w:rFonts w:eastAsiaTheme="minorEastAsia"/>
        </w:rPr>
        <w:t>rting</w:t>
      </w:r>
      <w:proofErr w:type="spellEnd"/>
      <w:r>
        <w:rPr>
          <w:rFonts w:eastAsiaTheme="minorEastAsia"/>
        </w:rPr>
        <w:t xml:space="preserve"> from the first antenna </w:t>
      </w:r>
      <w:r w:rsidR="00871CE2">
        <w:rPr>
          <w:rFonts w:eastAsiaTheme="minorEastAsia"/>
        </w:rPr>
        <w:t xml:space="preserve">up </w:t>
      </w:r>
      <w:r>
        <w:rPr>
          <w:rFonts w:eastAsiaTheme="minorEastAsia"/>
        </w:rPr>
        <w:t xml:space="preserve">to the </w:t>
      </w:r>
      <m:oMath>
        <m:r>
          <w:rPr>
            <w:rFonts w:ascii="Cambria Math" w:eastAsiaTheme="minorEastAsia" w:hAnsi="Cambria Math"/>
          </w:rPr>
          <m:t>M</m:t>
        </m:r>
      </m:oMath>
      <w:r>
        <w:rPr>
          <w:rFonts w:eastAsiaTheme="minorEastAsia"/>
        </w:rPr>
        <w:t>-th</w:t>
      </w:r>
      <w:r>
        <w:t xml:space="preserve"> </w:t>
      </w:r>
      <w:r w:rsidR="00871CE2">
        <w:rPr>
          <w:rFonts w:eastAsiaTheme="minorEastAsia"/>
        </w:rPr>
        <w:t>one</w:t>
      </w:r>
      <w:r w:rsidRPr="0064175E">
        <w:rPr>
          <w:rFonts w:eastAsiaTheme="minorEastAsia"/>
        </w:rPr>
        <w:t xml:space="preserve">. Let </w:t>
      </w:r>
      <m:oMath>
        <m:r>
          <m:rPr>
            <m:sty m:val="b"/>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e>
            </m:acc>
            <m:r>
              <w:rPr>
                <w:rFonts w:ascii="Cambria Math" w:eastAsiaTheme="minorEastAsia" w:hAnsi="Cambria Math"/>
              </w:rPr>
              <m:t>,…,</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e>
        </m:d>
      </m:oMath>
      <w:r>
        <w:rPr>
          <w:rFonts w:eastAsiaTheme="minorEastAsia"/>
        </w:rPr>
        <w:t xml:space="preserve">  denote the power </w:t>
      </w:r>
      <w:r w:rsidRPr="0064175E">
        <w:rPr>
          <w:rFonts w:eastAsiaTheme="minorEastAsia"/>
        </w:rPr>
        <w:t>measurements corresponding to a single switching cycle.</w:t>
      </w:r>
    </w:p>
    <w:p w14:paraId="5A77FD4D" w14:textId="75246E30" w:rsidR="00AF7569" w:rsidRDefault="00EC3986" w:rsidP="00AF7569">
      <w:pPr>
        <w:rPr>
          <w:rFonts w:eastAsiaTheme="minorEastAsia"/>
        </w:rPr>
      </w:pPr>
      <w:r w:rsidRPr="00EC3986">
        <w:rPr>
          <w:rFonts w:eastAsiaTheme="minorEastAsia"/>
        </w:rPr>
        <w:t xml:space="preserve">The pre-processing of the data is an essential step to </w:t>
      </w:r>
      <w:r>
        <w:rPr>
          <w:rFonts w:eastAsiaTheme="minorEastAsia"/>
        </w:rPr>
        <w:t>achieving</w:t>
      </w:r>
      <w:r w:rsidRPr="00EC3986">
        <w:rPr>
          <w:rFonts w:eastAsiaTheme="minorEastAsia"/>
        </w:rPr>
        <w:t xml:space="preserve"> good classification performance before evaluating the data on the machine learning algorithms. Data normalization is</w:t>
      </w:r>
      <w:r w:rsidR="006E0C21">
        <w:rPr>
          <w:rFonts w:eastAsiaTheme="minorEastAsia"/>
        </w:rPr>
        <w:t xml:space="preserve"> an</w:t>
      </w:r>
      <w:r w:rsidRPr="00EC3986">
        <w:rPr>
          <w:rFonts w:eastAsiaTheme="minorEastAsia"/>
        </w:rPr>
        <w:t xml:space="preserve"> </w:t>
      </w:r>
      <w:r w:rsidR="006E0C21" w:rsidRPr="006E0C21">
        <w:rPr>
          <w:rFonts w:eastAsiaTheme="minorEastAsia"/>
        </w:rPr>
        <w:t>ess</w:t>
      </w:r>
      <w:r w:rsidR="006E0C21">
        <w:rPr>
          <w:rFonts w:eastAsiaTheme="minorEastAsia"/>
        </w:rPr>
        <w:t>ential pre-processing step that</w:t>
      </w:r>
      <w:r w:rsidR="006E0C21" w:rsidRPr="006E0C21">
        <w:rPr>
          <w:rFonts w:eastAsiaTheme="minorEastAsia"/>
        </w:rPr>
        <w:t xml:space="preserve"> involves the transformation of features in a common range so that greater numeric feature values cannot domin</w:t>
      </w:r>
      <w:r w:rsidR="0002588E">
        <w:rPr>
          <w:rFonts w:eastAsiaTheme="minorEastAsia"/>
        </w:rPr>
        <w:t>ate the smaller numeric feature</w:t>
      </w:r>
      <w:r w:rsidR="006E0C21" w:rsidRPr="006E0C21">
        <w:rPr>
          <w:rFonts w:eastAsiaTheme="minorEastAsia"/>
        </w:rPr>
        <w:t xml:space="preserve"> values</w:t>
      </w:r>
      <w:r w:rsidR="006E0C21">
        <w:rPr>
          <w:rFonts w:eastAsiaTheme="minorEastAsia"/>
        </w:rPr>
        <w:t xml:space="preserve"> </w:t>
      </w:r>
      <w:r w:rsidR="006E0C21">
        <w:rPr>
          <w:rFonts w:eastAsiaTheme="minorEastAsia"/>
        </w:rPr>
        <w:fldChar w:fldCharType="begin"/>
      </w:r>
      <w:r w:rsidR="00FA4D38">
        <w:rPr>
          <w:rFonts w:eastAsiaTheme="minorEastAsia"/>
        </w:rPr>
        <w:instrText xml:space="preserve"> ADDIN ZOTERO_ITEM CSL_CITATION {"citationID":"Il3HJUOw","properties":{"formattedCitation":"[61]","plainCitation":"[61]","noteIndex":0},"citationItems":[{"id":8,"uris":["http://zotero.org/users/local/5wcO8KnL/items/6D9BZCFG"],"itemData":{"id":8,"type":"article-journal","container-title":"Applied Soft Computing","DOI":"10.1016/j.asoc.2019.105524","ISSN":"15684946","journalAbbreviation":"Applied Soft Computing","language":"en","page":"105524","source":"DOI.org (Crossref)","title":"Investigating the impact of data normalization on classification performance","volume":"97","author":[{"family":"Singh","given":"Dalwinder"},{"family":"Singh","given":"Birmohan"}],"issued":{"date-parts":[["2020",12]]}}}],"schema":"https://github.com/citation-style-language/schema/raw/master/csl-citation.json"} </w:instrText>
      </w:r>
      <w:r w:rsidR="006E0C21">
        <w:rPr>
          <w:rFonts w:eastAsiaTheme="minorEastAsia"/>
        </w:rPr>
        <w:fldChar w:fldCharType="separate"/>
      </w:r>
      <w:r w:rsidR="00FA4D38" w:rsidRPr="00FA4D38">
        <w:rPr>
          <w:rFonts w:cs="Times New Roman"/>
        </w:rPr>
        <w:t>[61]</w:t>
      </w:r>
      <w:r w:rsidR="006E0C21">
        <w:rPr>
          <w:rFonts w:eastAsiaTheme="minorEastAsia"/>
        </w:rPr>
        <w:fldChar w:fldCharType="end"/>
      </w:r>
      <w:r w:rsidR="006E0C21" w:rsidRPr="006E0C21">
        <w:rPr>
          <w:rFonts w:eastAsiaTheme="minorEastAsia"/>
        </w:rPr>
        <w:t>.</w:t>
      </w:r>
      <w:r w:rsidR="00AF7569" w:rsidRPr="0064175E">
        <w:rPr>
          <w:rFonts w:eastAsiaTheme="minorEastAsia"/>
        </w:rPr>
        <w:t xml:space="preserve"> </w:t>
      </w:r>
      <w:r w:rsidR="00AF7569">
        <w:rPr>
          <w:rFonts w:eastAsiaTheme="minorEastAsia"/>
        </w:rPr>
        <w:t xml:space="preserve">Therefore, </w:t>
      </w:r>
      <w:r w:rsidR="00AF7569" w:rsidRPr="00166C7F">
        <w:rPr>
          <w:rFonts w:eastAsiaTheme="minorEastAsia"/>
        </w:rPr>
        <w:t xml:space="preserve">the ratio between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oMath>
      <w:r w:rsidR="00AF7569">
        <w:rPr>
          <w:rFonts w:eastAsiaTheme="minorEastAsia"/>
        </w:rPr>
        <w:t xml:space="preserve"> </w:t>
      </w:r>
      <w:r w:rsidR="00AF7569" w:rsidRPr="00166C7F">
        <w:rPr>
          <w:rFonts w:eastAsiaTheme="minorEastAsia"/>
        </w:rPr>
        <w:t>and the summa</w:t>
      </w:r>
      <w:r w:rsidR="00B36492">
        <w:rPr>
          <w:rFonts w:eastAsiaTheme="minorEastAsia"/>
        </w:rPr>
        <w:t>t</w:t>
      </w:r>
      <w:r w:rsidR="00123F74">
        <w:rPr>
          <w:rFonts w:eastAsiaTheme="minorEastAsia"/>
        </w:rPr>
        <w:t>ion</w:t>
      </w:r>
      <w:r w:rsidR="00AF7569" w:rsidRPr="00166C7F">
        <w:rPr>
          <w:rFonts w:eastAsiaTheme="minorEastAsia"/>
        </w:rPr>
        <w:t xml:space="preserve"> of all</w:t>
      </w:r>
      <w:r w:rsidR="00871CE2">
        <w:rPr>
          <w:rFonts w:eastAsiaTheme="minorEastAsia"/>
        </w:rPr>
        <w:t xml:space="preserve"> average</w:t>
      </w:r>
      <w:r w:rsidR="00AF7569" w:rsidRPr="00166C7F">
        <w:rPr>
          <w:rFonts w:eastAsiaTheme="minorEastAsia"/>
        </w:rPr>
        <w:t xml:space="preserve"> power values within the same switching cycle</w:t>
      </w:r>
      <w:r w:rsidR="00871CE2">
        <w:rPr>
          <w:rFonts w:eastAsiaTheme="minorEastAsia"/>
        </w:rPr>
        <w:t xml:space="preserve"> is</w:t>
      </w:r>
      <w:r w:rsidR="00915826">
        <w:rPr>
          <w:rFonts w:eastAsiaTheme="minorEastAsia"/>
        </w:rPr>
        <w:t xml:space="preserve"> given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AF7569" w14:paraId="1A25291A" w14:textId="77777777" w:rsidTr="00C6427D">
        <w:tc>
          <w:tcPr>
            <w:tcW w:w="1026" w:type="dxa"/>
            <w:vAlign w:val="center"/>
          </w:tcPr>
          <w:p w14:paraId="483D6384" w14:textId="77777777" w:rsidR="00AF7569" w:rsidRDefault="00AF7569" w:rsidP="007629E1">
            <w:pPr>
              <w:spacing w:before="240" w:after="240"/>
              <w:jc w:val="center"/>
            </w:pPr>
          </w:p>
        </w:tc>
        <w:tc>
          <w:tcPr>
            <w:tcW w:w="6264" w:type="dxa"/>
            <w:vAlign w:val="center"/>
          </w:tcPr>
          <w:p w14:paraId="761F920C" w14:textId="4164A884" w:rsidR="00AF7569" w:rsidRDefault="00000000" w:rsidP="00941311">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M</m:t>
                        </m:r>
                      </m:sup>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acc>
                      </m:e>
                    </m:nary>
                  </m:den>
                </m:f>
                <m:r>
                  <w:rPr>
                    <w:rFonts w:ascii="Cambria Math" w:eastAsiaTheme="minorEastAsia" w:hAnsi="Cambria Math"/>
                  </w:rPr>
                  <m:t>.</m:t>
                </m:r>
              </m:oMath>
            </m:oMathPara>
          </w:p>
        </w:tc>
        <w:tc>
          <w:tcPr>
            <w:tcW w:w="1244" w:type="dxa"/>
            <w:vAlign w:val="center"/>
          </w:tcPr>
          <w:p w14:paraId="3432C10F" w14:textId="61BC1BA3" w:rsidR="00AF7569" w:rsidRPr="00467AC1" w:rsidRDefault="00D05C8A" w:rsidP="00D05C8A">
            <w:pPr>
              <w:pStyle w:val="Caption"/>
              <w:spacing w:before="240" w:after="240"/>
              <w:ind w:left="0" w:firstLine="0"/>
            </w:pPr>
            <w:r>
              <w:t xml:space="preserve">          Eq. 10</w:t>
            </w:r>
          </w:p>
        </w:tc>
      </w:tr>
    </w:tbl>
    <w:p w14:paraId="32EA855F" w14:textId="32AAC832" w:rsidR="00C54541" w:rsidRDefault="00AF7569" w:rsidP="006E6471">
      <w:pPr>
        <w:rPr>
          <w:rFonts w:eastAsiaTheme="minorEastAsia"/>
        </w:rPr>
      </w:pPr>
      <w:r w:rsidRPr="0064175E">
        <w:rPr>
          <w:rFonts w:eastAsiaTheme="minorEastAsia"/>
        </w:rPr>
        <w:t>Let</w:t>
      </w:r>
      <m:oMath>
        <m:r>
          <w:rPr>
            <w:rFonts w:ascii="Cambria Math" w:eastAsiaTheme="minorEastAsia" w:hAnsi="Cambria Math"/>
          </w:rPr>
          <m:t xml:space="preserve"> </m:t>
        </m:r>
        <m:r>
          <m:rPr>
            <m:sty m:val="b"/>
          </m:rPr>
          <w:rPr>
            <w:rFonts w:ascii="Cambria Math" w:eastAsiaTheme="minorEastAsia" w:hAnsi="Cambria Math"/>
          </w:rPr>
          <m:t>x</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e>
        </m:d>
      </m:oMath>
      <w:r w:rsidR="00B36492">
        <w:rPr>
          <w:rFonts w:eastAsiaTheme="minorEastAsia"/>
        </w:rPr>
        <w:t xml:space="preserve"> </w:t>
      </w:r>
      <w:r>
        <w:rPr>
          <w:rFonts w:eastAsiaTheme="minorEastAsia"/>
        </w:rPr>
        <w:t>denote the</w:t>
      </w:r>
      <w:r w:rsidR="00B62536">
        <w:rPr>
          <w:rFonts w:eastAsiaTheme="minorEastAsia"/>
        </w:rPr>
        <w:t xml:space="preserve"> normalized average</w:t>
      </w:r>
      <w:r>
        <w:rPr>
          <w:rFonts w:eastAsiaTheme="minorEastAsia"/>
        </w:rPr>
        <w:t xml:space="preserve"> power </w:t>
      </w:r>
      <w:r w:rsidRPr="0064175E">
        <w:rPr>
          <w:rFonts w:eastAsiaTheme="minorEastAsia"/>
        </w:rPr>
        <w:t xml:space="preserve">measurements </w:t>
      </w:r>
      <w:r w:rsidR="00B62536">
        <w:rPr>
          <w:rFonts w:eastAsiaTheme="minorEastAsia"/>
        </w:rPr>
        <w:t>vectors</w:t>
      </w:r>
      <w:r>
        <w:rPr>
          <w:rFonts w:eastAsiaTheme="minorEastAsia"/>
        </w:rPr>
        <w:t xml:space="preserve"> </w:t>
      </w:r>
      <w:r w:rsidRPr="0064175E">
        <w:rPr>
          <w:rFonts w:eastAsiaTheme="minorEastAsia"/>
        </w:rPr>
        <w:t>corresponding to a single switching cycle</w:t>
      </w:r>
      <w:r w:rsidR="00B62536">
        <w:rPr>
          <w:rFonts w:eastAsiaTheme="minorEastAsia"/>
        </w:rPr>
        <w:t xml:space="preserve"> over all antenna elements</w:t>
      </w:r>
      <w:r w:rsidRPr="0064175E">
        <w:rPr>
          <w:rFonts w:eastAsiaTheme="minorEastAsia"/>
        </w:rPr>
        <w:t xml:space="preserve">. </w:t>
      </w:r>
      <w:r w:rsidRPr="00343039">
        <w:rPr>
          <w:rFonts w:eastAsiaTheme="minorEastAsia"/>
        </w:rPr>
        <w:t>In the</w:t>
      </w:r>
      <w:r>
        <w:rPr>
          <w:rFonts w:eastAsiaTheme="minorEastAsia"/>
        </w:rPr>
        <w:t xml:space="preserve"> </w:t>
      </w:r>
      <w:r w:rsidRPr="00343039">
        <w:rPr>
          <w:rFonts w:eastAsiaTheme="minorEastAsia"/>
        </w:rPr>
        <w:t xml:space="preserve">next section, </w:t>
      </w:r>
      <w:r w:rsidR="00B36492">
        <w:rPr>
          <w:rFonts w:eastAsiaTheme="minorEastAsia"/>
        </w:rPr>
        <w:t>it is</w:t>
      </w:r>
      <w:r w:rsidRPr="00343039">
        <w:rPr>
          <w:rFonts w:eastAsiaTheme="minorEastAsia"/>
        </w:rPr>
        <w:t xml:space="preserve"> discuss</w:t>
      </w:r>
      <w:r w:rsidR="00B36492">
        <w:rPr>
          <w:rFonts w:eastAsiaTheme="minorEastAsia"/>
        </w:rPr>
        <w:t>ed</w:t>
      </w:r>
      <w:r w:rsidRPr="00343039">
        <w:rPr>
          <w:rFonts w:eastAsiaTheme="minorEastAsia"/>
        </w:rPr>
        <w:t xml:space="preserve"> how </w:t>
      </w:r>
      <w:r>
        <w:rPr>
          <w:rFonts w:eastAsiaTheme="minorEastAsia"/>
        </w:rPr>
        <w:t xml:space="preserve">to recover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m:rPr>
            <m:sty m:val="b"/>
          </m:rPr>
          <w:rPr>
            <w:rFonts w:ascii="Cambria Math" w:eastAsiaTheme="minorEastAsia" w:hAnsi="Cambria Math"/>
          </w:rPr>
          <m:t>x</m:t>
        </m:r>
      </m:oMath>
      <w:r>
        <w:rPr>
          <w:rFonts w:eastAsiaTheme="minorEastAsia"/>
        </w:rPr>
        <w:t xml:space="preserve"> </w:t>
      </w:r>
      <w:r w:rsidR="00B62536">
        <w:rPr>
          <w:rFonts w:eastAsiaTheme="minorEastAsia"/>
        </w:rPr>
        <w:t>when ML models are employed</w:t>
      </w:r>
      <w:r w:rsidRPr="00343039">
        <w:rPr>
          <w:rFonts w:eastAsiaTheme="minorEastAsia"/>
        </w:rPr>
        <w:t>.</w:t>
      </w:r>
    </w:p>
    <w:p w14:paraId="77A776FB" w14:textId="2DDCC63F" w:rsidR="002F6656" w:rsidRDefault="002F6656" w:rsidP="00134F78">
      <w:pPr>
        <w:pStyle w:val="Heading2"/>
        <w:numPr>
          <w:ilvl w:val="0"/>
          <w:numId w:val="12"/>
        </w:numPr>
        <w:ind w:left="1514"/>
      </w:pPr>
      <w:bookmarkStart w:id="35" w:name="_Toc114765104"/>
      <w:r w:rsidRPr="002F6656">
        <w:t xml:space="preserve">DOA </w:t>
      </w:r>
      <w:r w:rsidR="00101654">
        <w:t>ESTIMATION AS A CLASSIFICATION PROBLEM</w:t>
      </w:r>
      <w:bookmarkEnd w:id="35"/>
    </w:p>
    <w:p w14:paraId="4EAA4A95" w14:textId="6D327A7B" w:rsidR="001F4295" w:rsidRDefault="000B2FB0" w:rsidP="007C7E5D">
      <w:pPr>
        <w:pStyle w:val="ListParagraph"/>
        <w:numPr>
          <w:ilvl w:val="0"/>
          <w:numId w:val="0"/>
        </w:numPr>
        <w:ind w:left="720" w:firstLine="720"/>
      </w:pPr>
      <w:r>
        <w:t>This work</w:t>
      </w:r>
      <w:r w:rsidRPr="00123F74">
        <w:t xml:space="preserve"> use</w:t>
      </w:r>
      <w:r>
        <w:t>s</w:t>
      </w:r>
      <w:r w:rsidRPr="00123F74">
        <w:t xml:space="preserve"> supervised learning</w:t>
      </w:r>
      <w:r>
        <w:t xml:space="preserve"> t</w:t>
      </w:r>
      <w:r w:rsidRPr="00EA288E">
        <w:t xml:space="preserve">o find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t xml:space="preserve"> angles</w:t>
      </w:r>
      <w:r w:rsidRPr="00EA288E">
        <w:t>.</w:t>
      </w:r>
      <w:r>
        <w:t xml:space="preserve"> </w:t>
      </w:r>
      <w:r w:rsidRPr="00FD5CC9">
        <w:t>In supervised lear</w:t>
      </w:r>
      <w:r w:rsidR="00B62536">
        <w:t>ning, the training data</w:t>
      </w:r>
      <w:r w:rsidRPr="00FD5CC9">
        <w:t xml:space="preserve"> feed to the algorithm includes pairs of fixed dimension feature vectors and the d</w:t>
      </w:r>
      <w:r>
        <w:t>esired solutions, called labels</w:t>
      </w:r>
      <w:r w:rsidRPr="00FD5CC9">
        <w:t>.</w:t>
      </w:r>
      <w:r w:rsidR="005418E6">
        <w:t xml:space="preserve"> If the size of the dataset is</w:t>
      </w:r>
      <w:r w:rsidR="00787EDA">
        <w:t xml:space="preserve"> </w:t>
      </w:r>
      <m:oMath>
        <m:r>
          <w:rPr>
            <w:rFonts w:ascii="Cambria Math" w:hAnsi="Cambria Math"/>
          </w:rPr>
          <m:t>L</m:t>
        </m:r>
      </m:oMath>
      <w:r w:rsidR="005418E6">
        <w:t>, t</w:t>
      </w:r>
      <w:r w:rsidR="00787EDA" w:rsidRPr="00787EDA">
        <w:t xml:space="preserve">he fixed-dimensional feature vectors are </w:t>
      </w:r>
      <m:oMath>
        <m:sSub>
          <m:sSubPr>
            <m:ctrlPr>
              <w:rPr>
                <w:rFonts w:ascii="Cambria Math" w:hAnsi="Cambria Math"/>
                <w:i/>
              </w:rPr>
            </m:ctrlPr>
          </m:sSubPr>
          <m:e>
            <m:r>
              <m:rPr>
                <m:sty m:val="b"/>
              </m:rP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m:rPr>
                <m:sty m:val="b"/>
              </m:rPr>
              <w:rPr>
                <w:rFonts w:ascii="Cambria Math" w:hAnsi="Cambria Math"/>
              </w:rPr>
              <m:t>x</m:t>
            </m:r>
          </m:e>
          <m:sub>
            <m:r>
              <w:rPr>
                <w:rFonts w:ascii="Cambria Math" w:hAnsi="Cambria Math"/>
              </w:rPr>
              <m:t>L</m:t>
            </m:r>
          </m:sub>
        </m:sSub>
        <m:r>
          <w:rPr>
            <w:rFonts w:ascii="Cambria Math" w:hAnsi="Cambria Math"/>
          </w:rPr>
          <m:t>,</m:t>
        </m:r>
      </m:oMath>
      <w:r w:rsidR="00787EDA" w:rsidRPr="00787EDA">
        <w:t xml:space="preserve"> and the labels are their respective azimuth and elevation angles that form between the transmitter and the </w:t>
      </w:r>
      <w:r w:rsidR="00787EDA" w:rsidRPr="00787EDA">
        <w:lastRenderedPageBreak/>
        <w:t>center of the receiving system</w:t>
      </w:r>
      <w:r w:rsidR="00787EDA">
        <w:t xml:space="preserv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787EDA">
        <w:t>)</w:t>
      </w:r>
      <w:r w:rsidR="00591062">
        <w:t xml:space="preserve">, wher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r>
          <m:rPr>
            <m:sty m:val="p"/>
          </m:rPr>
          <w:rPr>
            <w:rFonts w:ascii="Cambria Math" w:hAnsi="Cambria Math"/>
          </w:rPr>
          <m:t>2</m:t>
        </m:r>
        <m:r>
          <w:rPr>
            <w:rFonts w:ascii="Cambria Math" w:hAnsi="Cambria Math"/>
          </w:rPr>
          <m:t>π</m:t>
        </m:r>
      </m:oMath>
      <w:r w:rsidR="007C7E5D" w:rsidRPr="00591062">
        <w:rPr>
          <w:rFonts w:eastAsiaTheme="minorEastAsia"/>
        </w:rPr>
        <w:t xml:space="preserve"> </w:t>
      </w:r>
      <w:r w:rsidR="00591062" w:rsidRPr="00591062">
        <w:rPr>
          <w:rFonts w:eastAsiaTheme="minorEastAsia"/>
        </w:rPr>
        <w:t>angle</w:t>
      </w:r>
      <w:r w:rsidR="00591062">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f>
          <m:fPr>
            <m:ctrlPr>
              <w:rPr>
                <w:rFonts w:ascii="Cambria Math" w:hAnsi="Cambria Math"/>
              </w:rPr>
            </m:ctrlPr>
          </m:fPr>
          <m:num>
            <m:r>
              <w:rPr>
                <w:rFonts w:ascii="Cambria Math" w:hAnsi="Cambria Math"/>
              </w:rPr>
              <m:t>π</m:t>
            </m:r>
          </m:num>
          <m:den>
            <m:r>
              <w:rPr>
                <w:rFonts w:ascii="Cambria Math" w:hAnsi="Cambria Math"/>
              </w:rPr>
              <m:t>2</m:t>
            </m:r>
          </m:den>
        </m:f>
      </m:oMath>
      <w:r w:rsidR="007C7E5D">
        <w:rPr>
          <w:rFonts w:eastAsiaTheme="minorEastAsia"/>
        </w:rPr>
        <w:t>.</w:t>
      </w:r>
    </w:p>
    <w:p w14:paraId="4F15C635" w14:textId="402E6375" w:rsidR="00EF7C77" w:rsidRDefault="00A75432" w:rsidP="000B2FB0">
      <w:pPr>
        <w:pStyle w:val="ListParagraph"/>
        <w:numPr>
          <w:ilvl w:val="0"/>
          <w:numId w:val="0"/>
        </w:numPr>
        <w:ind w:left="720" w:firstLine="720"/>
      </w:pPr>
      <w:r w:rsidRPr="004057C5">
        <w:t>T</w:t>
      </w:r>
      <w:r>
        <w:t>wo</w:t>
      </w:r>
      <w:r w:rsidRPr="004057C5">
        <w:t xml:space="preserve"> </w:t>
      </w:r>
      <w:r>
        <w:t xml:space="preserve">proposals are considered to estimat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Pr="004057C5">
        <w:t xml:space="preserve"> </w:t>
      </w:r>
      <w:r>
        <w:t xml:space="preserve">angles </w:t>
      </w:r>
      <w:r w:rsidRPr="004057C5">
        <w:t>from</w:t>
      </w:r>
      <w:r>
        <w:t xml:space="preserve"> th</w:t>
      </w:r>
      <w:r w:rsidR="00D902FD">
        <w:t>e average received power vector</w:t>
      </w:r>
      <w:r>
        <w:rPr>
          <w:rFonts w:eastAsiaTheme="minorEastAsia"/>
        </w:rPr>
        <w:t xml:space="preserve"> </w:t>
      </w:r>
      <w:r w:rsidR="00D902FD">
        <w:rPr>
          <w:rFonts w:eastAsiaTheme="minorEastAsia"/>
        </w:rPr>
        <w:t>(</w:t>
      </w:r>
      <m:oMath>
        <m:r>
          <m:rPr>
            <m:sty m:val="b"/>
          </m:rPr>
          <w:rPr>
            <w:rFonts w:ascii="Cambria Math" w:eastAsiaTheme="minorEastAsia" w:hAnsi="Cambria Math"/>
          </w:rPr>
          <m:t>x</m:t>
        </m:r>
      </m:oMath>
      <w:r w:rsidR="00D902FD">
        <w:t>)</w:t>
      </w:r>
      <w:r>
        <w:t xml:space="preserve"> where both of them are </w:t>
      </w:r>
      <w:r w:rsidR="00D902FD">
        <w:t>formulated as</w:t>
      </w:r>
      <w:r>
        <w:t xml:space="preserve"> </w:t>
      </w:r>
      <w:r w:rsidRPr="00A75432">
        <w:t>a multiclass classification problem</w:t>
      </w:r>
      <w:r>
        <w:t xml:space="preserve"> </w:t>
      </w:r>
      <w:r w:rsidR="00096A37" w:rsidRPr="00B8001B">
        <w:rPr>
          <w:i/>
        </w:rPr>
        <w:t>—</w:t>
      </w:r>
      <w:r w:rsidRPr="00A75432">
        <w:t>In the literature, this type of classification</w:t>
      </w:r>
      <w:r>
        <w:t xml:space="preserve"> problem is denoted as </w:t>
      </w:r>
      <m:oMath>
        <m:r>
          <w:rPr>
            <w:rFonts w:ascii="Cambria Math" w:hAnsi="Cambria Math"/>
          </w:rPr>
          <m:t>I</m:t>
        </m:r>
      </m:oMath>
      <w:r>
        <w:t>-class</w:t>
      </w:r>
      <w:r w:rsidRPr="00A75432">
        <w:t xml:space="preserve">, </w:t>
      </w:r>
      <w:r>
        <w:t xml:space="preserve">where </w:t>
      </w:r>
      <m:oMath>
        <m:r>
          <w:rPr>
            <w:rFonts w:ascii="Cambria Math" w:hAnsi="Cambria Math"/>
          </w:rPr>
          <m:t>I</m:t>
        </m:r>
      </m:oMath>
      <w:r>
        <w:t xml:space="preserve"> is the number of class</w:t>
      </w:r>
      <w:r w:rsidR="00D902FD">
        <w:t>es</w:t>
      </w:r>
      <w:r w:rsidR="00096A37" w:rsidRPr="00B8001B">
        <w:rPr>
          <w:i/>
        </w:rPr>
        <w:t>—</w:t>
      </w:r>
      <w:r w:rsidRPr="004057C5">
        <w:t xml:space="preserve"> </w:t>
      </w:r>
      <w:r w:rsidR="00D902FD" w:rsidRPr="00D902FD">
        <w:t>The two proposals are:</w:t>
      </w:r>
    </w:p>
    <w:p w14:paraId="1EFB39EC" w14:textId="637B3A91" w:rsidR="00EF7C77" w:rsidRDefault="00983F53" w:rsidP="00EF7C77">
      <w:pPr>
        <w:pStyle w:val="ListParagraph"/>
        <w:numPr>
          <w:ilvl w:val="0"/>
          <w:numId w:val="22"/>
        </w:numPr>
      </w:pPr>
      <w:r>
        <w:t>Separated Proposal (S</w:t>
      </w:r>
      <w:r w:rsidR="00EF7C77" w:rsidRPr="00EF7C77">
        <w:t>P)</w:t>
      </w:r>
      <w:r w:rsidR="00EF7C77">
        <w:t xml:space="preserve">: </w:t>
      </w:r>
      <w:r w:rsidR="00AF6C54" w:rsidRPr="00347713">
        <w:t>F</w:t>
      </w:r>
      <w:r w:rsidR="00B62536">
        <w:t>ind the azimuth</w:t>
      </w:r>
      <w:r w:rsidR="00B36492">
        <w:t xml:space="preserve"> </w:t>
      </w:r>
      <w:r w:rsidR="004057C5" w:rsidRPr="00347713">
        <w:t xml:space="preserve">and the </w:t>
      </w:r>
      <w:r w:rsidR="00C1211E" w:rsidRPr="00347713">
        <w:t xml:space="preserve">elevation </w:t>
      </w:r>
      <w:r w:rsidR="00B36492">
        <w:t>angle</w:t>
      </w:r>
      <w:r w:rsidR="00B62536">
        <w:t>s</w:t>
      </w:r>
      <w:r w:rsidR="00B36492">
        <w:t xml:space="preserve"> </w:t>
      </w:r>
      <w:r w:rsidR="00C1211E" w:rsidRPr="00347713">
        <w:t>independently</w:t>
      </w:r>
      <w:r w:rsidR="00EF7C77">
        <w:t>.</w:t>
      </w:r>
      <w:r w:rsidR="00AF6C54" w:rsidRPr="00347713">
        <w:t xml:space="preserve"> </w:t>
      </w:r>
      <w:r w:rsidR="00B62536">
        <w:t>Here, t</w:t>
      </w:r>
      <w:r w:rsidR="00AF6C54" w:rsidRPr="00347713">
        <w:t>he problem of DOA estimation is divided into two independent classification p</w:t>
      </w:r>
      <w:r w:rsidR="00996991" w:rsidRPr="00347713">
        <w:t>roblems:</w:t>
      </w:r>
      <w:r w:rsidR="00AF6C54" w:rsidRPr="00347713">
        <w:t xml:space="preserve"> </w:t>
      </w:r>
      <w:r w:rsidR="00996991" w:rsidRPr="00347713">
        <w:t>O</w:t>
      </w:r>
      <w:r w:rsidR="00AF6C54" w:rsidRPr="00347713">
        <w:t>ne</w:t>
      </w:r>
      <w:r w:rsidR="00996991" w:rsidRPr="00347713">
        <w:t xml:space="preserve"> to find the azimuth angle</w:t>
      </w:r>
      <w:r w:rsidR="00B62536">
        <w:t xml:space="preserve"> and an</w:t>
      </w:r>
      <w:r w:rsidR="00AF6C54" w:rsidRPr="00347713">
        <w:t>other to find the elevation angle.</w:t>
      </w:r>
    </w:p>
    <w:p w14:paraId="5C56E912" w14:textId="6D741B0A" w:rsidR="000A6F91" w:rsidRPr="00347713" w:rsidRDefault="006B595A" w:rsidP="00EF7C77">
      <w:pPr>
        <w:pStyle w:val="ListParagraph"/>
        <w:numPr>
          <w:ilvl w:val="0"/>
          <w:numId w:val="22"/>
        </w:numPr>
      </w:pPr>
      <w:r w:rsidRPr="00EF7C77">
        <w:t>Multi</w:t>
      </w:r>
      <w:r>
        <w:t>-O</w:t>
      </w:r>
      <w:r w:rsidRPr="00EF7C77">
        <w:t>utput</w:t>
      </w:r>
      <w:r>
        <w:t xml:space="preserve"> M</w:t>
      </w:r>
      <w:r w:rsidRPr="00347713">
        <w:t>ulti</w:t>
      </w:r>
      <w:r>
        <w:t>-L</w:t>
      </w:r>
      <w:r w:rsidRPr="00347713">
        <w:t>abel</w:t>
      </w:r>
      <w:r w:rsidRPr="00EF7C77">
        <w:t xml:space="preserve"> </w:t>
      </w:r>
      <w:r>
        <w:t xml:space="preserve">Proposal </w:t>
      </w:r>
      <w:r w:rsidR="00EF7C77" w:rsidRPr="00EF7C77">
        <w:t>(M</w:t>
      </w:r>
      <w:r w:rsidR="00787EDA">
        <w:t>M</w:t>
      </w:r>
      <w:r w:rsidR="00EF7C77" w:rsidRPr="00EF7C77">
        <w:t>P)</w:t>
      </w:r>
      <w:r w:rsidR="00EF7C77">
        <w:t xml:space="preserve">: </w:t>
      </w:r>
      <w:r w:rsidR="000A6F91" w:rsidRPr="00347713">
        <w:t>Find the azimuth and the elevatio</w:t>
      </w:r>
      <w:r w:rsidR="00CA16D2" w:rsidRPr="00347713">
        <w:t>n angle</w:t>
      </w:r>
      <w:r w:rsidR="00B62536">
        <w:t>s</w:t>
      </w:r>
      <w:r w:rsidR="00CA16D2" w:rsidRPr="00347713">
        <w:t xml:space="preserve"> with </w:t>
      </w:r>
      <w:r w:rsidR="00B36492">
        <w:t xml:space="preserve">a </w:t>
      </w:r>
      <w:r w:rsidR="00CA16D2" w:rsidRPr="00347713">
        <w:t>multi</w:t>
      </w:r>
      <w:r>
        <w:t>-</w:t>
      </w:r>
      <w:r w:rsidR="00CA16D2" w:rsidRPr="00347713">
        <w:t>label</w:t>
      </w:r>
      <w:r w:rsidR="00B36492">
        <w:t xml:space="preserve"> </w:t>
      </w:r>
      <w:r w:rsidR="000A6F91" w:rsidRPr="00347713">
        <w:t>and multi</w:t>
      </w:r>
      <w:r>
        <w:t>-</w:t>
      </w:r>
      <w:r w:rsidR="000A6F91" w:rsidRPr="00347713">
        <w:t>output</w:t>
      </w:r>
      <w:r w:rsidR="00B36492">
        <w:t xml:space="preserve"> ML model</w:t>
      </w:r>
      <w:r w:rsidR="000A6F91" w:rsidRPr="00347713">
        <w:t>.</w:t>
      </w:r>
    </w:p>
    <w:p w14:paraId="6AB16815" w14:textId="7E1213E2" w:rsidR="000A6F91" w:rsidRDefault="00983F53" w:rsidP="000A6F91">
      <w:pPr>
        <w:pStyle w:val="Heading3"/>
      </w:pPr>
      <w:r>
        <w:t>Separated</w:t>
      </w:r>
      <w:r w:rsidR="00BC24A7">
        <w:t xml:space="preserve"> </w:t>
      </w:r>
      <w:r>
        <w:t>P</w:t>
      </w:r>
      <w:r w:rsidR="000A6F91">
        <w:t>roposal</w:t>
      </w:r>
    </w:p>
    <w:p w14:paraId="429D9E0B" w14:textId="267C86C8" w:rsidR="00DE0241" w:rsidRDefault="00DE0241" w:rsidP="00893FF5">
      <w:pPr>
        <w:rPr>
          <w:rFonts w:eastAsiaTheme="minorEastAsia"/>
        </w:rPr>
      </w:pPr>
      <w:r>
        <w:t>I</w:t>
      </w:r>
      <w:r w:rsidR="00AE318D">
        <w:t>n the first proposal</w:t>
      </w:r>
      <w:r w:rsidRPr="00DE0241">
        <w:t>, there are two</w:t>
      </w:r>
      <w:r w:rsidR="00B62536">
        <w:t xml:space="preserve"> independent</w:t>
      </w:r>
      <w:r w:rsidRPr="00DE0241">
        <w:t xml:space="preserve"> models to calculate the azimut</w:t>
      </w:r>
      <w:r>
        <w:t>h and the elevation angle</w:t>
      </w:r>
      <w:r w:rsidR="00B62536">
        <w:t>s</w:t>
      </w:r>
      <w:r>
        <w:t xml:space="preserve"> respectively</w:t>
      </w:r>
      <w:r w:rsidR="00B62536">
        <w:t xml:space="preserve">. In this proposal,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D902FD">
        <w:rPr>
          <w:rFonts w:eastAsiaTheme="minorEastAsia"/>
        </w:rPr>
        <w:t xml:space="preserve">. </w:t>
      </w:r>
      <m:oMath>
        <m:r>
          <w:rPr>
            <w:rFonts w:ascii="Cambria Math" w:eastAsiaTheme="minorEastAsia" w:hAnsi="Cambria Math"/>
          </w:rPr>
          <m:t>N</m:t>
        </m:r>
      </m:oMath>
      <w:r w:rsidR="00D902FD" w:rsidRPr="00D902FD">
        <w:rPr>
          <w:rFonts w:eastAsiaTheme="minorEastAsia"/>
        </w:rPr>
        <w:t xml:space="preserve"> and </w:t>
      </w:r>
      <m:oMath>
        <m:r>
          <w:rPr>
            <w:rFonts w:ascii="Cambria Math" w:eastAsiaTheme="minorEastAsia" w:hAnsi="Cambria Math"/>
          </w:rPr>
          <m:t>P</m:t>
        </m:r>
      </m:oMath>
      <w:r w:rsidR="00D902FD">
        <w:rPr>
          <w:rFonts w:eastAsiaTheme="minorEastAsia"/>
        </w:rPr>
        <w:t xml:space="preserve"> </w:t>
      </w:r>
      <w:r w:rsidR="00D902FD" w:rsidRPr="00D902FD">
        <w:rPr>
          <w:rFonts w:eastAsiaTheme="minorEastAsia"/>
        </w:rPr>
        <w:t>are the largest angle of azimuth and elevation respectively</w:t>
      </w:r>
      <w:r w:rsidR="00C1211E" w:rsidRPr="00C1211E">
        <w:rPr>
          <w:rFonts w:eastAsiaTheme="minorEastAsia"/>
        </w:rPr>
        <w:t xml:space="preserve">. The number of classes, </w:t>
      </w:r>
      <m:oMath>
        <m:r>
          <w:rPr>
            <w:rFonts w:ascii="Cambria Math" w:eastAsiaTheme="minorEastAsia" w:hAnsi="Cambria Math"/>
          </w:rPr>
          <m:t>I</m:t>
        </m:r>
      </m:oMath>
      <w:r w:rsidR="00053215">
        <w:rPr>
          <w:rFonts w:eastAsiaTheme="minorEastAsia"/>
        </w:rPr>
        <w:t xml:space="preserve">, depends on </w:t>
      </w:r>
      <w:r w:rsidR="00C1211E" w:rsidRPr="00C1211E">
        <w:rPr>
          <w:rFonts w:eastAsiaTheme="minorEastAsia"/>
        </w:rPr>
        <w:t xml:space="preserve">the resolution for </w:t>
      </w:r>
      <w:r w:rsidR="00983F53">
        <w:rPr>
          <w:rFonts w:eastAsiaTheme="minorEastAsia"/>
        </w:rPr>
        <w:t xml:space="preserve">the </w:t>
      </w:r>
      <w:r w:rsidR="00C1211E" w:rsidRPr="00C1211E">
        <w:rPr>
          <w:rFonts w:eastAsiaTheme="minorEastAsia"/>
        </w:rPr>
        <w:t>discretization of the whole range of DOAs.</w:t>
      </w:r>
      <w:r>
        <w:rPr>
          <w:rFonts w:eastAsiaTheme="minorEastAsia"/>
        </w:rPr>
        <w:t xml:space="preserve"> </w:t>
      </w:r>
      <w:r w:rsidR="000E0942">
        <w:rPr>
          <w:rFonts w:eastAsiaTheme="minorEastAsia"/>
        </w:rPr>
        <w:t>T</w:t>
      </w:r>
      <w:r w:rsidR="000E0942" w:rsidRPr="000E0942">
        <w:rPr>
          <w:rFonts w:eastAsiaTheme="minorEastAsia"/>
        </w:rPr>
        <w:t xml:space="preserve">hen the number of classes of the models to find th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000E0942" w:rsidRPr="000E0942">
        <w:rPr>
          <w:rFonts w:eastAsiaTheme="minorEastAsia"/>
        </w:rPr>
        <w:t xml:space="preserve"> angle</w:t>
      </w:r>
      <w:r w:rsidR="005E447A">
        <w:rPr>
          <w:rFonts w:eastAsiaTheme="minorEastAsia"/>
        </w:rPr>
        <w:t>s</w:t>
      </w:r>
      <w:r w:rsidR="00893FF5">
        <w:rPr>
          <w:rFonts w:eastAsiaTheme="minorEastAsia"/>
        </w:rPr>
        <w:t>, respectively,</w:t>
      </w:r>
      <w:r w:rsidR="00893FF5" w:rsidRPr="000E0942">
        <w:rPr>
          <w:rFonts w:eastAsiaTheme="minorEastAsia"/>
        </w:rPr>
        <w:t xml:space="preserve"> </w:t>
      </w:r>
      <w:r w:rsidR="00893FF5">
        <w:rPr>
          <w:rFonts w:eastAsiaTheme="minorEastAsia"/>
        </w:rPr>
        <w:t>ar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6548"/>
        <w:gridCol w:w="1244"/>
      </w:tblGrid>
      <w:tr w:rsidR="00ED1B7D" w14:paraId="26D7599C" w14:textId="77777777" w:rsidTr="00EF7C77">
        <w:tc>
          <w:tcPr>
            <w:tcW w:w="742" w:type="dxa"/>
            <w:vAlign w:val="center"/>
          </w:tcPr>
          <w:p w14:paraId="40FE79FB" w14:textId="77777777" w:rsidR="00ED1B7D" w:rsidRDefault="00ED1B7D" w:rsidP="00347713">
            <w:pPr>
              <w:spacing w:before="240" w:after="240"/>
              <w:jc w:val="center"/>
            </w:pPr>
          </w:p>
        </w:tc>
        <w:tc>
          <w:tcPr>
            <w:tcW w:w="6548" w:type="dxa"/>
            <w:vAlign w:val="center"/>
          </w:tcPr>
          <w:p w14:paraId="7D9A5A30" w14:textId="67CF54A9" w:rsidR="00ED1B7D" w:rsidRDefault="00000000"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582D2A2" w14:textId="6D84727F" w:rsidR="00ED1B7D" w:rsidRPr="00467AC1" w:rsidRDefault="002B65EA" w:rsidP="002B65EA">
            <w:pPr>
              <w:pStyle w:val="Caption"/>
              <w:spacing w:before="240" w:after="240"/>
              <w:ind w:left="0" w:firstLine="0"/>
              <w:jc w:val="right"/>
            </w:pPr>
            <w:r>
              <w:t xml:space="preserve">            </w:t>
            </w:r>
            <w:r w:rsidR="00865E26">
              <w:t xml:space="preserve">Eq. </w:t>
            </w:r>
            <w:r>
              <w:t>11</w:t>
            </w:r>
          </w:p>
        </w:tc>
      </w:tr>
      <w:tr w:rsidR="005E447A" w14:paraId="65CDF81B" w14:textId="77777777" w:rsidTr="00EF7C77">
        <w:tc>
          <w:tcPr>
            <w:tcW w:w="742" w:type="dxa"/>
            <w:vAlign w:val="center"/>
          </w:tcPr>
          <w:p w14:paraId="6B541FDD" w14:textId="77777777" w:rsidR="005E447A" w:rsidRDefault="005E447A" w:rsidP="00347713">
            <w:pPr>
              <w:spacing w:before="240" w:after="240"/>
              <w:jc w:val="center"/>
            </w:pPr>
          </w:p>
        </w:tc>
        <w:tc>
          <w:tcPr>
            <w:tcW w:w="6548" w:type="dxa"/>
            <w:vAlign w:val="center"/>
          </w:tcPr>
          <w:p w14:paraId="15574AA3" w14:textId="34C49D2C" w:rsidR="005E447A" w:rsidRDefault="00000000" w:rsidP="00ED1B7D">
            <w:pPr>
              <w:keepNext/>
              <w:spacing w:before="240" w:after="24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50D711AD" w14:textId="5C1AB975" w:rsidR="005E447A" w:rsidRDefault="005E5626" w:rsidP="002B65EA">
            <w:pPr>
              <w:pStyle w:val="Caption"/>
              <w:spacing w:before="240" w:after="240"/>
              <w:ind w:left="0" w:firstLine="0"/>
              <w:jc w:val="right"/>
            </w:pPr>
            <w:r>
              <w:t>Eq. 12</w:t>
            </w:r>
          </w:p>
        </w:tc>
      </w:tr>
    </w:tbl>
    <w:p w14:paraId="0B71369F" w14:textId="55DAA650" w:rsidR="009A66A5" w:rsidRDefault="006B595A" w:rsidP="00780686">
      <w:pPr>
        <w:ind w:firstLine="0"/>
        <w:rPr>
          <w:rFonts w:eastAsiaTheme="minorEastAsia"/>
        </w:rPr>
      </w:pPr>
      <w:r>
        <w:rPr>
          <w:rFonts w:eastAsiaTheme="minorEastAsia"/>
        </w:rPr>
        <w:t>w</w:t>
      </w:r>
      <w:r w:rsidR="00D902FD">
        <w:rPr>
          <w:rFonts w:eastAsiaTheme="minorEastAsia"/>
        </w:rPr>
        <w:t>here t</w:t>
      </w:r>
      <w:r w:rsidR="0034652D">
        <w:rPr>
          <w:rFonts w:eastAsiaTheme="minorEastAsia"/>
        </w:rPr>
        <w:t xml:space="preserve">he </w:t>
      </w:r>
      <m:oMath>
        <m:r>
          <m:rPr>
            <m:sty m:val="p"/>
          </m:rPr>
          <w:rPr>
            <w:rFonts w:ascii="Cambria Math" w:eastAsiaTheme="minorEastAsia" w:hAnsi="Cambria Math"/>
          </w:rPr>
          <m:t>int</m:t>
        </m:r>
        <m:r>
          <w:rPr>
            <w:rFonts w:ascii="Cambria Math" w:eastAsiaTheme="minorEastAsia" w:hAnsi="Cambria Math"/>
          </w:rPr>
          <m:t>[]</m:t>
        </m:r>
      </m:oMath>
      <w:r w:rsidR="0034652D">
        <w:rPr>
          <w:rFonts w:eastAsiaTheme="minorEastAsia"/>
        </w:rPr>
        <w:t xml:space="preserve"> operator represents </w:t>
      </w:r>
      <w:proofErr w:type="spellStart"/>
      <w:r w:rsidR="001A4786">
        <w:rPr>
          <w:rFonts w:eastAsiaTheme="minorEastAsia"/>
        </w:rPr>
        <w:t>the</w:t>
      </w:r>
      <w:proofErr w:type="spellEnd"/>
      <w:r w:rsidR="001A4786">
        <w:rPr>
          <w:rFonts w:eastAsiaTheme="minorEastAsia"/>
        </w:rPr>
        <w:t xml:space="preserve"> inte</w:t>
      </w:r>
      <w:r w:rsidR="0034652D">
        <w:rPr>
          <w:rFonts w:eastAsiaTheme="minorEastAsia"/>
        </w:rPr>
        <w:t xml:space="preserve">ger </w:t>
      </w:r>
      <w:r w:rsidR="001A4786">
        <w:rPr>
          <w:rFonts w:eastAsiaTheme="minorEastAsia"/>
        </w:rPr>
        <w:t>conversion</w:t>
      </w:r>
      <w:r w:rsidR="0034652D">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893FF5">
        <w:rPr>
          <w:rFonts w:eastAsiaTheme="minorEastAsia"/>
        </w:rPr>
        <w:t xml:space="preserve">ranges </w:t>
      </w:r>
      <w:r w:rsidR="00996991">
        <w:t>azimuth</w:t>
      </w:r>
      <w:r w:rsidR="00C1211E">
        <w:t xml:space="preserve"> and th</w:t>
      </w:r>
      <w:r w:rsidR="00996991">
        <w:t>e elevation</w:t>
      </w:r>
      <w:r w:rsidR="00C1211E" w:rsidRPr="00C1211E">
        <w:rPr>
          <w:rFonts w:eastAsiaTheme="minorEastAsia"/>
        </w:rPr>
        <w:t xml:space="preserve"> </w:t>
      </w:r>
      <w:r w:rsidR="00893FF5">
        <w:rPr>
          <w:rFonts w:eastAsiaTheme="minorEastAsia"/>
        </w:rPr>
        <w:t>angles</w:t>
      </w:r>
      <w:r w:rsidR="00996991">
        <w:rPr>
          <w:rFonts w:eastAsiaTheme="minorEastAsia"/>
        </w:rPr>
        <w:t xml:space="preserve">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sidR="00C1211E" w:rsidRPr="00C1211E">
        <w:rPr>
          <w:rFonts w:eastAsiaTheme="minorEastAsia"/>
        </w:rPr>
        <w:t xml:space="preserve">] </w:t>
      </w:r>
      <w:r w:rsidR="00C1211E" w:rsidRPr="00C1211E">
        <w:rPr>
          <w:rFonts w:eastAsiaTheme="minorEastAsia"/>
        </w:rPr>
        <w:lastRenderedPageBreak/>
        <w:t xml:space="preserve">respectively, and both </w:t>
      </w:r>
      <w:r w:rsidR="00893FF5">
        <w:rPr>
          <w:rFonts w:eastAsiaTheme="minorEastAsia"/>
        </w:rPr>
        <w:t>models have</w:t>
      </w:r>
      <w:r w:rsidR="00C1211E" w:rsidRPr="00C1211E">
        <w:rPr>
          <w:rFonts w:eastAsiaTheme="minorEastAsia"/>
        </w:rPr>
        <w:t xml:space="preserve">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w:r w:rsidR="00780686">
        <w:rPr>
          <w:rFonts w:eastAsiaTheme="minorEastAsia"/>
        </w:rPr>
        <w:t xml:space="preserve">equal to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oMath>
      <w:r w:rsidR="005E447A">
        <w:rPr>
          <w:rFonts w:eastAsiaTheme="minorEastAsia"/>
        </w:rPr>
        <w:t xml:space="preserve"> </w:t>
      </w:r>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oMath>
      <w:r w:rsidR="00D71424">
        <w:rPr>
          <w:rFonts w:eastAsiaTheme="minorEastAsia"/>
        </w:rPr>
        <w:t xml:space="preserve"> = 9</w:t>
      </w:r>
      <w:r w:rsidR="001B55AD">
        <w:rPr>
          <w:rFonts w:eastAsiaTheme="minorEastAsia"/>
        </w:rPr>
        <w:t>0</w:t>
      </w:r>
      <w:r w:rsidR="00780686">
        <w:rPr>
          <w:rFonts w:eastAsiaTheme="minorEastAsia"/>
        </w:rPr>
        <w:t>, respectively</w:t>
      </w:r>
      <w:r w:rsidR="00780686" w:rsidRPr="00C1211E">
        <w:rPr>
          <w:rFonts w:eastAsiaTheme="minorEastAsia"/>
        </w:rPr>
        <w:t>.</w:t>
      </w:r>
    </w:p>
    <w:p w14:paraId="7A690EBC" w14:textId="77777777" w:rsidR="006B595A" w:rsidRDefault="006B595A" w:rsidP="00780686">
      <w:pPr>
        <w:pStyle w:val="Heading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2B6743ED" w14:textId="77777777" w:rsidR="006B595A" w:rsidRDefault="006B595A" w:rsidP="006B595A">
      <w:r w:rsidRPr="00CA16D2">
        <w:t>The last proposal is</w:t>
      </w:r>
      <w:r>
        <w:t xml:space="preserve"> set as</w:t>
      </w:r>
      <w:r w:rsidRPr="00CA16D2">
        <w:t xml:space="preserve"> a multi</w:t>
      </w:r>
      <w:r>
        <w:t>-</w:t>
      </w:r>
      <w:r w:rsidRPr="00CA16D2">
        <w:t xml:space="preserve">output </w:t>
      </w:r>
      <w:r>
        <w:t xml:space="preserve">and </w:t>
      </w:r>
      <w:r w:rsidRPr="00CA16D2">
        <w:t>multi</w:t>
      </w:r>
      <w:r>
        <w:t>-</w:t>
      </w:r>
      <w:r w:rsidRPr="00CA16D2">
        <w:t>label classification problem</w:t>
      </w:r>
      <w:r>
        <w:t xml:space="preserve">. That </w:t>
      </w:r>
      <w:r w:rsidRPr="00CA16D2">
        <w:t>means each sample for the training of t</w:t>
      </w:r>
      <w:r>
        <w:t xml:space="preserve">he model </w:t>
      </w:r>
      <w:r w:rsidRPr="00CA16D2">
        <w:t>wi</w:t>
      </w:r>
      <w:r>
        <w:t>ll have multiple labels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w:t>
      </w:r>
      <w:r>
        <w:t xml:space="preserve">trained </w:t>
      </w:r>
      <w:r w:rsidRPr="00CA16D2">
        <w:t xml:space="preserve">model will </w:t>
      </w:r>
      <w:r>
        <w:t>output</w:t>
      </w:r>
      <w:r w:rsidRPr="00CA16D2">
        <w:t xml:space="preserve"> more</w:t>
      </w:r>
      <w:r>
        <w:t xml:space="preserve"> than one value, i.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B8001B">
        <w:t xml:space="preserve">The number </w:t>
      </w:r>
      <w:r>
        <w:t xml:space="preserve">of </w:t>
      </w:r>
      <w:r w:rsidRPr="00B8001B">
        <w:t>class</w:t>
      </w:r>
      <w:r>
        <w:t>es</w:t>
      </w:r>
      <w:r w:rsidRPr="00B8001B">
        <w:t xml:space="preserve"> the model </w:t>
      </w:r>
      <w:r>
        <w:t>has</w:t>
      </w:r>
      <w:r w:rsidRPr="00B8001B">
        <w:t xml:space="preserve"> to determine </w:t>
      </w:r>
      <w:r>
        <w:t>is equal to</w:t>
      </w:r>
      <w:r w:rsidRPr="00B8001B">
        <w:t xml:space="preserve"> the number of the azimuth </w:t>
      </w:r>
      <w:r>
        <w:t xml:space="preserve">angle classes </w:t>
      </w:r>
      <w:r w:rsidRPr="00B8001B">
        <w:t>plus the number of the elevation angle classes</w:t>
      </w:r>
      <w:r>
        <w:t xml:space="preserve"> divided by the resolution, as shown in Equation (13)</w:t>
      </w:r>
      <w:r w:rsidRPr="00B8001B">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ED1B7D" w14:paraId="0C6710B6" w14:textId="77777777" w:rsidTr="001F4295">
        <w:tc>
          <w:tcPr>
            <w:tcW w:w="1127" w:type="dxa"/>
            <w:vAlign w:val="center"/>
          </w:tcPr>
          <w:p w14:paraId="5DD74179" w14:textId="77777777" w:rsidR="00ED1B7D" w:rsidRDefault="00ED1B7D" w:rsidP="00347713">
            <w:pPr>
              <w:spacing w:before="240" w:after="240"/>
              <w:jc w:val="center"/>
            </w:pPr>
          </w:p>
        </w:tc>
        <w:tc>
          <w:tcPr>
            <w:tcW w:w="6163" w:type="dxa"/>
            <w:vAlign w:val="center"/>
          </w:tcPr>
          <w:p w14:paraId="25F7A6BC" w14:textId="328901D1" w:rsidR="00ED1B7D" w:rsidRDefault="00000000"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P</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8C443BA" w14:textId="00E565CE" w:rsidR="00ED1B7D" w:rsidRPr="00467AC1" w:rsidRDefault="005E5626" w:rsidP="002B65EA">
            <w:pPr>
              <w:pStyle w:val="Caption"/>
              <w:spacing w:before="240" w:after="240"/>
              <w:ind w:left="0" w:firstLine="0"/>
              <w:jc w:val="right"/>
            </w:pPr>
            <w:r>
              <w:t>Eq. 13</w:t>
            </w:r>
          </w:p>
        </w:tc>
      </w:tr>
    </w:tbl>
    <w:p w14:paraId="31028E82" w14:textId="02BF022D" w:rsidR="00CD1B18" w:rsidRDefault="00101654" w:rsidP="00134F78">
      <w:pPr>
        <w:pStyle w:val="Heading2"/>
        <w:numPr>
          <w:ilvl w:val="0"/>
          <w:numId w:val="12"/>
        </w:numPr>
        <w:ind w:left="1514"/>
      </w:pPr>
      <w:bookmarkStart w:id="36" w:name="_Toc114765105"/>
      <w:r>
        <w:t>METRICS AND SCORING</w:t>
      </w:r>
      <w:bookmarkEnd w:id="36"/>
    </w:p>
    <w:p w14:paraId="6D32F5A2" w14:textId="4BC00284" w:rsidR="00780686" w:rsidRPr="00780686" w:rsidRDefault="00780686" w:rsidP="00780686">
      <w:pPr>
        <w:pStyle w:val="Heading3"/>
        <w:ind w:firstLine="720"/>
        <w:rPr>
          <w:rFonts w:eastAsiaTheme="minorHAnsi" w:cstheme="minorBidi"/>
          <w:i w:val="0"/>
          <w:szCs w:val="22"/>
        </w:rPr>
      </w:pPr>
      <w:r w:rsidRPr="00B8001B">
        <w:rPr>
          <w:rFonts w:eastAsiaTheme="minorHAnsi" w:cstheme="minorBidi"/>
          <w:i w:val="0"/>
          <w:szCs w:val="22"/>
        </w:rPr>
        <w:t>The performance metrics used in this work to compare the proposals</w:t>
      </w:r>
      <w:r>
        <w:rPr>
          <w:rFonts w:eastAsiaTheme="minorHAnsi" w:cstheme="minorBidi"/>
          <w:i w:val="0"/>
          <w:szCs w:val="22"/>
        </w:rPr>
        <w:t xml:space="preserve"> </w:t>
      </w:r>
      <w:r w:rsidRPr="00B8001B">
        <w:rPr>
          <w:rFonts w:eastAsiaTheme="minorHAnsi" w:cstheme="minorBidi"/>
          <w:i w:val="0"/>
          <w:szCs w:val="22"/>
        </w:rPr>
        <w:t xml:space="preserve">explained above and the ML models are accuracy and Mean Square Error (MSE). Accuracy is the fraction of </w:t>
      </w:r>
      <w:r>
        <w:rPr>
          <w:rFonts w:eastAsiaTheme="minorHAnsi" w:cstheme="minorBidi"/>
          <w:i w:val="0"/>
          <w:szCs w:val="22"/>
        </w:rPr>
        <w:t>output values</w:t>
      </w:r>
      <w:r w:rsidRPr="00B8001B">
        <w:rPr>
          <w:rFonts w:eastAsiaTheme="minorHAnsi" w:cstheme="minorBidi"/>
          <w:i w:val="0"/>
          <w:szCs w:val="22"/>
        </w:rPr>
        <w:t xml:space="preserve"> that </w:t>
      </w:r>
      <w:r>
        <w:rPr>
          <w:rFonts w:eastAsiaTheme="minorHAnsi" w:cstheme="minorBidi"/>
          <w:i w:val="0"/>
          <w:szCs w:val="22"/>
        </w:rPr>
        <w:t>are</w:t>
      </w:r>
      <w:r w:rsidRPr="00B8001B">
        <w:rPr>
          <w:rFonts w:eastAsiaTheme="minorHAnsi" w:cstheme="minorBidi"/>
          <w:i w:val="0"/>
          <w:szCs w:val="22"/>
        </w:rPr>
        <w:t xml:space="preserve"> correct</w:t>
      </w:r>
      <w:r>
        <w:rPr>
          <w:rFonts w:eastAsiaTheme="minorHAnsi" w:cstheme="minorBidi"/>
          <w:i w:val="0"/>
          <w:szCs w:val="22"/>
        </w:rPr>
        <w:t>ly predicted</w:t>
      </w:r>
      <w:r w:rsidRPr="00B8001B">
        <w:rPr>
          <w:rFonts w:eastAsiaTheme="minorHAnsi" w:cstheme="minorBidi"/>
          <w:i w:val="0"/>
          <w:szCs w:val="22"/>
        </w:rPr>
        <w:t xml:space="preserve"> </w:t>
      </w:r>
      <w:r>
        <w:rPr>
          <w:rFonts w:eastAsiaTheme="minorHAnsi" w:cstheme="minorBidi"/>
          <w:i w:val="0"/>
          <w:szCs w:val="22"/>
        </w:rPr>
        <w:t>by</w:t>
      </w:r>
      <w:r w:rsidRPr="00B8001B">
        <w:rPr>
          <w:rFonts w:eastAsiaTheme="minorHAnsi" w:cstheme="minorBidi"/>
          <w:i w:val="0"/>
          <w:szCs w:val="22"/>
        </w:rPr>
        <w:t xml:space="preserve"> ML model</w:t>
      </w:r>
      <w:r>
        <w:rPr>
          <w:rFonts w:eastAsiaTheme="minorHAnsi" w:cstheme="minorBidi"/>
          <w:i w:val="0"/>
          <w:szCs w:val="22"/>
        </w:rPr>
        <w:t>, i.e., the fraction of outputs matching the labels</w:t>
      </w:r>
      <w:r w:rsidRPr="00B8001B">
        <w:rPr>
          <w:rFonts w:eastAsiaTheme="minorHAnsi" w:cstheme="minorBidi"/>
          <w:i w:val="0"/>
          <w:szCs w:val="22"/>
        </w:rPr>
        <w:t xml:space="preserve">. The MSE of an estimator measures the average of the squares of the errors—that is, the average </w:t>
      </w:r>
      <w:r>
        <w:rPr>
          <w:rFonts w:eastAsiaTheme="minorHAnsi" w:cstheme="minorBidi"/>
          <w:i w:val="0"/>
          <w:szCs w:val="22"/>
        </w:rPr>
        <w:t xml:space="preserve">of the </w:t>
      </w:r>
      <w:r w:rsidRPr="00B8001B">
        <w:rPr>
          <w:rFonts w:eastAsiaTheme="minorHAnsi" w:cstheme="minorBidi"/>
          <w:i w:val="0"/>
          <w:szCs w:val="22"/>
        </w:rPr>
        <w:t xml:space="preserve">squared difference between the estimated values and the actual </w:t>
      </w:r>
      <w:r>
        <w:rPr>
          <w:rFonts w:eastAsiaTheme="minorHAnsi" w:cstheme="minorBidi"/>
          <w:i w:val="0"/>
          <w:szCs w:val="22"/>
        </w:rPr>
        <w:t>ones</w:t>
      </w:r>
      <w:r w:rsidRPr="00B8001B">
        <w:rPr>
          <w:rFonts w:eastAsiaTheme="minorHAnsi" w:cstheme="minorBidi"/>
          <w:i w:val="0"/>
          <w:szCs w:val="22"/>
        </w:rPr>
        <w:t>.</w:t>
      </w:r>
    </w:p>
    <w:p w14:paraId="6540B23E" w14:textId="39358164" w:rsidR="001D5839" w:rsidRPr="00B8001B" w:rsidRDefault="005E5626" w:rsidP="00B8001B">
      <w:pPr>
        <w:pStyle w:val="Heading3"/>
        <w:rPr>
          <w:rFonts w:eastAsiaTheme="minorHAnsi" w:cstheme="minorBidi"/>
          <w:i w:val="0"/>
          <w:szCs w:val="22"/>
        </w:rPr>
      </w:pPr>
      <w:r>
        <w:t>Separated</w:t>
      </w:r>
      <w:r w:rsidR="001D5839">
        <w:t xml:space="preserve"> proposal</w:t>
      </w:r>
    </w:p>
    <w:p w14:paraId="22E0C217" w14:textId="671F605E"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w:t>
      </w:r>
      <w:r w:rsidR="00780686">
        <w:t>s for</w:t>
      </w:r>
      <w:r w:rsidRPr="00C70094">
        <w:t xml:space="preserve"> the </w:t>
      </w:r>
      <m:oMath>
        <m:r>
          <w:rPr>
            <w:rFonts w:ascii="Cambria Math" w:hAnsi="Cambria Math"/>
          </w:rPr>
          <m:t>i</m:t>
        </m:r>
      </m:oMath>
      <w:r w:rsidRPr="00C70094">
        <w:t>-th</w:t>
      </w:r>
      <w:r w:rsidR="00780686">
        <w:t xml:space="preserve"> input</w:t>
      </w:r>
      <w:r w:rsidRPr="00C70094">
        <w:t xml:space="preserve">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780686" w:rsidRPr="00780686">
        <w:t>and</w:t>
      </w:r>
      <w:r w:rsidR="00646DA8">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w:t>
      </w:r>
      <w:r w:rsidR="00780686">
        <w:t>s</w:t>
      </w:r>
      <w:r w:rsidRPr="00C70094">
        <w:t>, then the fraction of correct predictions</w:t>
      </w:r>
      <w:r w:rsidR="00646DA8">
        <w:t xml:space="preserve"> of </w:t>
      </w:r>
      <w:r w:rsidR="00646DA8" w:rsidRPr="00DE0241">
        <w:t xml:space="preserve">models </w:t>
      </w:r>
      <w:r w:rsidR="00780686">
        <w:t xml:space="preserve">estimating </w:t>
      </w:r>
      <w:r w:rsidR="00780686" w:rsidRPr="00DE0241">
        <w:t>azimut</w:t>
      </w:r>
      <w:r w:rsidR="00780686">
        <w:t>h and elevation angles,</w:t>
      </w:r>
      <w:r w:rsidR="00780686" w:rsidRPr="00C70094">
        <w:t xml:space="preserve"> over</w:t>
      </w:r>
      <w:r w:rsidR="00780686">
        <w:t xml:space="preserve"> </w:t>
      </w:r>
      <m:oMath>
        <m:r>
          <w:rPr>
            <w:rFonts w:ascii="Cambria Math" w:hAnsi="Cambria Math"/>
          </w:rPr>
          <m:t xml:space="preserve">L </m:t>
        </m:r>
      </m:oMath>
      <w:r w:rsidR="00780686">
        <w:rPr>
          <w:rFonts w:eastAsiaTheme="minorEastAsia"/>
        </w:rPr>
        <w:t xml:space="preserve">samples, </w:t>
      </w:r>
      <w:r w:rsidR="00780686" w:rsidRPr="00C70094">
        <w:rPr>
          <w:rFonts w:eastAsiaTheme="minorEastAsia"/>
        </w:rPr>
        <w:t>is defined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161"/>
        <w:gridCol w:w="1244"/>
      </w:tblGrid>
      <w:tr w:rsidR="00761513" w14:paraId="11D9A4D7" w14:textId="77777777" w:rsidTr="00EF7C77">
        <w:tc>
          <w:tcPr>
            <w:tcW w:w="1129" w:type="dxa"/>
            <w:vAlign w:val="center"/>
          </w:tcPr>
          <w:p w14:paraId="17FD86BE" w14:textId="77777777" w:rsidR="00761513" w:rsidRDefault="00761513" w:rsidP="00347713">
            <w:pPr>
              <w:spacing w:before="240" w:after="240"/>
              <w:jc w:val="center"/>
            </w:pPr>
          </w:p>
        </w:tc>
        <w:tc>
          <w:tcPr>
            <w:tcW w:w="6161" w:type="dxa"/>
            <w:vAlign w:val="center"/>
          </w:tcPr>
          <w:p w14:paraId="7426D999" w14:textId="0B1451EC" w:rsidR="00761513" w:rsidRDefault="00000000" w:rsidP="005E5626">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1244" w:type="dxa"/>
            <w:vAlign w:val="center"/>
          </w:tcPr>
          <w:p w14:paraId="1176B3BA" w14:textId="71CF9B69" w:rsidR="00761513" w:rsidRPr="00467AC1" w:rsidRDefault="005E5626" w:rsidP="00D05C8A">
            <w:pPr>
              <w:pStyle w:val="Caption"/>
              <w:spacing w:before="240" w:after="240"/>
              <w:ind w:left="0" w:firstLine="0"/>
              <w:jc w:val="right"/>
            </w:pPr>
            <w:r>
              <w:t>Eq. 14</w:t>
            </w:r>
          </w:p>
        </w:tc>
      </w:tr>
      <w:tr w:rsidR="00761513" w14:paraId="1EB81FA2" w14:textId="77777777" w:rsidTr="00EF7C77">
        <w:tc>
          <w:tcPr>
            <w:tcW w:w="1129" w:type="dxa"/>
            <w:vAlign w:val="center"/>
          </w:tcPr>
          <w:p w14:paraId="1D122423" w14:textId="77777777" w:rsidR="00761513" w:rsidRDefault="00761513" w:rsidP="00347713">
            <w:pPr>
              <w:spacing w:before="240" w:after="240"/>
              <w:jc w:val="center"/>
            </w:pPr>
          </w:p>
        </w:tc>
        <w:tc>
          <w:tcPr>
            <w:tcW w:w="6161" w:type="dxa"/>
            <w:vAlign w:val="center"/>
          </w:tcPr>
          <w:p w14:paraId="5C010D88" w14:textId="3CA15B27" w:rsidR="00761513" w:rsidRDefault="00000000"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244" w:type="dxa"/>
            <w:vAlign w:val="center"/>
          </w:tcPr>
          <w:p w14:paraId="2F710ACD" w14:textId="3A298F24" w:rsidR="00761513" w:rsidRDefault="005E5626" w:rsidP="00D05C8A">
            <w:pPr>
              <w:pStyle w:val="Caption"/>
              <w:spacing w:before="240" w:after="240"/>
              <w:ind w:left="0" w:firstLine="0"/>
              <w:jc w:val="right"/>
            </w:pPr>
            <w:r>
              <w:t>Eq. 15</w:t>
            </w:r>
          </w:p>
        </w:tc>
      </w:tr>
    </w:tbl>
    <w:p w14:paraId="0270224C" w14:textId="1F0AC5A7" w:rsidR="001712FF" w:rsidRDefault="001712FF" w:rsidP="001712FF">
      <w:pPr>
        <w:ind w:firstLine="0"/>
        <w:rPr>
          <w:rFonts w:eastAsiaTheme="minorEastAsia"/>
        </w:rPr>
      </w:pPr>
      <w:r w:rsidRPr="00000EC9">
        <w:t xml:space="preserve">where </w:t>
      </w:r>
      <m:oMath>
        <m:r>
          <w:rPr>
            <w:rFonts w:ascii="Cambria Math" w:hAnsi="Cambria Math"/>
          </w:rPr>
          <m:t>1(x)</m:t>
        </m:r>
      </m:oMath>
      <w:r>
        <w:t xml:space="preserve"> </w:t>
      </w:r>
      <w:commentRangeStart w:id="37"/>
      <w:r>
        <w:t xml:space="preserve">is </w:t>
      </w:r>
      <w:r w:rsidR="000844D9">
        <w:t>an</w:t>
      </w:r>
      <w:r>
        <w:t xml:space="preserve"> indicator function</w:t>
      </w:r>
      <w:commentRangeEnd w:id="37"/>
      <w:r>
        <w:rPr>
          <w:rStyle w:val="CommentReference"/>
        </w:rPr>
        <w:commentReference w:id="37"/>
      </w:r>
      <w:r w:rsidR="000844D9">
        <w:t xml:space="preserve"> </w:t>
      </w:r>
      <w:r w:rsidR="000844D9" w:rsidRPr="000844D9">
        <w:t>that is one if the values being compared are equal and zero otherwise</w:t>
      </w:r>
      <w:r>
        <w:t xml:space="preserve">. The expressions used to </w:t>
      </w:r>
      <w:r w:rsidRPr="00DE0241">
        <w:t xml:space="preserve">calculate the </w:t>
      </w:r>
      <w:r>
        <w:t xml:space="preserve">MSE of the predictions of </w:t>
      </w:r>
      <w:r w:rsidRPr="00DE0241">
        <w:t>azimut</w:t>
      </w:r>
      <w:r>
        <w:t xml:space="preserve">h and elevation angles, </w:t>
      </w:r>
      <w:r w:rsidRPr="00C70094">
        <w:t>over</w:t>
      </w:r>
      <w:r>
        <w:t xml:space="preserve"> </w:t>
      </w:r>
      <m:oMath>
        <m:r>
          <w:rPr>
            <w:rFonts w:ascii="Cambria Math" w:hAnsi="Cambria Math"/>
          </w:rPr>
          <m:t xml:space="preserve">L </m:t>
        </m:r>
      </m:oMath>
      <w:r>
        <w:rPr>
          <w:rFonts w:eastAsiaTheme="minorEastAsia"/>
        </w:rPr>
        <w:t>samples, are</w:t>
      </w:r>
      <w:r w:rsidRPr="00C70094">
        <w:rPr>
          <w:rFonts w:eastAsiaTheme="minorEastAsia"/>
        </w:rPr>
        <w:t xml:space="preserve"> defined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6690"/>
        <w:gridCol w:w="1244"/>
      </w:tblGrid>
      <w:tr w:rsidR="0014639F" w14:paraId="57817FDA" w14:textId="77777777" w:rsidTr="00EF7C77">
        <w:tc>
          <w:tcPr>
            <w:tcW w:w="600" w:type="dxa"/>
            <w:vAlign w:val="center"/>
          </w:tcPr>
          <w:p w14:paraId="23B1C8EE" w14:textId="77777777" w:rsidR="0014639F" w:rsidRDefault="0014639F" w:rsidP="007629E1">
            <w:pPr>
              <w:spacing w:before="240" w:after="240"/>
              <w:jc w:val="center"/>
            </w:pPr>
          </w:p>
        </w:tc>
        <w:tc>
          <w:tcPr>
            <w:tcW w:w="6690" w:type="dxa"/>
            <w:vAlign w:val="center"/>
          </w:tcPr>
          <w:p w14:paraId="76761811" w14:textId="04A6B9E5" w:rsidR="0014639F" w:rsidRDefault="00000000" w:rsidP="0014639F">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2B863A90" w14:textId="2C557810" w:rsidR="0014639F" w:rsidRPr="00467AC1" w:rsidRDefault="005E5626" w:rsidP="00D05C8A">
            <w:pPr>
              <w:pStyle w:val="Caption"/>
              <w:spacing w:before="240" w:after="240"/>
              <w:ind w:left="0" w:firstLine="0"/>
              <w:jc w:val="right"/>
            </w:pPr>
            <w:r>
              <w:t>Eq. 16</w:t>
            </w:r>
          </w:p>
        </w:tc>
      </w:tr>
      <w:tr w:rsidR="0014639F" w14:paraId="517A4210" w14:textId="77777777" w:rsidTr="00EF7C77">
        <w:tc>
          <w:tcPr>
            <w:tcW w:w="600" w:type="dxa"/>
            <w:vAlign w:val="center"/>
          </w:tcPr>
          <w:p w14:paraId="1E12AA5C" w14:textId="77777777" w:rsidR="0014639F" w:rsidRDefault="0014639F" w:rsidP="007629E1">
            <w:pPr>
              <w:spacing w:before="240" w:after="240"/>
              <w:jc w:val="center"/>
            </w:pPr>
          </w:p>
        </w:tc>
        <w:tc>
          <w:tcPr>
            <w:tcW w:w="6690" w:type="dxa"/>
            <w:vAlign w:val="center"/>
          </w:tcPr>
          <w:p w14:paraId="4D1E4EEF" w14:textId="71E34BBE" w:rsidR="0014639F" w:rsidRDefault="00000000" w:rsidP="0014639F">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1EC6F38E" w14:textId="3C92761C" w:rsidR="0014639F" w:rsidRDefault="005E5626" w:rsidP="00D05C8A">
            <w:pPr>
              <w:pStyle w:val="Caption"/>
              <w:spacing w:before="240" w:after="240"/>
              <w:ind w:left="0" w:firstLine="0"/>
              <w:jc w:val="right"/>
            </w:pPr>
            <w:r>
              <w:t>Eq. 17</w:t>
            </w:r>
          </w:p>
        </w:tc>
      </w:tr>
    </w:tbl>
    <w:p w14:paraId="3A6ECF8A" w14:textId="5FBC0186" w:rsidR="00425FC0" w:rsidRDefault="0014639F" w:rsidP="00B65D65">
      <w:pPr>
        <w:ind w:firstLine="0"/>
      </w:pPr>
      <w:r>
        <w:t xml:space="preserve"> </w:t>
      </w:r>
      <w:r w:rsidR="006D4C88">
        <w:t xml:space="preserve"> </w:t>
      </w:r>
      <w:r w:rsidR="00425FC0" w:rsidRPr="00425FC0">
        <w:t>Being i</w:t>
      </w:r>
      <w:r w:rsidR="00481132">
        <w:t>ndependent events, the accu</w:t>
      </w:r>
      <w:r w:rsidR="00C51879">
        <w:t>racy</w:t>
      </w:r>
      <w:r w:rsidR="00425FC0" w:rsidRPr="00425FC0">
        <w:t xml:space="preserve"> of the </w:t>
      </w:r>
      <w:r w:rsidR="00B8001B">
        <w:t>S</w:t>
      </w:r>
      <w:r w:rsidR="00035F54">
        <w:t>P</w:t>
      </w:r>
      <w:r w:rsidR="00425FC0" w:rsidRPr="00425FC0">
        <w:t xml:space="preserve"> </w:t>
      </w:r>
      <w:r w:rsidR="001712FF">
        <w:t>is</w:t>
      </w:r>
      <w:r w:rsidR="00425FC0" w:rsidRPr="00425FC0">
        <w:t xml:space="preserv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EF7C77">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4D7A376F" w:rsidR="00761513" w:rsidRDefault="00000000" w:rsidP="0014639F">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r>
                      <w:rPr>
                        <w:rFonts w:ascii="Cambria Math" w:hAnsi="Cambria Math"/>
                      </w:rPr>
                      <m:t>*accuracy</m:t>
                    </m:r>
                  </m:e>
                  <m:sub>
                    <m:r>
                      <w:rPr>
                        <w:rFonts w:ascii="Cambria Math" w:eastAsiaTheme="minorEastAsia" w:hAnsi="Cambria Math"/>
                      </w:rPr>
                      <m:t>SP-θ</m:t>
                    </m:r>
                  </m:sub>
                </m:sSub>
              </m:oMath>
            </m:oMathPara>
          </w:p>
        </w:tc>
        <w:tc>
          <w:tcPr>
            <w:tcW w:w="1304" w:type="dxa"/>
            <w:vAlign w:val="center"/>
          </w:tcPr>
          <w:p w14:paraId="4CD4791C" w14:textId="518E84BE" w:rsidR="00761513" w:rsidRPr="00467AC1" w:rsidRDefault="001D5839" w:rsidP="002B65EA">
            <w:pPr>
              <w:pStyle w:val="Caption"/>
              <w:spacing w:before="240" w:after="240"/>
              <w:ind w:left="0" w:firstLine="0"/>
            </w:pPr>
            <w:r>
              <w:t xml:space="preserve">             </w:t>
            </w:r>
            <w:r w:rsidR="00761513">
              <w:t>Eq. 1</w:t>
            </w:r>
            <w:r w:rsidR="005E5626">
              <w:t>8</w:t>
            </w:r>
          </w:p>
        </w:tc>
      </w:tr>
    </w:tbl>
    <w:p w14:paraId="15BA82E9" w14:textId="3044DEF0" w:rsidR="0014639F" w:rsidRDefault="001712FF" w:rsidP="00D71424">
      <w:pPr>
        <w:ind w:left="0"/>
      </w:pPr>
      <w:r>
        <w:t>a</w:t>
      </w:r>
      <w:r w:rsidR="00035F54">
        <w:t xml:space="preserve">nd the MSE </w:t>
      </w:r>
      <w:r>
        <w:t>is</w:t>
      </w:r>
      <w:r w:rsidR="00035F54">
        <w:t xml:space="preserv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035F54" w14:paraId="051A4BF7" w14:textId="77777777" w:rsidTr="00EF7C77">
        <w:tc>
          <w:tcPr>
            <w:tcW w:w="1127" w:type="dxa"/>
            <w:vAlign w:val="center"/>
          </w:tcPr>
          <w:p w14:paraId="0365E763" w14:textId="77777777" w:rsidR="00035F54" w:rsidRDefault="00035F54" w:rsidP="007629E1">
            <w:pPr>
              <w:spacing w:before="240" w:after="240"/>
              <w:jc w:val="center"/>
            </w:pPr>
          </w:p>
        </w:tc>
        <w:tc>
          <w:tcPr>
            <w:tcW w:w="6103" w:type="dxa"/>
            <w:vAlign w:val="center"/>
          </w:tcPr>
          <w:p w14:paraId="776A647A" w14:textId="5672737F" w:rsidR="00035F54" w:rsidRDefault="00000000" w:rsidP="00035F54">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r>
                      <w:rPr>
                        <w:rFonts w:ascii="Cambria Math" w:hAnsi="Cambria Math"/>
                      </w:rPr>
                      <m:t>+MSE</m:t>
                    </m:r>
                  </m:e>
                  <m:sub>
                    <m:r>
                      <w:rPr>
                        <w:rFonts w:ascii="Cambria Math" w:eastAsiaTheme="minorEastAsia" w:hAnsi="Cambria Math"/>
                      </w:rPr>
                      <m:t>SP-θ</m:t>
                    </m:r>
                  </m:sub>
                </m:sSub>
              </m:oMath>
            </m:oMathPara>
          </w:p>
        </w:tc>
        <w:tc>
          <w:tcPr>
            <w:tcW w:w="1304" w:type="dxa"/>
            <w:vAlign w:val="center"/>
          </w:tcPr>
          <w:p w14:paraId="479DA045" w14:textId="080E1FFE" w:rsidR="00035F54" w:rsidRPr="00467AC1" w:rsidRDefault="005E5626" w:rsidP="007629E1">
            <w:pPr>
              <w:pStyle w:val="Caption"/>
              <w:spacing w:before="240" w:after="240"/>
              <w:ind w:left="0" w:firstLine="0"/>
            </w:pPr>
            <w:r>
              <w:t xml:space="preserve">             Eq. 19</w:t>
            </w:r>
          </w:p>
        </w:tc>
      </w:tr>
    </w:tbl>
    <w:p w14:paraId="5973664C" w14:textId="77777777" w:rsidR="000D6119" w:rsidRDefault="000D6119" w:rsidP="000D6119">
      <w:pPr>
        <w:pStyle w:val="Heading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6CFAF28A" w14:textId="77777777" w:rsidR="001712FF" w:rsidRDefault="001712FF" w:rsidP="001712FF">
      <w:r w:rsidRPr="00EF7C77">
        <w:t xml:space="preserve">In this case, </w:t>
      </w:r>
      <w:r>
        <w:t>the expressions for calculating accu</w:t>
      </w:r>
      <w:r w:rsidRPr="005C4319">
        <w:t>racy</w:t>
      </w:r>
      <w:r>
        <w:t xml:space="preserve"> and MSE</w:t>
      </w:r>
      <w:r w:rsidRPr="005C4319">
        <w:t xml:space="preserve"> </w:t>
      </w:r>
      <w:r>
        <w:t xml:space="preserve">are </w:t>
      </w:r>
      <w:r w:rsidRPr="005C4319">
        <w:t>given</w:t>
      </w:r>
      <w:r>
        <w:t>, respectively,</w:t>
      </w:r>
      <w:r w:rsidRPr="005C4319">
        <w:t xml:space="preserve"> by</w:t>
      </w:r>
    </w:p>
    <w:tbl>
      <w:tblPr>
        <w:tblStyle w:val="TableGrid"/>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EF7C77">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3A4ED958" w:rsidR="00761513" w:rsidRDefault="00000000"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1E4A28BB" w:rsidR="00761513" w:rsidRPr="00467AC1" w:rsidRDefault="00CB4063" w:rsidP="0086609E">
            <w:pPr>
              <w:pStyle w:val="Caption"/>
              <w:spacing w:before="240" w:after="240"/>
              <w:ind w:left="0" w:firstLine="0"/>
              <w:jc w:val="right"/>
            </w:pPr>
            <w:r>
              <w:t>E</w:t>
            </w:r>
            <w:r w:rsidR="00761513">
              <w:t xml:space="preserve">q. </w:t>
            </w:r>
            <w:r w:rsidR="005E5626">
              <w:t>20</w:t>
            </w:r>
          </w:p>
        </w:tc>
      </w:tr>
      <w:tr w:rsidR="00035F54" w14:paraId="366E94E5" w14:textId="77777777" w:rsidTr="00EF7C77">
        <w:tc>
          <w:tcPr>
            <w:tcW w:w="764" w:type="dxa"/>
            <w:vAlign w:val="center"/>
          </w:tcPr>
          <w:p w14:paraId="26A06920" w14:textId="77777777" w:rsidR="00035F54" w:rsidRDefault="00035F54" w:rsidP="00347713">
            <w:pPr>
              <w:spacing w:before="240" w:after="240"/>
              <w:jc w:val="center"/>
            </w:pPr>
          </w:p>
        </w:tc>
        <w:tc>
          <w:tcPr>
            <w:tcW w:w="6466" w:type="dxa"/>
            <w:vAlign w:val="center"/>
          </w:tcPr>
          <w:p w14:paraId="72EDB8EE" w14:textId="74C8EACC" w:rsidR="00035F54" w:rsidRDefault="00000000" w:rsidP="00C5062D">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e>
                </m:nary>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oMath>
            </m:oMathPara>
          </w:p>
        </w:tc>
        <w:tc>
          <w:tcPr>
            <w:tcW w:w="1309" w:type="dxa"/>
            <w:vAlign w:val="center"/>
          </w:tcPr>
          <w:p w14:paraId="24DC672B" w14:textId="159B418F" w:rsidR="00035F54" w:rsidRDefault="00A13DA9" w:rsidP="0086609E">
            <w:pPr>
              <w:pStyle w:val="Caption"/>
              <w:spacing w:before="240" w:after="240"/>
              <w:ind w:left="0" w:firstLine="0"/>
              <w:jc w:val="right"/>
            </w:pPr>
            <w:r>
              <w:t>Eq. 2</w:t>
            </w:r>
            <w:r w:rsidR="005E5626">
              <w:t>1</w:t>
            </w:r>
          </w:p>
        </w:tc>
      </w:tr>
    </w:tbl>
    <w:p w14:paraId="6A3938D3" w14:textId="2AE1CFD3" w:rsidR="009C349E" w:rsidRPr="009C349E" w:rsidRDefault="009C349E" w:rsidP="009C349E">
      <w:pPr>
        <w:pStyle w:val="Heading2"/>
        <w:numPr>
          <w:ilvl w:val="0"/>
          <w:numId w:val="12"/>
        </w:numPr>
        <w:ind w:left="1514"/>
      </w:pPr>
      <w:bookmarkStart w:id="38" w:name="_Toc114765106"/>
      <w:r w:rsidRPr="009C349E">
        <w:t>PARTIAL CONCLUSIONS</w:t>
      </w:r>
      <w:bookmarkEnd w:id="38"/>
    </w:p>
    <w:p w14:paraId="252C443F" w14:textId="65C32A3E" w:rsidR="00D37979" w:rsidRPr="00D75C4D" w:rsidRDefault="00D37979" w:rsidP="00D37979">
      <w:pPr>
        <w:pStyle w:val="ListParagraph"/>
        <w:numPr>
          <w:ilvl w:val="0"/>
          <w:numId w:val="0"/>
        </w:numPr>
        <w:ind w:left="720" w:firstLine="720"/>
      </w:pPr>
      <w:r>
        <w:t xml:space="preserve">This chapter explained the system model, which consists of </w:t>
      </w:r>
      <m:oMath>
        <m:r>
          <w:rPr>
            <w:rFonts w:ascii="Cambria Math" w:hAnsi="Cambria Math"/>
          </w:rPr>
          <m:t>M</m:t>
        </m:r>
      </m:oMath>
      <w:r>
        <w:t xml:space="preserve"> antennas uniformly spaced, forming a circle. A switch connects to each of the antennas at a time for collecting </w:t>
      </w:r>
      <m:oMath>
        <m:r>
          <w:rPr>
            <w:rFonts w:ascii="Cambria Math" w:hAnsi="Cambria Math"/>
          </w:rPr>
          <m:t>K</m:t>
        </m:r>
      </m:oMath>
      <w:r>
        <w:t xml:space="preserve"> samples used to calculate the average received power. The power received at each antenna from a transmitter feeds an ML model that predicts the azimuth and elevation angles of the transmitter in relation to the center of the antenna array. </w:t>
      </w:r>
      <w:r w:rsidRPr="006E35C7">
        <w:t>There are two kind</w:t>
      </w:r>
      <w:r>
        <w:t>s</w:t>
      </w:r>
      <w:r w:rsidRPr="006E35C7">
        <w:t xml:space="preserve"> of proposals for the training</w:t>
      </w:r>
      <w:r>
        <w:t xml:space="preserve"> of the ML models: (</w:t>
      </w:r>
      <w:proofErr w:type="spellStart"/>
      <w:r>
        <w:t>i</w:t>
      </w:r>
      <w:proofErr w:type="spellEnd"/>
      <w:r>
        <w:t>) the separated</w:t>
      </w:r>
      <w:r w:rsidRPr="006E35C7">
        <w:t xml:space="preserve"> proposal wh</w:t>
      </w:r>
      <w:r>
        <w:t xml:space="preserve">ere </w:t>
      </w:r>
      <w:r w:rsidRPr="006E35C7">
        <w:t>azimuth and elevation an</w:t>
      </w:r>
      <w:r>
        <w:t>gles are independently predicted, and (ii) the multi-label proposal where both angles are simultaneously predicted.</w:t>
      </w:r>
    </w:p>
    <w:p w14:paraId="1C390021" w14:textId="237AD66F" w:rsidR="006A0105" w:rsidRDefault="006A0105" w:rsidP="00DB32F1">
      <w:pPr>
        <w:pStyle w:val="Heading1"/>
      </w:pPr>
      <w:bookmarkStart w:id="39" w:name="_Toc114765107"/>
      <w:r>
        <w:lastRenderedPageBreak/>
        <w:t>CHAPTER 3: IMPLEMENTATION OF THE SIMULATION SCENARIO</w:t>
      </w:r>
      <w:bookmarkEnd w:id="39"/>
    </w:p>
    <w:p w14:paraId="4F990537" w14:textId="0E45F210" w:rsidR="000844D9" w:rsidRDefault="000844D9" w:rsidP="000844D9">
      <w:r w:rsidRPr="007629E1">
        <w:t xml:space="preserve">This chapter describes the simulation scenario </w:t>
      </w:r>
      <w:r>
        <w:t xml:space="preserve">used </w:t>
      </w:r>
      <w:r w:rsidRPr="007629E1">
        <w:t>to generate the training data that will be used in later chapters for the presentation and analysis of our proposal.</w:t>
      </w:r>
      <w:r>
        <w:t xml:space="preserve"> </w:t>
      </w:r>
      <w:r w:rsidRPr="00792F26">
        <w:t xml:space="preserve">As mentioned </w:t>
      </w:r>
      <w:r>
        <w:t>in the previous chapter</w:t>
      </w:r>
      <w:r w:rsidRPr="00792F26">
        <w:t xml:space="preserve">, </w:t>
      </w:r>
      <w:r>
        <w:rPr>
          <w:rFonts w:eastAsiaTheme="minorEastAsia"/>
        </w:rPr>
        <w:t xml:space="preserve">the normalized average power </w:t>
      </w:r>
      <w:r w:rsidRPr="0064175E">
        <w:rPr>
          <w:rFonts w:eastAsiaTheme="minorEastAsia"/>
        </w:rPr>
        <w:t>measurement</w:t>
      </w:r>
      <w:r>
        <w:rPr>
          <w:rFonts w:eastAsiaTheme="minorEastAsia"/>
        </w:rPr>
        <w:t xml:space="preserve"> vectors</w:t>
      </w:r>
      <w:r>
        <w:t xml:space="preserve"> </w:t>
      </w:r>
      <w:r w:rsidRPr="00792F26">
        <w:t xml:space="preserve">and their respective azimuth and elevation angles at a distance of </w:t>
      </w:r>
      <m:oMath>
        <m:r>
          <w:rPr>
            <w:rFonts w:ascii="Cambria Math" w:hAnsi="Cambria Math"/>
          </w:rPr>
          <m:t xml:space="preserve">p </m:t>
        </m:r>
      </m:oMath>
      <w:r>
        <w:rPr>
          <w:rFonts w:eastAsiaTheme="minorEastAsia"/>
        </w:rPr>
        <w:t xml:space="preserve">meters from the center of the coordinate system, as shown in </w:t>
      </w:r>
      <w:r w:rsidRPr="00792F26">
        <w:t xml:space="preserve">Figure </w:t>
      </w:r>
      <w:r w:rsidRPr="00792F26">
        <w:rPr>
          <w:highlight w:val="yellow"/>
        </w:rPr>
        <w:t>3</w:t>
      </w:r>
      <w:r>
        <w:rPr>
          <w:rFonts w:eastAsiaTheme="minorEastAsia"/>
        </w:rPr>
        <w:t xml:space="preserve">, </w:t>
      </w:r>
      <w:r w:rsidRPr="00792F26">
        <w:t>form the dataset</w:t>
      </w:r>
      <w:r w:rsidRPr="00B46DB4">
        <w:t>.</w:t>
      </w:r>
      <w:r>
        <w:t xml:space="preserve"> </w:t>
      </w:r>
      <w:r w:rsidRPr="00386639">
        <w:t xml:space="preserve">Figure </w:t>
      </w:r>
      <w:r w:rsidRPr="00386639">
        <w:rPr>
          <w:highlight w:val="yellow"/>
        </w:rPr>
        <w:t>4</w:t>
      </w:r>
      <w:r w:rsidRPr="00386639">
        <w:t xml:space="preserve"> implements the flowchart to simulate the </w:t>
      </w:r>
      <w:r>
        <w:t xml:space="preserve">average </w:t>
      </w:r>
      <w:r w:rsidRPr="00386639">
        <w:t xml:space="preserve">received power </w:t>
      </w:r>
      <w:r>
        <w:t>at</w:t>
      </w:r>
      <w:r w:rsidRPr="00386639">
        <w:t xml:space="preserve"> each of the antennas</w:t>
      </w:r>
      <w:r>
        <w:t xml:space="preserve">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r>
          <w:rPr>
            <w:rFonts w:ascii="Cambria Math" w:eastAsiaTheme="minorEastAsia" w:hAnsi="Cambria Math"/>
          </w:rPr>
          <m:t>)</m:t>
        </m:r>
      </m:oMath>
      <w:r w:rsidRPr="00386639">
        <w:t>.</w:t>
      </w:r>
    </w:p>
    <w:p w14:paraId="1AFC7910" w14:textId="77777777" w:rsidR="000844D9" w:rsidRDefault="000844D9" w:rsidP="00601E6E"/>
    <w:p w14:paraId="2A8B2779" w14:textId="77777777" w:rsidR="00386639" w:rsidRDefault="00386639" w:rsidP="00386639">
      <w:pPr>
        <w:keepNext/>
      </w:pPr>
      <w:commentRangeStart w:id="40"/>
      <w:r>
        <w:rPr>
          <w:noProof/>
        </w:rPr>
        <w:drawing>
          <wp:inline distT="0" distB="0" distL="0" distR="0" wp14:anchorId="47F81198" wp14:editId="12C7DDF2">
            <wp:extent cx="4974590" cy="34264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40"/>
      <w:r>
        <w:rPr>
          <w:rStyle w:val="CommentReference"/>
        </w:rPr>
        <w:commentReference w:id="40"/>
      </w:r>
    </w:p>
    <w:p w14:paraId="1E957CBA" w14:textId="23EC9DA1" w:rsidR="00601E6E" w:rsidRDefault="00386639" w:rsidP="00F759AE">
      <w:pPr>
        <w:pStyle w:val="Caption"/>
      </w:pPr>
      <w:r>
        <w:t xml:space="preserve">Figure 3. </w:t>
      </w:r>
      <w:r w:rsidR="00A34AB9">
        <w:t>C</w:t>
      </w:r>
      <w:r w:rsidR="00A34AB9" w:rsidRPr="00CC78FC">
        <w:t>oordinates</w:t>
      </w:r>
      <w:r w:rsidR="00A34AB9">
        <w:t xml:space="preserve"> of the transmitter with respect to the center of the antenna array.</w:t>
      </w:r>
    </w:p>
    <w:p w14:paraId="2256C46C" w14:textId="13A7B1C0" w:rsidR="00F759AE" w:rsidRDefault="00F759AE" w:rsidP="00F759AE">
      <w:pPr>
        <w:keepNext/>
        <w:ind w:left="0"/>
        <w:jc w:val="left"/>
      </w:pPr>
      <w:r>
        <w:rPr>
          <w:noProof/>
        </w:rPr>
        <w:lastRenderedPageBreak/>
        <mc:AlternateContent>
          <mc:Choice Requires="wpg">
            <w:drawing>
              <wp:anchor distT="0" distB="0" distL="114300" distR="114300" simplePos="0" relativeHeight="251675648" behindDoc="0" locked="0" layoutInCell="1" allowOverlap="1" wp14:anchorId="235AD8CF" wp14:editId="6C163B41">
                <wp:simplePos x="0" y="0"/>
                <wp:positionH relativeFrom="column">
                  <wp:posOffset>444038</wp:posOffset>
                </wp:positionH>
                <wp:positionV relativeFrom="paragraph">
                  <wp:posOffset>810780</wp:posOffset>
                </wp:positionV>
                <wp:extent cx="4592089" cy="6605500"/>
                <wp:effectExtent l="0" t="0" r="18415" b="24130"/>
                <wp:wrapNone/>
                <wp:docPr id="71" name="Grupo 71"/>
                <wp:cNvGraphicFramePr/>
                <a:graphic xmlns:a="http://schemas.openxmlformats.org/drawingml/2006/main">
                  <a:graphicData uri="http://schemas.microsoft.com/office/word/2010/wordprocessingGroup">
                    <wpg:wgp>
                      <wpg:cNvGrpSpPr/>
                      <wpg:grpSpPr>
                        <a:xfrm>
                          <a:off x="0" y="0"/>
                          <a:ext cx="4592089" cy="6605500"/>
                          <a:chOff x="0" y="0"/>
                          <a:chExt cx="4592089" cy="6605500"/>
                        </a:xfrm>
                      </wpg:grpSpPr>
                      <wpg:grpSp>
                        <wpg:cNvPr id="70" name="Grupo 70"/>
                        <wpg:cNvGrpSpPr/>
                        <wpg:grpSpPr>
                          <a:xfrm>
                            <a:off x="0" y="3124200"/>
                            <a:ext cx="4556760" cy="3481300"/>
                            <a:chOff x="0" y="0"/>
                            <a:chExt cx="4556760" cy="3481300"/>
                          </a:xfrm>
                        </wpg:grpSpPr>
                        <wps:wsp>
                          <wps:cNvPr id="63" name="Rectángulo 63"/>
                          <wps:cNvSpPr/>
                          <wps:spPr>
                            <a:xfrm>
                              <a:off x="0" y="1420090"/>
                              <a:ext cx="4556760" cy="2061210"/>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E421E" w14:textId="77777777" w:rsidR="00A54337" w:rsidRPr="004F2F4F" w:rsidRDefault="00A54337" w:rsidP="00F759AE">
                                <w:pPr>
                                  <w:ind w:left="0"/>
                                  <w:jc w:val="right"/>
                                  <w:rPr>
                                    <w:color w:val="000000" w:themeColor="text1"/>
                                    <w:sz w:val="14"/>
                                    <w:szCs w:val="14"/>
                                  </w:rPr>
                                </w:pPr>
                                <w:r>
                                  <w:rPr>
                                    <w:color w:val="000000" w:themeColor="text1"/>
                                    <w:sz w:val="14"/>
                                    <w:szCs w:val="14"/>
                                  </w:rPr>
                                  <w:tab/>
                                  <w:t>Power recei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 name="Grupo 69"/>
                          <wpg:cNvGrpSpPr/>
                          <wpg:grpSpPr>
                            <a:xfrm>
                              <a:off x="0" y="0"/>
                              <a:ext cx="4556760" cy="1372004"/>
                              <a:chOff x="0" y="0"/>
                              <a:chExt cx="4556760" cy="1372004"/>
                            </a:xfrm>
                          </wpg:grpSpPr>
                          <wps:wsp>
                            <wps:cNvPr id="64" name="Rectángulo 64"/>
                            <wps:cNvSpPr/>
                            <wps:spPr>
                              <a:xfrm>
                                <a:off x="0" y="256309"/>
                                <a:ext cx="4556760" cy="111569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ACDB36" w14:textId="77777777" w:rsidR="00A54337" w:rsidRPr="004F2F4F" w:rsidRDefault="00A54337" w:rsidP="00F759AE">
                                  <w:pPr>
                                    <w:ind w:left="0"/>
                                    <w:jc w:val="right"/>
                                    <w:rPr>
                                      <w:color w:val="000000" w:themeColor="text1"/>
                                      <w:sz w:val="14"/>
                                      <w:szCs w:val="14"/>
                                    </w:rPr>
                                  </w:pPr>
                                  <w:r>
                                    <w:rPr>
                                      <w:color w:val="000000" w:themeColor="text1"/>
                                      <w:sz w:val="14"/>
                                      <w:szCs w:val="14"/>
                                    </w:rPr>
                                    <w:t>Angles</w:t>
                                  </w:r>
                                </w:p>
                                <w:p w14:paraId="36627DFC" w14:textId="77777777" w:rsidR="00A54337" w:rsidRPr="004F2F4F" w:rsidRDefault="00A54337" w:rsidP="00F759AE">
                                  <w:pPr>
                                    <w:ind w:left="0"/>
                                    <w:jc w:val="right"/>
                                    <w:rPr>
                                      <w:color w:val="000000" w:themeColor="text1"/>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ángulo 65"/>
                            <wps:cNvSpPr/>
                            <wps:spPr>
                              <a:xfrm>
                                <a:off x="0" y="0"/>
                                <a:ext cx="4549140" cy="22923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ED6A1" w14:textId="77777777" w:rsidR="00A54337" w:rsidRPr="004F2F4F" w:rsidRDefault="00A54337" w:rsidP="00F759AE">
                                  <w:pPr>
                                    <w:ind w:left="0"/>
                                    <w:jc w:val="right"/>
                                    <w:rPr>
                                      <w:color w:val="000000" w:themeColor="text1"/>
                                      <w:sz w:val="14"/>
                                      <w:szCs w:val="14"/>
                                    </w:rPr>
                                  </w:pPr>
                                  <w:r>
                                    <w:rPr>
                                      <w:color w:val="000000" w:themeColor="text1"/>
                                      <w:sz w:val="14"/>
                                      <w:szCs w:val="14"/>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68" name="Grupo 68"/>
                        <wpg:cNvGrpSpPr/>
                        <wpg:grpSpPr>
                          <a:xfrm>
                            <a:off x="0" y="0"/>
                            <a:ext cx="4592089" cy="3017808"/>
                            <a:chOff x="0" y="0"/>
                            <a:chExt cx="4592089" cy="3017808"/>
                          </a:xfrm>
                        </wpg:grpSpPr>
                        <wps:wsp>
                          <wps:cNvPr id="66" name="Rectángulo 66"/>
                          <wps:cNvSpPr/>
                          <wps:spPr>
                            <a:xfrm>
                              <a:off x="0" y="2251363"/>
                              <a:ext cx="4545330" cy="76644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7C610" w14:textId="77777777" w:rsidR="00A54337" w:rsidRPr="004F2F4F" w:rsidRDefault="00A54337"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ángulo 67"/>
                          <wps:cNvSpPr/>
                          <wps:spPr>
                            <a:xfrm>
                              <a:off x="27709" y="0"/>
                              <a:ext cx="4564380" cy="761987"/>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6CEF39" w14:textId="77777777" w:rsidR="00A54337" w:rsidRPr="004F2F4F" w:rsidRDefault="00A54337"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35AD8CF" id="Grupo 71" o:spid="_x0000_s1026" style="position:absolute;left:0;text-align:left;margin-left:34.95pt;margin-top:63.85pt;width:361.6pt;height:520.1pt;z-index:251675648" coordsize="45920,66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">
                <v:group id="Grupo 70" o:spid="_x0000_s1027" style="position:absolute;top:31242;width:45567;height:34813" coordsize="45567,34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ect id="Rectángulo 63" o:spid="_x0000_s1028" style="position:absolute;top:14200;width:45567;height:20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0fgwgAAANsAAAAPAAAAZHJzL2Rvd25yZXYueG1sRI9Pi8Iw&#10;FMTvC/sdwlvY25rqQp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BEA0fgwgAAANsAAAAPAAAA&#10;AAAAAAAAAAAAAAcCAABkcnMvZG93bnJldi54bWxQSwUGAAAAAAMAAwC3AAAA9gIAAAAA&#10;" fillcolor="#00b0f0" strokecolor="#00b0f0" strokeweight="1pt">
                    <v:fill opacity="6682f"/>
                    <v:textbox>
                      <w:txbxContent>
                        <w:p w14:paraId="268E421E" w14:textId="77777777" w:rsidR="00A54337" w:rsidRPr="004F2F4F" w:rsidRDefault="00A54337" w:rsidP="00F759AE">
                          <w:pPr>
                            <w:ind w:left="0"/>
                            <w:jc w:val="right"/>
                            <w:rPr>
                              <w:color w:val="000000" w:themeColor="text1"/>
                              <w:sz w:val="14"/>
                              <w:szCs w:val="14"/>
                            </w:rPr>
                          </w:pPr>
                          <w:r>
                            <w:rPr>
                              <w:color w:val="000000" w:themeColor="text1"/>
                              <w:sz w:val="14"/>
                              <w:szCs w:val="14"/>
                            </w:rPr>
                            <w:tab/>
                            <w:t>Power received</w:t>
                          </w:r>
                        </w:p>
                      </w:txbxContent>
                    </v:textbox>
                  </v:rect>
                  <v:group id="Grupo 69" o:spid="_x0000_s1029" style="position:absolute;width:45567;height:13720" coordsize="45567,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ángulo 64" o:spid="_x0000_s1030" style="position:absolute;top:2563;width:45567;height:11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t+UwgAAANsAAAAPAAAAZHJzL2Rvd25yZXYueG1sRI9Pi8Iw&#10;FMTvC/sdwlvY25oqS5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DL6t+UwgAAANsAAAAPAAAA&#10;AAAAAAAAAAAAAAcCAABkcnMvZG93bnJldi54bWxQSwUGAAAAAAMAAwC3AAAA9gIAAAAA&#10;" fillcolor="#00b0f0" strokecolor="#00b0f0" strokeweight="1pt">
                      <v:fill opacity="6682f"/>
                      <v:textbox>
                        <w:txbxContent>
                          <w:p w14:paraId="44ACDB36" w14:textId="77777777" w:rsidR="00A54337" w:rsidRPr="004F2F4F" w:rsidRDefault="00A54337" w:rsidP="00F759AE">
                            <w:pPr>
                              <w:ind w:left="0"/>
                              <w:jc w:val="right"/>
                              <w:rPr>
                                <w:color w:val="000000" w:themeColor="text1"/>
                                <w:sz w:val="14"/>
                                <w:szCs w:val="14"/>
                              </w:rPr>
                            </w:pPr>
                            <w:r>
                              <w:rPr>
                                <w:color w:val="000000" w:themeColor="text1"/>
                                <w:sz w:val="14"/>
                                <w:szCs w:val="14"/>
                              </w:rPr>
                              <w:t>Angles</w:t>
                            </w:r>
                          </w:p>
                          <w:p w14:paraId="36627DFC" w14:textId="77777777" w:rsidR="00A54337" w:rsidRPr="004F2F4F" w:rsidRDefault="00A54337" w:rsidP="00F759AE">
                            <w:pPr>
                              <w:ind w:left="0"/>
                              <w:jc w:val="right"/>
                              <w:rPr>
                                <w:color w:val="000000" w:themeColor="text1"/>
                                <w:sz w:val="14"/>
                                <w:szCs w:val="14"/>
                              </w:rPr>
                            </w:pPr>
                          </w:p>
                        </w:txbxContent>
                      </v:textbox>
                    </v:rect>
                    <v:rect id="Rectángulo 65" o:spid="_x0000_s1031" style="position:absolute;width:45491;height:2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oPwgAAANsAAAAPAAAAZHJzL2Rvd25yZXYueG1sRI9Pi8Iw&#10;FMTvC/sdwlvY25oqbJ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CkpnoPwgAAANsAAAAPAAAA&#10;AAAAAAAAAAAAAAcCAABkcnMvZG93bnJldi54bWxQSwUGAAAAAAMAAwC3AAAA9gIAAAAA&#10;" fillcolor="#00b0f0" strokecolor="#00b0f0" strokeweight="1pt">
                      <v:fill opacity="6682f"/>
                      <v:textbox>
                        <w:txbxContent>
                          <w:p w14:paraId="516ED6A1" w14:textId="77777777" w:rsidR="00A54337" w:rsidRPr="004F2F4F" w:rsidRDefault="00A54337" w:rsidP="00F759AE">
                            <w:pPr>
                              <w:ind w:left="0"/>
                              <w:jc w:val="right"/>
                              <w:rPr>
                                <w:color w:val="000000" w:themeColor="text1"/>
                                <w:sz w:val="14"/>
                                <w:szCs w:val="14"/>
                              </w:rPr>
                            </w:pPr>
                            <w:r>
                              <w:rPr>
                                <w:color w:val="000000" w:themeColor="text1"/>
                                <w:sz w:val="14"/>
                                <w:szCs w:val="14"/>
                              </w:rPr>
                              <w:t>Distance</w:t>
                            </w:r>
                          </w:p>
                        </w:txbxContent>
                      </v:textbox>
                    </v:rect>
                  </v:group>
                </v:group>
                <v:group id="Grupo 68" o:spid="_x0000_s1032" style="position:absolute;width:45920;height:30178" coordsize="45920,3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rect id="Rectángulo 66" o:spid="_x0000_s1033" style="position:absolute;top:22513;width:45453;height:7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" fillcolor="#00b0f0" strokecolor="#00b0f0" strokeweight="1pt">
                    <v:fill opacity="6682f"/>
                    <v:textbox>
                      <w:txbxContent>
                        <w:p w14:paraId="5057C610" w14:textId="77777777" w:rsidR="00A54337" w:rsidRPr="004F2F4F" w:rsidRDefault="00A54337"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v:textbox>
                  </v:rect>
                  <v:rect id="Rectángulo 67" o:spid="_x0000_s1034" style="position:absolute;left:277;width:45643;height:7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" fillcolor="#00b0f0" strokecolor="#00b0f0" strokeweight="1pt">
                    <v:fill opacity="6682f"/>
                    <v:textbox>
                      <w:txbxContent>
                        <w:p w14:paraId="616CEF39" w14:textId="77777777" w:rsidR="00A54337" w:rsidRPr="004F2F4F" w:rsidRDefault="00A54337"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v:textbox>
                  </v:rect>
                </v:group>
              </v:group>
            </w:pict>
          </mc:Fallback>
        </mc:AlternateContent>
      </w:r>
      <w:r>
        <w:rPr>
          <w:noProof/>
        </w:rPr>
        <w:drawing>
          <wp:inline distT="0" distB="0" distL="0" distR="0" wp14:anchorId="4C6CC6C6" wp14:editId="2BEC1FC8">
            <wp:extent cx="3878580" cy="7444123"/>
            <wp:effectExtent l="0" t="0" r="762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dfresizer.com-pdf-crop_page-000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92106" cy="7470083"/>
                    </a:xfrm>
                    <a:prstGeom prst="rect">
                      <a:avLst/>
                    </a:prstGeom>
                  </pic:spPr>
                </pic:pic>
              </a:graphicData>
            </a:graphic>
          </wp:inline>
        </w:drawing>
      </w:r>
    </w:p>
    <w:p w14:paraId="6F86A02A" w14:textId="10EF9CE6" w:rsidR="00CB070E" w:rsidRPr="00CB070E" w:rsidRDefault="00F759AE" w:rsidP="00F759AE">
      <w:pPr>
        <w:pStyle w:val="Caption"/>
        <w:jc w:val="left"/>
      </w:pPr>
      <w:bookmarkStart w:id="41" w:name="_Toc114827501"/>
      <w:r>
        <w:t xml:space="preserve">Figure </w:t>
      </w:r>
      <w:fldSimple w:instr=" SEQ Figure \* ARABIC ">
        <w:r w:rsidR="00C40294">
          <w:rPr>
            <w:noProof/>
          </w:rPr>
          <w:t>9</w:t>
        </w:r>
      </w:fldSimple>
      <w:r>
        <w:t xml:space="preserve">. </w:t>
      </w:r>
      <w:r w:rsidRPr="00756BB6">
        <w:t>Flowchart of the implementation of the scenario.</w:t>
      </w:r>
      <w:bookmarkEnd w:id="41"/>
    </w:p>
    <w:p w14:paraId="256E3F0F" w14:textId="2ACC8900" w:rsidR="00BA2BD0" w:rsidRDefault="000844D9" w:rsidP="00C30F99">
      <w:pPr>
        <w:pStyle w:val="Heading2"/>
        <w:numPr>
          <w:ilvl w:val="0"/>
          <w:numId w:val="20"/>
        </w:numPr>
      </w:pPr>
      <w:bookmarkStart w:id="42" w:name="_Toc114765108"/>
      <w:r>
        <w:lastRenderedPageBreak/>
        <w:t>COORDINATES OF THE ANTENNAS</w:t>
      </w:r>
      <w:bookmarkEnd w:id="42"/>
    </w:p>
    <w:p w14:paraId="4D9668F0" w14:textId="0A59694A" w:rsidR="000844D9" w:rsidRDefault="000844D9" w:rsidP="00C30F99">
      <w:commentRangeStart w:id="43"/>
      <w:r>
        <w:t>We</w:t>
      </w:r>
      <w:commentRangeEnd w:id="43"/>
      <w:r>
        <w:rPr>
          <w:rStyle w:val="CommentReference"/>
        </w:rPr>
        <w:commentReference w:id="43"/>
      </w:r>
      <w:r>
        <w:t xml:space="preserve"> consider a Cartesian coordinate system with orthogonal unit directions (</w:t>
      </w:r>
      <m:oMath>
        <m:acc>
          <m:accPr>
            <m:ctrlPr>
              <w:rPr>
                <w:rFonts w:ascii="Cambria Math" w:hAnsi="Cambria Math"/>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trlPr>
              <w:rPr>
                <w:rFonts w:ascii="Cambria Math" w:hAnsi="Cambria Math"/>
                <w:i/>
              </w:rPr>
            </m:ctrlPr>
          </m:accPr>
          <m:e>
            <m:r>
              <w:rPr>
                <w:rFonts w:ascii="Cambria Math" w:hAnsi="Cambria Math"/>
              </w:rPr>
              <m:t>z</m:t>
            </m:r>
          </m:e>
        </m:acc>
      </m:oMath>
      <w:r>
        <w:t xml:space="preserve">) as a reference coordinate system. </w:t>
      </w:r>
      <m:oMath>
        <m:r>
          <w:rPr>
            <w:rFonts w:ascii="Cambria Math" w:hAnsi="Cambria Math"/>
          </w:rPr>
          <m:t>M</m:t>
        </m:r>
      </m:oMath>
      <w:r>
        <w:t xml:space="preserve"> directional </w:t>
      </w:r>
      <w:r w:rsidRPr="001A5C38">
        <w:t>antennas</w:t>
      </w:r>
      <w:r>
        <w:t xml:space="preserve"> are</w:t>
      </w:r>
      <w:r w:rsidRPr="00522DC0">
        <w:t xml:space="preserve"> uniformly positioned forming a cir</w:t>
      </w:r>
      <w:r>
        <w:t xml:space="preserve">cumference on the </w:t>
      </w:r>
      <m:oMath>
        <m:r>
          <w:rPr>
            <w:rFonts w:ascii="Cambria Math" w:hAnsi="Cambria Math"/>
          </w:rPr>
          <m:t>xy</m:t>
        </m:r>
      </m:oMath>
      <w:r w:rsidRPr="006C6CEC">
        <w:t xml:space="preserve"> plane</w:t>
      </w:r>
      <w:r>
        <w:t xml:space="preserve">. </w:t>
      </w:r>
      <w:r w:rsidRPr="00641AD5">
        <w:t xml:space="preserve">The first antenna is </w:t>
      </w:r>
      <w:r>
        <w:t>placed upon the</w:t>
      </w:r>
      <w:r w:rsidRPr="00641AD5">
        <w:t xml:space="preserve"> </w:t>
      </w:r>
      <m:oMath>
        <m:r>
          <w:rPr>
            <w:rFonts w:ascii="Cambria Math" w:hAnsi="Cambria Math"/>
          </w:rPr>
          <m:t>x</m:t>
        </m:r>
      </m:oMath>
      <w:r w:rsidRPr="00641AD5">
        <w:rPr>
          <w:rFonts w:eastAsiaTheme="minorEastAsia"/>
        </w:rPr>
        <w:t xml:space="preserve"> axis</w:t>
      </w:r>
      <w:r>
        <w:rPr>
          <w:rFonts w:eastAsiaTheme="minorEastAsia"/>
        </w:rPr>
        <w:t xml:space="preserve"> (see Figure </w:t>
      </w:r>
      <w:r w:rsidRPr="00865E26">
        <w:rPr>
          <w:rFonts w:eastAsiaTheme="minorEastAsia"/>
          <w:highlight w:val="yellow"/>
        </w:rPr>
        <w:t>5</w:t>
      </w:r>
      <w:r>
        <w:rPr>
          <w:rFonts w:eastAsiaTheme="minorEastAsia"/>
        </w:rPr>
        <w:t>)</w:t>
      </w:r>
      <w:r>
        <w:t xml:space="preserve">. </w:t>
      </w:r>
      <w:r w:rsidRPr="00792F26">
        <w:t>Each antenna has coordinates</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0</m:t>
            </m:r>
          </m:e>
        </m:d>
      </m:oMath>
      <w:r>
        <w:rPr>
          <w:rFonts w:eastAsiaTheme="minorEastAsia"/>
        </w:rPr>
        <w:t>,</w:t>
      </w:r>
      <w:r>
        <w:t xml:space="preserve"> and the very first antenna has coordinates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 0</m:t>
            </m:r>
          </m:e>
        </m:d>
      </m:oMath>
      <w:r>
        <w:t xml:space="preserve">. As the </w:t>
      </w:r>
      <m:oMath>
        <m:r>
          <w:rPr>
            <w:rFonts w:ascii="Cambria Math" w:hAnsi="Cambria Math"/>
          </w:rPr>
          <m:t>M</m:t>
        </m:r>
      </m:oMath>
      <w:r>
        <w:t xml:space="preserve"> antennas are uniformly positioned on a circle of radius </w:t>
      </w:r>
      <m:oMath>
        <m:r>
          <w:rPr>
            <w:rFonts w:ascii="Cambria Math" w:hAnsi="Cambria Math"/>
          </w:rPr>
          <m:t>r</m:t>
        </m:r>
      </m:oMath>
      <w:r>
        <w:rPr>
          <w:rFonts w:eastAsiaTheme="minorEastAsia"/>
        </w:rPr>
        <w:t xml:space="preserve">, then, each antenna is </w:t>
      </w:r>
      <m:oMath>
        <m:f>
          <m:fPr>
            <m:ctrlPr>
              <w:rPr>
                <w:rFonts w:ascii="Cambria Math" w:hAnsi="Cambria Math"/>
                <w:i/>
              </w:rPr>
            </m:ctrlPr>
          </m:fPr>
          <m:num>
            <m:r>
              <w:rPr>
                <w:rFonts w:ascii="Cambria Math" w:hAnsi="Cambria Math"/>
              </w:rPr>
              <m:t>360</m:t>
            </m:r>
          </m:num>
          <m:den>
            <m:r>
              <w:rPr>
                <w:rFonts w:ascii="Cambria Math" w:hAnsi="Cambria Math"/>
              </w:rPr>
              <m:t>M</m:t>
            </m:r>
          </m:den>
        </m:f>
      </m:oMath>
      <w:r>
        <w:rPr>
          <w:rFonts w:eastAsiaTheme="minorEastAsia"/>
        </w:rPr>
        <w:t xml:space="preserve"> degrees apart from each other. </w:t>
      </w:r>
      <w:commentRangeStart w:id="44"/>
      <w:r>
        <w:rPr>
          <w:rFonts w:eastAsiaTheme="minorEastAsia"/>
        </w:rPr>
        <w:t xml:space="preserve">Therefore, the displacement of the </w:t>
      </w:r>
      <w:r w:rsidRPr="005015F6">
        <w:rPr>
          <w:rFonts w:eastAsiaTheme="minorEastAsia"/>
          <w:i/>
        </w:rPr>
        <w:t>m</w:t>
      </w:r>
      <w:r>
        <w:rPr>
          <w:rFonts w:eastAsiaTheme="minorEastAsia"/>
        </w:rPr>
        <w:t>-</w:t>
      </w:r>
      <w:proofErr w:type="spellStart"/>
      <w:r>
        <w:rPr>
          <w:rFonts w:eastAsiaTheme="minorEastAsia"/>
        </w:rPr>
        <w:t>th</w:t>
      </w:r>
      <w:proofErr w:type="spellEnd"/>
      <w:r>
        <w:rPr>
          <w:rFonts w:eastAsiaTheme="minorEastAsia"/>
        </w:rPr>
        <w:t xml:space="preserve"> antenna with respect to an adjacent antenna can be expressed as</w:t>
      </w:r>
      <w:commentRangeEnd w:id="44"/>
      <w:r w:rsidR="00C30F99">
        <w:rPr>
          <w:rStyle w:val="CommentReference"/>
        </w:rPr>
        <w:commentReference w:id="44"/>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6389"/>
        <w:gridCol w:w="1334"/>
      </w:tblGrid>
      <w:tr w:rsidR="00BA2BD0" w14:paraId="459ED96F" w14:textId="77777777" w:rsidTr="0020437C">
        <w:tc>
          <w:tcPr>
            <w:tcW w:w="811" w:type="dxa"/>
            <w:vAlign w:val="center"/>
          </w:tcPr>
          <w:p w14:paraId="1175F686" w14:textId="77777777" w:rsidR="00BA2BD0" w:rsidRDefault="00BA2BD0" w:rsidP="007629E1">
            <w:pPr>
              <w:spacing w:before="240" w:after="240"/>
              <w:jc w:val="center"/>
            </w:pPr>
          </w:p>
        </w:tc>
        <w:tc>
          <w:tcPr>
            <w:tcW w:w="6389" w:type="dxa"/>
            <w:vAlign w:val="center"/>
          </w:tcPr>
          <w:p w14:paraId="757F1E83" w14:textId="048C4708" w:rsidR="00BA2BD0" w:rsidRDefault="00000000" w:rsidP="007629E1">
            <w:pPr>
              <w:keepNext/>
              <w:spacing w:before="240" w:after="240"/>
              <w:ind w:left="0" w:firstLine="0"/>
            </w:pPr>
            <m:oMathPara>
              <m:oMath>
                <m:sSub>
                  <m:sSubPr>
                    <m:ctrlPr>
                      <w:rPr>
                        <w:rFonts w:ascii="Cambria Math" w:hAnsi="Cambria Math"/>
                        <w:i/>
                      </w:rPr>
                    </m:ctrlPr>
                  </m:sSubPr>
                  <m:e>
                    <m:r>
                      <w:rPr>
                        <w:rFonts w:ascii="Cambria Math" w:hAnsi="Cambria Math"/>
                      </w:rPr>
                      <m:t>φ</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360*m</m:t>
                    </m:r>
                  </m:num>
                  <m:den>
                    <m:r>
                      <w:rPr>
                        <w:rFonts w:ascii="Cambria Math" w:hAnsi="Cambria Math"/>
                      </w:rPr>
                      <m:t>M</m:t>
                    </m:r>
                  </m:den>
                </m:f>
                <m:r>
                  <w:rPr>
                    <w:rFonts w:ascii="Cambria Math" w:hAnsi="Cambria Math"/>
                  </w:rPr>
                  <m:t>.</m:t>
                </m:r>
              </m:oMath>
            </m:oMathPara>
          </w:p>
        </w:tc>
        <w:tc>
          <w:tcPr>
            <w:tcW w:w="1334" w:type="dxa"/>
            <w:vAlign w:val="center"/>
          </w:tcPr>
          <w:p w14:paraId="28C26B65" w14:textId="7B8D07E5" w:rsidR="00BA2BD0" w:rsidRPr="00467AC1" w:rsidRDefault="000844D9" w:rsidP="002B65EA">
            <w:pPr>
              <w:pStyle w:val="Caption"/>
              <w:spacing w:before="240" w:after="240"/>
              <w:ind w:left="0" w:firstLine="0"/>
              <w:jc w:val="right"/>
            </w:pPr>
            <w:r>
              <w:t>.</w:t>
            </w:r>
            <w:r w:rsidR="005E5626">
              <w:t>Eq. 22</w:t>
            </w:r>
          </w:p>
        </w:tc>
      </w:tr>
    </w:tbl>
    <w:p w14:paraId="7A0845B2" w14:textId="0A6FEC38" w:rsidR="00BA2BD0" w:rsidRDefault="00BA2BD0" w:rsidP="007D2260">
      <w:r w:rsidRPr="00627167">
        <w:t xml:space="preserve">The radius of the </w:t>
      </w:r>
      <w:r w:rsidR="00CE6C4E" w:rsidRPr="00627167">
        <w:t>circ</w:t>
      </w:r>
      <w:r w:rsidR="00CE6C4E">
        <w:t>umference</w:t>
      </w:r>
      <w:r w:rsidRPr="00627167">
        <w:t xml:space="preserve"> formed</w:t>
      </w:r>
      <w:r>
        <w:t xml:space="preserve"> by the antennas is denoted by </w:t>
      </w:r>
      <m:oMath>
        <m:r>
          <w:rPr>
            <w:rFonts w:ascii="Cambria Math" w:hAnsi="Cambria Math"/>
          </w:rPr>
          <m:t>r</m:t>
        </m:r>
      </m:oMath>
      <w:r w:rsidRPr="00627167">
        <w:t>. Then the coordinates of the antennas ar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BA2BD0" w14:paraId="3C2C2A6C" w14:textId="77777777" w:rsidTr="0020437C">
        <w:tc>
          <w:tcPr>
            <w:tcW w:w="1038" w:type="dxa"/>
            <w:vAlign w:val="center"/>
          </w:tcPr>
          <w:p w14:paraId="2A66BDB8" w14:textId="77777777" w:rsidR="00BA2BD0" w:rsidRDefault="00BA2BD0" w:rsidP="007629E1">
            <w:pPr>
              <w:spacing w:before="240" w:after="240"/>
              <w:jc w:val="center"/>
            </w:pPr>
          </w:p>
        </w:tc>
        <w:tc>
          <w:tcPr>
            <w:tcW w:w="6162" w:type="dxa"/>
            <w:vAlign w:val="center"/>
          </w:tcPr>
          <w:p w14:paraId="4288FFA7" w14:textId="36220E98" w:rsidR="00BA2BD0" w:rsidRDefault="00000000"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r*cos</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1CC49245" w14:textId="478071F8" w:rsidR="00BA2BD0" w:rsidRPr="00467AC1" w:rsidRDefault="005E5626" w:rsidP="002B65EA">
            <w:pPr>
              <w:pStyle w:val="Caption"/>
              <w:spacing w:before="240" w:after="240"/>
              <w:ind w:left="0" w:firstLine="0"/>
              <w:jc w:val="right"/>
            </w:pPr>
            <w:r>
              <w:t>Eq. 23</w:t>
            </w:r>
          </w:p>
        </w:tc>
      </w:tr>
      <w:tr w:rsidR="00BA2BD0" w14:paraId="6AEAA8EC" w14:textId="77777777" w:rsidTr="0020437C">
        <w:tc>
          <w:tcPr>
            <w:tcW w:w="1038" w:type="dxa"/>
            <w:vAlign w:val="center"/>
          </w:tcPr>
          <w:p w14:paraId="05644469" w14:textId="77777777" w:rsidR="00BA2BD0" w:rsidRDefault="00BA2BD0" w:rsidP="007629E1">
            <w:pPr>
              <w:spacing w:before="240" w:after="240"/>
              <w:jc w:val="center"/>
            </w:pPr>
          </w:p>
        </w:tc>
        <w:tc>
          <w:tcPr>
            <w:tcW w:w="6162" w:type="dxa"/>
            <w:vAlign w:val="center"/>
          </w:tcPr>
          <w:p w14:paraId="72A11515" w14:textId="3B073A8E" w:rsidR="00BA2BD0" w:rsidRDefault="00000000"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r*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28B2B586" w14:textId="695CC522" w:rsidR="00BA2BD0" w:rsidRDefault="005E5626" w:rsidP="002B65EA">
            <w:pPr>
              <w:pStyle w:val="Caption"/>
              <w:spacing w:before="240" w:after="240"/>
              <w:ind w:left="0" w:firstLine="0"/>
              <w:jc w:val="right"/>
            </w:pPr>
            <w:r>
              <w:t>Eq. 24</w:t>
            </w:r>
          </w:p>
        </w:tc>
      </w:tr>
      <w:tr w:rsidR="00BA2BD0" w14:paraId="16EEE898" w14:textId="77777777" w:rsidTr="0020437C">
        <w:tc>
          <w:tcPr>
            <w:tcW w:w="1038" w:type="dxa"/>
            <w:vAlign w:val="center"/>
          </w:tcPr>
          <w:p w14:paraId="475F5E5E" w14:textId="77777777" w:rsidR="00BA2BD0" w:rsidRDefault="00BA2BD0" w:rsidP="007629E1">
            <w:pPr>
              <w:spacing w:before="240" w:after="240"/>
              <w:jc w:val="center"/>
            </w:pPr>
          </w:p>
        </w:tc>
        <w:tc>
          <w:tcPr>
            <w:tcW w:w="6162" w:type="dxa"/>
            <w:vAlign w:val="center"/>
          </w:tcPr>
          <w:p w14:paraId="30B42713" w14:textId="68604EF7" w:rsidR="00BA2BD0" w:rsidRDefault="00000000"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0</m:t>
                </m:r>
              </m:oMath>
            </m:oMathPara>
          </w:p>
        </w:tc>
        <w:tc>
          <w:tcPr>
            <w:tcW w:w="1334" w:type="dxa"/>
            <w:vAlign w:val="center"/>
          </w:tcPr>
          <w:p w14:paraId="0A4BBF19" w14:textId="7C928900" w:rsidR="00BA2BD0" w:rsidRDefault="005E5626" w:rsidP="002B65EA">
            <w:pPr>
              <w:pStyle w:val="Caption"/>
              <w:spacing w:before="240" w:after="240"/>
              <w:ind w:left="0" w:firstLine="0"/>
              <w:jc w:val="right"/>
            </w:pPr>
            <w:r>
              <w:t>Eq. 25</w:t>
            </w:r>
          </w:p>
        </w:tc>
      </w:tr>
    </w:tbl>
    <w:p w14:paraId="665DBFC5" w14:textId="77777777" w:rsidR="00BA2BD0" w:rsidRDefault="00BA2BD0" w:rsidP="00BA2BD0">
      <w:pPr>
        <w:keepNext/>
      </w:pPr>
      <w:commentRangeStart w:id="45"/>
      <w:r>
        <w:rPr>
          <w:noProof/>
        </w:rPr>
        <w:lastRenderedPageBreak/>
        <w:drawing>
          <wp:inline distT="0" distB="0" distL="0" distR="0" wp14:anchorId="1698DEE4" wp14:editId="1C8BF62E">
            <wp:extent cx="4572635" cy="3377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635" cy="3377565"/>
                    </a:xfrm>
                    <a:prstGeom prst="rect">
                      <a:avLst/>
                    </a:prstGeom>
                    <a:noFill/>
                  </pic:spPr>
                </pic:pic>
              </a:graphicData>
            </a:graphic>
          </wp:inline>
        </w:drawing>
      </w:r>
      <w:commentRangeEnd w:id="45"/>
      <w:r w:rsidR="007D2260">
        <w:rPr>
          <w:rStyle w:val="CommentReference"/>
        </w:rPr>
        <w:commentReference w:id="45"/>
      </w:r>
    </w:p>
    <w:p w14:paraId="3592DD61" w14:textId="67951002" w:rsidR="00BA2BD0" w:rsidRDefault="00BA2BD0" w:rsidP="00BA2BD0">
      <w:pPr>
        <w:pStyle w:val="Caption"/>
      </w:pPr>
      <w:bookmarkStart w:id="46" w:name="_Toc114827502"/>
      <w:r>
        <w:t xml:space="preserve">Figure </w:t>
      </w:r>
      <w:fldSimple w:instr=" SEQ Figure \* ARABIC ">
        <w:r w:rsidR="00C40294">
          <w:rPr>
            <w:noProof/>
          </w:rPr>
          <w:t>10</w:t>
        </w:r>
      </w:fldSimple>
      <w:r>
        <w:t xml:space="preserve">. </w:t>
      </w:r>
      <w:r w:rsidR="00A34AB9">
        <w:t>Coordinates of the antennas.</w:t>
      </w:r>
      <w:bookmarkEnd w:id="46"/>
    </w:p>
    <w:p w14:paraId="5E43B2E5" w14:textId="0B335700" w:rsidR="00BA2BD0" w:rsidRDefault="005C1249" w:rsidP="00C71D4A">
      <w:pPr>
        <w:pStyle w:val="Heading2"/>
        <w:numPr>
          <w:ilvl w:val="0"/>
          <w:numId w:val="20"/>
        </w:numPr>
      </w:pPr>
      <w:bookmarkStart w:id="47" w:name="_Toc114765109"/>
      <w:r>
        <w:t>TRANSMI</w:t>
      </w:r>
      <w:r w:rsidR="00CE6C4E">
        <w:t>TTER</w:t>
      </w:r>
      <w:r>
        <w:t xml:space="preserve"> COORDINATES</w:t>
      </w:r>
      <w:bookmarkEnd w:id="47"/>
    </w:p>
    <w:p w14:paraId="6632E12B" w14:textId="28CC3579" w:rsidR="00BA2BD0" w:rsidRDefault="00BA2BD0" w:rsidP="00BA2BD0">
      <w:r w:rsidRPr="00687BC4">
        <w:t>A transmitter</w:t>
      </w:r>
      <w:r>
        <w:t xml:space="preserve"> at a distance </w:t>
      </w:r>
      <m:oMath>
        <m:r>
          <w:rPr>
            <w:rFonts w:ascii="Cambria Math" w:hAnsi="Cambria Math"/>
          </w:rPr>
          <m:t>p</m:t>
        </m:r>
      </m:oMath>
      <w:r w:rsidRPr="00687BC4">
        <w:t>, which forms an azimuth</w:t>
      </w:r>
      <w:r>
        <w:t xml:space="preserve"> angle </w:t>
      </w:r>
      <m:oMath>
        <m:r>
          <w:rPr>
            <w:rFonts w:ascii="Cambria Math" w:eastAsia="Times New Roman" w:hAnsi="Cambria Math"/>
          </w:rPr>
          <m:t>ϕ</m:t>
        </m:r>
      </m:oMath>
      <w:r w:rsidRPr="00687BC4">
        <w:t xml:space="preserve"> and </w:t>
      </w:r>
      <w:r w:rsidR="00CE6C4E">
        <w:t xml:space="preserve">an </w:t>
      </w:r>
      <w:r w:rsidRPr="00687BC4">
        <w:t>elevation angle</w:t>
      </w:r>
      <w:r>
        <w:t xml:space="preserve"> </w:t>
      </w:r>
      <m:oMath>
        <m:r>
          <w:rPr>
            <w:rFonts w:ascii="Cambria Math" w:eastAsia="Times New Roman" w:hAnsi="Cambria Math"/>
          </w:rPr>
          <m:t>θ</m:t>
        </m:r>
      </m:oMath>
      <w:r w:rsidRPr="00687BC4">
        <w:t xml:space="preserve"> </w:t>
      </w:r>
      <w:r w:rsidR="00CE6C4E">
        <w:t>with</w:t>
      </w:r>
      <w:r w:rsidR="00D53359">
        <w:t xml:space="preserve"> </w:t>
      </w:r>
      <w:r w:rsidRPr="00687BC4">
        <w:t>the center of the coordinate axis</w:t>
      </w:r>
      <w:r w:rsidR="00C30F99">
        <w:t>, as</w:t>
      </w:r>
      <w:r>
        <w:t xml:space="preserve"> shown in </w:t>
      </w:r>
      <w:r w:rsidRPr="004A6AA2">
        <w:t>Figure</w:t>
      </w:r>
      <w:r>
        <w:t xml:space="preserve"> </w:t>
      </w:r>
      <w:r w:rsidR="00386639" w:rsidRPr="00386639">
        <w:rPr>
          <w:highlight w:val="yellow"/>
        </w:rPr>
        <w:t>3</w:t>
      </w:r>
      <w:r w:rsidRPr="00687BC4">
        <w:t xml:space="preserve">, </w:t>
      </w:r>
      <w:r w:rsidR="00C30F99">
        <w:t>has</w:t>
      </w:r>
      <w:r w:rsidRPr="00687BC4">
        <w:t xml:space="preserve"> the following coordinates</w:t>
      </w:r>
      <w:r w:rsidR="00CE6C4E">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1A52BC29" w14:textId="77777777" w:rsidTr="0020437C">
        <w:tc>
          <w:tcPr>
            <w:tcW w:w="1127" w:type="dxa"/>
            <w:vAlign w:val="center"/>
          </w:tcPr>
          <w:p w14:paraId="48F510A1" w14:textId="77777777" w:rsidR="00BA2BD0" w:rsidRDefault="00BA2BD0" w:rsidP="007629E1">
            <w:pPr>
              <w:spacing w:before="240" w:after="240"/>
              <w:jc w:val="center"/>
            </w:pPr>
          </w:p>
        </w:tc>
        <w:tc>
          <w:tcPr>
            <w:tcW w:w="6163" w:type="dxa"/>
            <w:vAlign w:val="center"/>
          </w:tcPr>
          <w:p w14:paraId="7C8BBA70" w14:textId="3286FC31" w:rsidR="00BA2BD0" w:rsidRDefault="00000000" w:rsidP="0020437C">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77C659B" w14:textId="3341EB35" w:rsidR="00BA2BD0" w:rsidRPr="00467AC1" w:rsidRDefault="005E5626" w:rsidP="00F77BCD">
            <w:pPr>
              <w:pStyle w:val="Caption"/>
              <w:spacing w:before="240" w:after="240"/>
              <w:ind w:left="0" w:firstLine="0"/>
              <w:jc w:val="right"/>
            </w:pPr>
            <w:r>
              <w:t>Eq. 26</w:t>
            </w:r>
          </w:p>
        </w:tc>
      </w:tr>
      <w:tr w:rsidR="00BA2BD0" w14:paraId="17977851" w14:textId="77777777" w:rsidTr="0020437C">
        <w:tc>
          <w:tcPr>
            <w:tcW w:w="1127" w:type="dxa"/>
            <w:vAlign w:val="center"/>
          </w:tcPr>
          <w:p w14:paraId="730923FE" w14:textId="77777777" w:rsidR="00BA2BD0" w:rsidRDefault="00BA2BD0" w:rsidP="007629E1">
            <w:pPr>
              <w:spacing w:before="240" w:after="240"/>
              <w:jc w:val="center"/>
            </w:pPr>
          </w:p>
        </w:tc>
        <w:tc>
          <w:tcPr>
            <w:tcW w:w="6163" w:type="dxa"/>
            <w:vAlign w:val="center"/>
          </w:tcPr>
          <w:p w14:paraId="40B6C2D5" w14:textId="65E81763" w:rsidR="00BA2BD0" w:rsidRDefault="00000000"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3E5D2D16" w14:textId="48E4F4C7" w:rsidR="00BA2BD0" w:rsidRDefault="005E5626" w:rsidP="00F77BCD">
            <w:pPr>
              <w:pStyle w:val="Caption"/>
              <w:spacing w:before="240" w:after="240"/>
              <w:ind w:left="0" w:firstLine="0"/>
              <w:jc w:val="right"/>
            </w:pPr>
            <w:r>
              <w:t>Eq. 27</w:t>
            </w:r>
          </w:p>
        </w:tc>
      </w:tr>
      <w:tr w:rsidR="00BA2BD0" w14:paraId="53815C7D" w14:textId="77777777" w:rsidTr="0020437C">
        <w:tc>
          <w:tcPr>
            <w:tcW w:w="1127" w:type="dxa"/>
            <w:vAlign w:val="center"/>
          </w:tcPr>
          <w:p w14:paraId="28EF6E4E" w14:textId="77777777" w:rsidR="00BA2BD0" w:rsidRDefault="00BA2BD0" w:rsidP="007629E1">
            <w:pPr>
              <w:spacing w:before="240" w:after="240"/>
              <w:jc w:val="center"/>
            </w:pPr>
          </w:p>
        </w:tc>
        <w:tc>
          <w:tcPr>
            <w:tcW w:w="6163" w:type="dxa"/>
            <w:vAlign w:val="center"/>
          </w:tcPr>
          <w:p w14:paraId="046766A1" w14:textId="5C7860CE" w:rsidR="00BA2BD0" w:rsidRDefault="00000000"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0DD8DC1F" w14:textId="4997587F" w:rsidR="00BA2BD0" w:rsidRDefault="005E5626" w:rsidP="00F77BCD">
            <w:pPr>
              <w:pStyle w:val="Caption"/>
              <w:spacing w:before="240" w:after="240"/>
              <w:ind w:left="0" w:firstLine="0"/>
              <w:jc w:val="right"/>
            </w:pPr>
            <w:r>
              <w:t>Eq. 28</w:t>
            </w:r>
          </w:p>
        </w:tc>
      </w:tr>
    </w:tbl>
    <w:p w14:paraId="342A50FF" w14:textId="77777777" w:rsidR="00C30F99" w:rsidRDefault="00C30F99" w:rsidP="00C30F99">
      <w:pPr>
        <w:ind w:firstLine="0"/>
      </w:pPr>
      <w:r>
        <w:t xml:space="preserve">where </w:t>
      </w:r>
      <m:oMath>
        <m:r>
          <w:rPr>
            <w:rFonts w:ascii="Cambria Math" w:hAnsi="Cambria Math"/>
          </w:rPr>
          <m:t>p'</m:t>
        </m:r>
      </m:oMath>
      <w:r w:rsidRPr="00687BC4">
        <w:t xml:space="preserve"> is the projection of th</w:t>
      </w:r>
      <w:r>
        <w:t xml:space="preserve">e vector </w:t>
      </w:r>
      <m:oMath>
        <m:r>
          <w:rPr>
            <w:rFonts w:ascii="Cambria Math" w:hAnsi="Cambria Math"/>
          </w:rPr>
          <m:t>p</m:t>
        </m:r>
      </m:oMath>
      <w:r>
        <w:t xml:space="preserve"> on the </w:t>
      </w:r>
      <m:oMath>
        <m:r>
          <w:rPr>
            <w:rFonts w:ascii="Cambria Math" w:hAnsi="Cambria Math"/>
          </w:rPr>
          <m:t>xy</m:t>
        </m:r>
      </m:oMath>
      <w:r w:rsidRPr="00687BC4">
        <w:t xml:space="preserve"> plane and </w:t>
      </w:r>
      <w:r>
        <w:t>is</w:t>
      </w:r>
      <w:r w:rsidRPr="00687BC4">
        <w:t xml:space="preserv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769A3D51" w14:textId="77777777" w:rsidTr="0020437C">
        <w:tc>
          <w:tcPr>
            <w:tcW w:w="1127" w:type="dxa"/>
            <w:vAlign w:val="center"/>
          </w:tcPr>
          <w:p w14:paraId="5D472D9B" w14:textId="77777777" w:rsidR="00BA2BD0" w:rsidRDefault="00BA2BD0" w:rsidP="007629E1">
            <w:pPr>
              <w:spacing w:before="240" w:after="240"/>
              <w:jc w:val="center"/>
            </w:pPr>
          </w:p>
        </w:tc>
        <w:tc>
          <w:tcPr>
            <w:tcW w:w="6163" w:type="dxa"/>
            <w:vAlign w:val="center"/>
          </w:tcPr>
          <w:p w14:paraId="0EAD8B92" w14:textId="7AADAB7E" w:rsidR="00BA2BD0" w:rsidRDefault="00000000" w:rsidP="0020437C">
            <w:pPr>
              <w:keepNext/>
              <w:spacing w:before="240" w:after="240"/>
              <w:ind w:left="0" w:firstLine="0"/>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cos</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32D027F9" w14:textId="00E773DF" w:rsidR="00BA2BD0" w:rsidRPr="00467AC1" w:rsidRDefault="005E5626" w:rsidP="002B65EA">
            <w:pPr>
              <w:pStyle w:val="Caption"/>
              <w:spacing w:before="240" w:after="240"/>
              <w:ind w:left="0" w:firstLine="0"/>
              <w:jc w:val="right"/>
            </w:pPr>
            <w:r>
              <w:t>Eq. 29</w:t>
            </w:r>
          </w:p>
        </w:tc>
      </w:tr>
    </w:tbl>
    <w:p w14:paraId="7EB8F167" w14:textId="77777777" w:rsidR="00C30F99" w:rsidRDefault="00C30F99" w:rsidP="00C30F99">
      <w:pPr>
        <w:ind w:left="0"/>
      </w:pPr>
      <w:r>
        <w:t>Then</w:t>
      </w:r>
      <w:r w:rsidRPr="00687BC4">
        <w:t xml:space="preserve"> the transmit</w:t>
      </w:r>
      <w:r>
        <w:t>ter coordinates, Equations (</w:t>
      </w:r>
      <w:r>
        <w:rPr>
          <w:highlight w:val="yellow"/>
        </w:rPr>
        <w:t>26), and (</w:t>
      </w:r>
      <w:r w:rsidRPr="0094277C">
        <w:rPr>
          <w:highlight w:val="yellow"/>
        </w:rPr>
        <w:t>2</w:t>
      </w:r>
      <w:r w:rsidRPr="00D53359">
        <w:rPr>
          <w:highlight w:val="yellow"/>
        </w:rPr>
        <w:t>7</w:t>
      </w:r>
      <w:r w:rsidRPr="00687BC4">
        <w:t>) can be rewritten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3A0379DA" w14:textId="77777777" w:rsidTr="0020437C">
        <w:tc>
          <w:tcPr>
            <w:tcW w:w="1127" w:type="dxa"/>
            <w:vAlign w:val="center"/>
          </w:tcPr>
          <w:p w14:paraId="7819C4F0" w14:textId="77777777" w:rsidR="00BA2BD0" w:rsidRDefault="00BA2BD0" w:rsidP="007629E1">
            <w:pPr>
              <w:spacing w:before="240" w:after="240"/>
              <w:jc w:val="center"/>
            </w:pPr>
          </w:p>
        </w:tc>
        <w:tc>
          <w:tcPr>
            <w:tcW w:w="6163" w:type="dxa"/>
            <w:vAlign w:val="center"/>
          </w:tcPr>
          <w:p w14:paraId="0FA52373" w14:textId="4BA97783" w:rsidR="00BA2BD0" w:rsidRDefault="00000000"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4D4DBAC8" w14:textId="05E95C59" w:rsidR="00BA2BD0" w:rsidRPr="00467AC1" w:rsidRDefault="005E5626" w:rsidP="002B65EA">
            <w:pPr>
              <w:pStyle w:val="Caption"/>
              <w:spacing w:before="240" w:after="240"/>
              <w:ind w:left="0" w:firstLine="0"/>
              <w:jc w:val="right"/>
            </w:pPr>
            <w:r>
              <w:t>Eq. 30</w:t>
            </w:r>
          </w:p>
        </w:tc>
      </w:tr>
      <w:tr w:rsidR="00BA2BD0" w14:paraId="72F8378B" w14:textId="77777777" w:rsidTr="0020437C">
        <w:tc>
          <w:tcPr>
            <w:tcW w:w="1127" w:type="dxa"/>
            <w:vAlign w:val="center"/>
          </w:tcPr>
          <w:p w14:paraId="326668F4" w14:textId="77777777" w:rsidR="00BA2BD0" w:rsidRDefault="00BA2BD0" w:rsidP="007629E1">
            <w:pPr>
              <w:spacing w:before="240" w:after="240"/>
              <w:jc w:val="center"/>
            </w:pPr>
          </w:p>
        </w:tc>
        <w:tc>
          <w:tcPr>
            <w:tcW w:w="6163" w:type="dxa"/>
            <w:vAlign w:val="center"/>
          </w:tcPr>
          <w:p w14:paraId="1DD51A6E" w14:textId="40D8B619" w:rsidR="00BA2BD0" w:rsidRDefault="00000000"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363B3DF" w14:textId="10A97207" w:rsidR="00BA2BD0" w:rsidRDefault="005E5626" w:rsidP="00F77BCD">
            <w:pPr>
              <w:pStyle w:val="Caption"/>
              <w:spacing w:before="240" w:after="240"/>
              <w:ind w:left="0" w:firstLine="0"/>
              <w:jc w:val="right"/>
            </w:pPr>
            <w:r>
              <w:t>Eq. 31</w:t>
            </w:r>
          </w:p>
        </w:tc>
      </w:tr>
    </w:tbl>
    <w:p w14:paraId="4F30FFC7" w14:textId="4AC65F21" w:rsidR="00BA2BD0" w:rsidRDefault="005C1249" w:rsidP="00C71D4A">
      <w:pPr>
        <w:pStyle w:val="Heading2"/>
        <w:numPr>
          <w:ilvl w:val="0"/>
          <w:numId w:val="20"/>
        </w:numPr>
      </w:pPr>
      <w:bookmarkStart w:id="48" w:name="_Toc114765110"/>
      <w:r>
        <w:t xml:space="preserve">DISTANCE BETWEEN </w:t>
      </w:r>
      <w:r w:rsidR="0020437C">
        <w:t>TRANSMITTING</w:t>
      </w:r>
      <w:r>
        <w:t xml:space="preserve"> ANTENNA AND RECEIVING ANTENNAS</w:t>
      </w:r>
      <w:bookmarkEnd w:id="48"/>
    </w:p>
    <w:p w14:paraId="7DA2B4E4" w14:textId="5C9DC41A" w:rsidR="0060457F" w:rsidRDefault="0060457F" w:rsidP="0060457F">
      <w:r>
        <w:t xml:space="preserve">With the </w:t>
      </w:r>
      <w:r w:rsidRPr="00ED5839">
        <w:t xml:space="preserve">transmitting </w:t>
      </w:r>
      <w:r>
        <w:t xml:space="preserve">and receiving </w:t>
      </w:r>
      <w:r w:rsidRPr="00ED5839">
        <w:t>antennas</w:t>
      </w:r>
      <w:r>
        <w:t xml:space="preserve"> </w:t>
      </w:r>
      <w:r w:rsidRPr="00ED5839">
        <w:t>coordinates,</w:t>
      </w:r>
      <w:r>
        <w:t xml:space="preserve"> it is possible to calculate</w:t>
      </w:r>
      <w:r w:rsidRPr="00ED5839">
        <w:t xml:space="preserve"> the distance between </w:t>
      </w:r>
      <w:r>
        <w:t>them</w:t>
      </w:r>
      <w:r w:rsidRPr="00ED5839">
        <w:t xml:space="preserve"> by </w:t>
      </w:r>
      <w:r>
        <w:t xml:space="preserve">employing </w:t>
      </w:r>
      <w:r w:rsidRPr="00ED5839">
        <w:t>the formula of the distance between two points i</w:t>
      </w:r>
      <w:r>
        <w:t xml:space="preserve">n a cartesian coordinate system (see </w:t>
      </w:r>
      <w:r w:rsidRPr="004A6AA2">
        <w:t>Figure</w:t>
      </w:r>
      <w:r>
        <w:t xml:space="preserve"> </w:t>
      </w:r>
      <w:r w:rsidRPr="0060457F">
        <w:rPr>
          <w:highlight w:val="yellow"/>
        </w:rPr>
        <w:t>6</w:t>
      </w:r>
      <w: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6511"/>
        <w:gridCol w:w="1244"/>
      </w:tblGrid>
      <w:tr w:rsidR="00BA2BD0" w14:paraId="31BCC56A" w14:textId="77777777" w:rsidTr="00092835">
        <w:tc>
          <w:tcPr>
            <w:tcW w:w="779" w:type="dxa"/>
            <w:vAlign w:val="center"/>
          </w:tcPr>
          <w:p w14:paraId="6C25C261" w14:textId="77777777" w:rsidR="00BA2BD0" w:rsidRDefault="00BA2BD0" w:rsidP="007629E1">
            <w:pPr>
              <w:spacing w:before="240" w:after="240"/>
              <w:jc w:val="center"/>
            </w:pPr>
          </w:p>
        </w:tc>
        <w:tc>
          <w:tcPr>
            <w:tcW w:w="6511" w:type="dxa"/>
            <w:vAlign w:val="center"/>
          </w:tcPr>
          <w:p w14:paraId="7F9EFE0B" w14:textId="5DE35147" w:rsidR="00BA2BD0" w:rsidRDefault="00000000" w:rsidP="007629E1">
            <w:pPr>
              <w:keepNext/>
              <w:spacing w:before="240" w:after="240"/>
              <w:ind w:left="0" w:firstLine="0"/>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m:t>
                                </m:r>
                              </m:sub>
                            </m:sSub>
                          </m:e>
                        </m:d>
                      </m:e>
                      <m:sup>
                        <m:r>
                          <w:rPr>
                            <w:rFonts w:ascii="Cambria Math" w:hAnsi="Cambria Math"/>
                          </w:rPr>
                          <m:t>2</m:t>
                        </m:r>
                      </m:sup>
                    </m:sSup>
                  </m:e>
                </m:rad>
                <m:r>
                  <w:rPr>
                    <w:rFonts w:ascii="Cambria Math" w:hAnsi="Cambria Math"/>
                  </w:rPr>
                  <m:t>,</m:t>
                </m:r>
              </m:oMath>
            </m:oMathPara>
          </w:p>
        </w:tc>
        <w:tc>
          <w:tcPr>
            <w:tcW w:w="1244" w:type="dxa"/>
            <w:vAlign w:val="center"/>
          </w:tcPr>
          <w:p w14:paraId="1184E11D" w14:textId="5A98D44A" w:rsidR="00BA2BD0" w:rsidRPr="00467AC1" w:rsidRDefault="00BA2BD0" w:rsidP="00F77BCD">
            <w:pPr>
              <w:pStyle w:val="Caption"/>
              <w:spacing w:before="240" w:after="240"/>
              <w:ind w:left="0" w:firstLine="0"/>
              <w:jc w:val="right"/>
            </w:pPr>
            <w:r>
              <w:t>Eq. 3</w:t>
            </w:r>
            <w:r w:rsidR="005E5626">
              <w:t>2</w:t>
            </w:r>
          </w:p>
        </w:tc>
      </w:tr>
    </w:tbl>
    <w:p w14:paraId="31EE4FF8" w14:textId="77777777" w:rsidR="00BA2BD0" w:rsidRDefault="00BA2BD0" w:rsidP="00A34AB9">
      <w:pPr>
        <w:keepNext/>
        <w:ind w:left="0"/>
      </w:pPr>
      <w:commentRangeStart w:id="49"/>
      <w:r>
        <w:rPr>
          <w:noProof/>
        </w:rPr>
        <w:lastRenderedPageBreak/>
        <w:drawing>
          <wp:inline distT="0" distB="0" distL="0" distR="0" wp14:anchorId="44BBC252" wp14:editId="406FF0DE">
            <wp:extent cx="4974590" cy="34264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49"/>
      <w:r w:rsidR="00D53359">
        <w:rPr>
          <w:rStyle w:val="CommentReference"/>
        </w:rPr>
        <w:commentReference w:id="49"/>
      </w:r>
    </w:p>
    <w:p w14:paraId="1E7EBC7B" w14:textId="51E30CE2" w:rsidR="00BA2BD0" w:rsidRDefault="00BA2BD0" w:rsidP="00BA2BD0">
      <w:pPr>
        <w:pStyle w:val="Caption"/>
      </w:pPr>
      <w:bookmarkStart w:id="50" w:name="_Toc114827503"/>
      <w:r>
        <w:t xml:space="preserve">Figure </w:t>
      </w:r>
      <w:fldSimple w:instr=" SEQ Figure \* ARABIC ">
        <w:r w:rsidR="00C40294">
          <w:rPr>
            <w:noProof/>
          </w:rPr>
          <w:t>11</w:t>
        </w:r>
      </w:fldSimple>
      <w:r>
        <w:t xml:space="preserve">. </w:t>
      </w:r>
      <w:r w:rsidR="00A34AB9" w:rsidRPr="008C3AAB">
        <w:t xml:space="preserve">Distance between </w:t>
      </w:r>
      <w:r w:rsidR="00A34AB9">
        <w:t xml:space="preserve">the </w:t>
      </w:r>
      <w:r w:rsidR="00A34AB9" w:rsidRPr="008C3AAB">
        <w:t xml:space="preserve">transmitting antenna and </w:t>
      </w:r>
      <w:r w:rsidR="00A34AB9">
        <w:t>the m-</w:t>
      </w:r>
      <w:proofErr w:type="spellStart"/>
      <w:r w:rsidR="00A34AB9">
        <w:t>th</w:t>
      </w:r>
      <w:proofErr w:type="spellEnd"/>
      <w:r w:rsidR="00A34AB9">
        <w:t xml:space="preserve"> </w:t>
      </w:r>
      <w:r w:rsidR="00A34AB9" w:rsidRPr="008C3AAB">
        <w:t>receiving antenna</w:t>
      </w:r>
      <w:r w:rsidR="00A34AB9">
        <w:t>.</w:t>
      </w:r>
      <w:bookmarkEnd w:id="50"/>
    </w:p>
    <w:p w14:paraId="7F1176EC" w14:textId="405CF711" w:rsidR="00BA2BD0" w:rsidRDefault="005C1249" w:rsidP="00C71D4A">
      <w:pPr>
        <w:pStyle w:val="Heading2"/>
        <w:numPr>
          <w:ilvl w:val="0"/>
          <w:numId w:val="20"/>
        </w:numPr>
      </w:pPr>
      <w:bookmarkStart w:id="51" w:name="_Toc114765111"/>
      <w:r>
        <w:t>ANGLES BETWEEN TRANSMITTING ANTENNA AND RECEIVING ANTENNAS</w:t>
      </w:r>
      <w:bookmarkEnd w:id="51"/>
    </w:p>
    <w:p w14:paraId="3E071305" w14:textId="027CFAB1" w:rsidR="0060457F" w:rsidRDefault="0060457F" w:rsidP="0060457F">
      <w:r>
        <w:rPr>
          <w:rFonts w:eastAsiaTheme="minorEastAsia"/>
        </w:rPr>
        <w:t xml:space="preserve">The angl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t>,</w:t>
      </w:r>
      <w:r>
        <w:rPr>
          <w:rFonts w:eastAsiaTheme="minorEastAsia"/>
        </w:rPr>
        <w:t xml:space="preserve"> between the </w:t>
      </w:r>
      <w:r w:rsidRPr="005015F6">
        <w:rPr>
          <w:rFonts w:eastAsiaTheme="minorEastAsia"/>
          <w:i/>
        </w:rPr>
        <w:t>m</w:t>
      </w:r>
      <w:r>
        <w:rPr>
          <w:rFonts w:eastAsiaTheme="minorEastAsia"/>
        </w:rPr>
        <w:t>-</w:t>
      </w:r>
      <w:proofErr w:type="spellStart"/>
      <w:r>
        <w:rPr>
          <w:rFonts w:eastAsiaTheme="minorEastAsia"/>
        </w:rPr>
        <w:t>th</w:t>
      </w:r>
      <w:proofErr w:type="spellEnd"/>
      <w:r>
        <w:rPr>
          <w:rFonts w:eastAsiaTheme="minorEastAsia"/>
        </w:rPr>
        <w:t xml:space="preserve"> receiving antenna</w:t>
      </w:r>
      <w:r>
        <w:t xml:space="preserve"> and the source (</w:t>
      </w:r>
      <w:proofErr w:type="spellStart"/>
      <w:r>
        <w:t>i.e</w:t>
      </w:r>
      <w:proofErr w:type="spellEnd"/>
      <w:r>
        <w:t xml:space="preserve">, the transmitter) on the </w:t>
      </w:r>
      <m:oMath>
        <m:r>
          <w:rPr>
            <w:rFonts w:ascii="Cambria Math" w:hAnsi="Cambria Math"/>
          </w:rPr>
          <m:t>yz</m:t>
        </m:r>
      </m:oMath>
      <w:r>
        <w:t xml:space="preserve"> plane is shown in F</w:t>
      </w:r>
      <w:proofErr w:type="spellStart"/>
      <w:r w:rsidRPr="003123C7">
        <w:t>igure</w:t>
      </w:r>
      <w:proofErr w:type="spellEnd"/>
      <w:r w:rsidRPr="003123C7">
        <w:t xml:space="preserve"> </w:t>
      </w:r>
      <w:r w:rsidRPr="0060457F">
        <w:rPr>
          <w:highlight w:val="yellow"/>
        </w:rPr>
        <w:t>6</w:t>
      </w:r>
      <w:r w:rsidRPr="003123C7">
        <w:t xml:space="preserve"> and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408"/>
        <w:gridCol w:w="1259"/>
      </w:tblGrid>
      <w:tr w:rsidR="00BA2BD0" w14:paraId="1D13CC1A" w14:textId="77777777" w:rsidTr="00092835">
        <w:tc>
          <w:tcPr>
            <w:tcW w:w="877" w:type="dxa"/>
            <w:vAlign w:val="center"/>
          </w:tcPr>
          <w:p w14:paraId="636D28AD" w14:textId="77777777" w:rsidR="00BA2BD0" w:rsidRDefault="00BA2BD0" w:rsidP="007629E1">
            <w:pPr>
              <w:spacing w:before="240" w:after="240"/>
              <w:jc w:val="center"/>
            </w:pPr>
          </w:p>
        </w:tc>
        <w:tc>
          <w:tcPr>
            <w:tcW w:w="6408" w:type="dxa"/>
            <w:vAlign w:val="center"/>
          </w:tcPr>
          <w:p w14:paraId="6DBE6ADB" w14:textId="1CE2237C" w:rsidR="00BA2BD0" w:rsidRDefault="00000000" w:rsidP="007629E1">
            <w:pPr>
              <w:keepNext/>
              <w:spacing w:before="240" w:after="240"/>
              <w:ind w:left="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eastAsiaTheme="minorEastAsia" w:hAnsi="Cambria Math"/>
                  </w:rPr>
                  <m:t>=</m:t>
                </m:r>
                <m:r>
                  <w:rPr>
                    <w:rFonts w:ascii="Cambria Math" w:hAnsi="Cambria Math"/>
                  </w:rPr>
                  <m:t xml:space="preserve"> 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m</m:t>
                            </m:r>
                          </m:sub>
                        </m:sSub>
                      </m:den>
                    </m:f>
                  </m:e>
                </m:d>
              </m:oMath>
            </m:oMathPara>
          </w:p>
        </w:tc>
        <w:tc>
          <w:tcPr>
            <w:tcW w:w="1259" w:type="dxa"/>
            <w:vAlign w:val="center"/>
          </w:tcPr>
          <w:p w14:paraId="3D1656FC" w14:textId="5EBDB239" w:rsidR="00BA2BD0" w:rsidRPr="00467AC1" w:rsidRDefault="00BA2BD0" w:rsidP="002B65EA">
            <w:pPr>
              <w:pStyle w:val="Caption"/>
              <w:spacing w:before="240" w:after="240"/>
              <w:ind w:left="0" w:firstLine="0"/>
              <w:jc w:val="right"/>
            </w:pPr>
            <w:r>
              <w:t xml:space="preserve">Eq. </w:t>
            </w:r>
            <w:r w:rsidR="003A6FF4">
              <w:t>3</w:t>
            </w:r>
            <w:r w:rsidR="005E5626">
              <w:t>3</w:t>
            </w:r>
          </w:p>
        </w:tc>
      </w:tr>
    </w:tbl>
    <w:p w14:paraId="40BEF32B" w14:textId="6B4C9998" w:rsidR="00BA2BD0" w:rsidRDefault="00BA2BD0" w:rsidP="00BA2BD0">
      <w:r w:rsidRPr="001870C6">
        <w:t xml:space="preserve">The formula to calculate the angle between the </w:t>
      </w:r>
      <w:r w:rsidR="0060457F" w:rsidRPr="005015F6">
        <w:rPr>
          <w:i/>
        </w:rPr>
        <w:t>m</w:t>
      </w:r>
      <w:r w:rsidR="0060457F">
        <w:t>-</w:t>
      </w:r>
      <w:proofErr w:type="spellStart"/>
      <w:r w:rsidR="0060457F">
        <w:t>th</w:t>
      </w:r>
      <w:proofErr w:type="spellEnd"/>
      <w:r w:rsidR="0060457F">
        <w:t xml:space="preserve">  </w:t>
      </w:r>
      <w:r w:rsidRPr="001870C6">
        <w:t xml:space="preserve">receiving antenna </w:t>
      </w:r>
      <w:r>
        <w:t xml:space="preserve">and transmitter </w:t>
      </w:r>
      <w:r w:rsidR="0060457F">
        <w:t>o</w:t>
      </w:r>
      <w:r w:rsidRPr="001870C6">
        <w:t>n the</w:t>
      </w:r>
      <w:r>
        <w:t xml:space="preserve"> </w:t>
      </w:r>
      <m:oMath>
        <m:r>
          <w:rPr>
            <w:rFonts w:ascii="Cambria Math" w:hAnsi="Cambria Math"/>
          </w:rPr>
          <m:t>xy</m:t>
        </m:r>
      </m:oMath>
      <w:r w:rsidRPr="001870C6">
        <w:t xml:space="preserve"> plane</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m:t>
            </m:r>
          </m:sub>
        </m:sSub>
      </m:oMath>
      <w:r>
        <w:t>)</w:t>
      </w:r>
      <w:r w:rsidRPr="001870C6">
        <w:t xml:space="preserve"> depends on the position of </w:t>
      </w:r>
      <w:r w:rsidRPr="00B22AEE">
        <w:t>both of them</w:t>
      </w:r>
      <w:r w:rsidR="002F07C3">
        <w:t xml:space="preserve"> in the coordinate system</w:t>
      </w:r>
      <w:r w:rsidRPr="001870C6">
        <w:t xml:space="preserve">, as shown in Figure </w:t>
      </w:r>
      <w:r w:rsidR="00A34AB9" w:rsidRPr="00A34AB9">
        <w:rPr>
          <w:highlight w:val="yellow"/>
        </w:rPr>
        <w:t>7</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318"/>
        <w:gridCol w:w="1349"/>
      </w:tblGrid>
      <w:tr w:rsidR="00A34AB9" w14:paraId="5E7E37B1" w14:textId="77777777" w:rsidTr="00A34AB9">
        <w:tc>
          <w:tcPr>
            <w:tcW w:w="877" w:type="dxa"/>
            <w:vAlign w:val="center"/>
          </w:tcPr>
          <w:p w14:paraId="5017FD73" w14:textId="77777777" w:rsidR="00A34AB9" w:rsidRDefault="00A34AB9" w:rsidP="00B1106D">
            <w:pPr>
              <w:spacing w:before="240" w:after="240"/>
              <w:jc w:val="center"/>
            </w:pPr>
          </w:p>
        </w:tc>
        <w:tc>
          <w:tcPr>
            <w:tcW w:w="6318" w:type="dxa"/>
            <w:vAlign w:val="center"/>
          </w:tcPr>
          <w:p w14:paraId="4362FE18" w14:textId="77777777" w:rsidR="00A34AB9" w:rsidRDefault="00000000" w:rsidP="00B1106D">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Theme="minorEastAsia" w:hAnsi="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36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r>
                          <w:rPr>
                            <w:rFonts w:ascii="Cambria Math" w:eastAsiaTheme="minorEastAsia" w:hAnsi="Cambria Math"/>
                          </w:rPr>
                          <m:t>.</m:t>
                        </m:r>
                        <m:ctrlPr>
                          <w:rPr>
                            <w:rFonts w:ascii="Cambria Math" w:eastAsia="Cambria Math" w:hAnsi="Cambria Math" w:cs="Cambria Math"/>
                            <w:i/>
                          </w:rPr>
                        </m:ctrlPr>
                      </m:e>
                      <m:e>
                        <m:r>
                          <w:rPr>
                            <w:rFonts w:ascii="Cambria Math" w:eastAsiaTheme="minorEastAsia" w:hAnsi="Cambria Math"/>
                          </w:rPr>
                          <m:t xml:space="preserve"> </m:t>
                        </m:r>
                        <m:ctrlPr>
                          <w:rPr>
                            <w:rFonts w:ascii="Cambria Math" w:eastAsiaTheme="minorEastAsia" w:hAnsi="Cambria Math"/>
                            <w:i/>
                          </w:rPr>
                        </m:ctrlPr>
                      </m:e>
                    </m:eqArr>
                  </m:e>
                </m:d>
              </m:oMath>
            </m:oMathPara>
          </w:p>
        </w:tc>
        <w:tc>
          <w:tcPr>
            <w:tcW w:w="1349" w:type="dxa"/>
            <w:vAlign w:val="center"/>
          </w:tcPr>
          <w:p w14:paraId="47BAA5FA" w14:textId="77777777" w:rsidR="00A34AB9" w:rsidRDefault="00A34AB9" w:rsidP="00B1106D">
            <w:pPr>
              <w:pStyle w:val="Caption"/>
              <w:spacing w:before="240" w:after="240"/>
              <w:ind w:left="0" w:firstLine="0"/>
              <w:jc w:val="right"/>
            </w:pPr>
            <w:r>
              <w:t>Eq. 34</w:t>
            </w:r>
          </w:p>
        </w:tc>
      </w:tr>
    </w:tbl>
    <w:p w14:paraId="5D95C58F" w14:textId="25F0879A" w:rsidR="00BA2BD0" w:rsidRDefault="00BA2BD0" w:rsidP="00A34AB9">
      <w:pPr>
        <w:keepNext/>
        <w:ind w:left="0"/>
      </w:pPr>
      <w:commentRangeStart w:id="52"/>
      <w:r w:rsidRPr="00FD5717">
        <w:rPr>
          <w:noProof/>
        </w:rPr>
        <w:drawing>
          <wp:inline distT="0" distB="0" distL="0" distR="0" wp14:anchorId="0268B7CD" wp14:editId="21784A4B">
            <wp:extent cx="5431790" cy="3054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1790" cy="3054985"/>
                    </a:xfrm>
                    <a:prstGeom prst="rect">
                      <a:avLst/>
                    </a:prstGeom>
                  </pic:spPr>
                </pic:pic>
              </a:graphicData>
            </a:graphic>
          </wp:inline>
        </w:drawing>
      </w:r>
      <w:commentRangeEnd w:id="52"/>
      <w:r w:rsidR="005F4E36">
        <w:rPr>
          <w:rStyle w:val="CommentReference"/>
        </w:rPr>
        <w:commentReference w:id="52"/>
      </w:r>
    </w:p>
    <w:p w14:paraId="12C5F56B" w14:textId="00AC86F6" w:rsidR="00BA2BD0" w:rsidRDefault="00BA2BD0" w:rsidP="00B155C4">
      <w:pPr>
        <w:pStyle w:val="Caption"/>
      </w:pPr>
      <w:bookmarkStart w:id="53" w:name="_Toc114827504"/>
      <w:r>
        <w:t xml:space="preserve">Figure </w:t>
      </w:r>
      <w:fldSimple w:instr=" SEQ Figure \* ARABIC ">
        <w:r w:rsidR="00C40294">
          <w:rPr>
            <w:noProof/>
          </w:rPr>
          <w:t>12</w:t>
        </w:r>
      </w:fldSimple>
      <w:r>
        <w:t>. A</w:t>
      </w:r>
      <w:r w:rsidRPr="001870C6">
        <w:t xml:space="preserve">ngle between the receiving antenna </w:t>
      </w:r>
      <w:r>
        <w:t>and transmitter</w:t>
      </w:r>
      <w:r w:rsidR="002F07C3">
        <w:t xml:space="preserve"> antenna</w:t>
      </w:r>
      <w:r>
        <w:t xml:space="preserve"> </w:t>
      </w:r>
      <w:r w:rsidRPr="001870C6">
        <w:t>in the</w:t>
      </w:r>
      <w:r>
        <w:t xml:space="preserve"> </w:t>
      </w:r>
      <m:oMath>
        <m:r>
          <w:rPr>
            <w:rFonts w:ascii="Cambria Math" w:hAnsi="Cambria Math"/>
          </w:rPr>
          <m:t>xy</m:t>
        </m:r>
      </m:oMath>
      <w:r w:rsidRPr="001870C6">
        <w:t xml:space="preserve"> plane</w:t>
      </w:r>
      <w:r w:rsidR="00B155C4">
        <w:t>.</w:t>
      </w:r>
      <w:bookmarkEnd w:id="53"/>
    </w:p>
    <w:p w14:paraId="031043CF" w14:textId="256DC7C8" w:rsidR="006E4602" w:rsidRDefault="0089051D" w:rsidP="005C1249">
      <w:pPr>
        <w:pStyle w:val="Heading2"/>
        <w:numPr>
          <w:ilvl w:val="0"/>
          <w:numId w:val="20"/>
        </w:numPr>
      </w:pPr>
      <w:bookmarkStart w:id="54" w:name="_Toc114765112"/>
      <w:r>
        <w:t>POWER RECEIVED ON</w:t>
      </w:r>
      <w:r w:rsidR="005C1249">
        <w:t xml:space="preserve"> EACH OF THE RECEIVING ANTENNAS IN THE SYSTEM</w:t>
      </w:r>
      <w:bookmarkEnd w:id="54"/>
    </w:p>
    <w:p w14:paraId="08792163" w14:textId="27AF0D76" w:rsidR="008229F1" w:rsidRDefault="008229F1" w:rsidP="008229F1">
      <w:pPr>
        <w:pStyle w:val="ListParagraph"/>
        <w:numPr>
          <w:ilvl w:val="0"/>
          <w:numId w:val="0"/>
        </w:numPr>
        <w:ind w:left="1480"/>
      </w:pPr>
      <w:r>
        <w:t>From Equation (</w:t>
      </w:r>
      <w:r w:rsidRPr="008229F1">
        <w:rPr>
          <w:highlight w:val="yellow"/>
        </w:rPr>
        <w:t>1</w:t>
      </w:r>
      <w:r>
        <w:t>), the noise term can be re-expressed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229F1" w14:paraId="7A2D3EBE" w14:textId="77777777" w:rsidTr="00B1106D">
        <w:tc>
          <w:tcPr>
            <w:tcW w:w="1026" w:type="dxa"/>
            <w:vAlign w:val="center"/>
          </w:tcPr>
          <w:p w14:paraId="6D17E2B6" w14:textId="77777777" w:rsidR="008229F1" w:rsidRDefault="008229F1" w:rsidP="00B1106D">
            <w:pPr>
              <w:spacing w:before="240" w:after="240"/>
              <w:jc w:val="center"/>
            </w:pPr>
          </w:p>
        </w:tc>
        <w:tc>
          <w:tcPr>
            <w:tcW w:w="6264" w:type="dxa"/>
            <w:vAlign w:val="center"/>
          </w:tcPr>
          <w:p w14:paraId="48615023" w14:textId="469B0FDE" w:rsidR="008229F1" w:rsidRDefault="00000000" w:rsidP="00B1106D">
            <w:pPr>
              <w:keepNext/>
              <w:spacing w:before="240" w:after="240"/>
              <w:jc w:val="cente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584C1778" w14:textId="79EDFC55" w:rsidR="008229F1" w:rsidRPr="00467AC1" w:rsidRDefault="008229F1" w:rsidP="00B1106D">
            <w:pPr>
              <w:pStyle w:val="Caption"/>
              <w:spacing w:before="240" w:after="240"/>
              <w:ind w:left="0" w:firstLine="0"/>
            </w:pPr>
            <w:r>
              <w:t xml:space="preserve">          Eq. 35</w:t>
            </w:r>
          </w:p>
        </w:tc>
      </w:tr>
    </w:tbl>
    <w:p w14:paraId="183C1ED0" w14:textId="784092CE" w:rsidR="00DA06C5" w:rsidRDefault="00C30BFA" w:rsidP="00FB0C28">
      <w:pPr>
        <w:ind w:firstLine="0"/>
      </w:pPr>
      <w:r>
        <w:lastRenderedPageBreak/>
        <w:t xml:space="preserve">w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w:t>
      </w:r>
      <m:oMath>
        <m:r>
          <w:rPr>
            <w:rFonts w:ascii="Cambria Math" w:hAnsi="Cambria Math"/>
            <w:szCs w:val="24"/>
          </w:rPr>
          <m:t>randn()</m:t>
        </m:r>
      </m:oMath>
      <w:r>
        <w:t xml:space="preserve">, and </w:t>
      </w:r>
      <m:oMath>
        <m:r>
          <w:rPr>
            <w:rFonts w:ascii="Cambria Math" w:hAnsi="Cambria Math"/>
          </w:rPr>
          <m:t>μ</m:t>
        </m:r>
      </m:oMath>
      <w:r>
        <w:t xml:space="preserve"> are the </w:t>
      </w:r>
      <w:r w:rsidR="0089051D">
        <w:t xml:space="preserve">noise </w:t>
      </w:r>
      <w:r>
        <w:t xml:space="preserve">variance, a random value picked up from the standard normal distribution, and the </w:t>
      </w:r>
      <w:r w:rsidR="0089051D">
        <w:t xml:space="preserve">noise </w:t>
      </w:r>
      <w:r w:rsidR="008229F1">
        <w:t>mean,</w:t>
      </w:r>
      <w:r>
        <w:t xml:space="preserve"> respectively.</w:t>
      </w:r>
      <w:r w:rsidR="00A37055">
        <w:t xml:space="preserve"> Then, the signal model can be written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285FB43C" w14:textId="77777777" w:rsidTr="007762A5">
        <w:tc>
          <w:tcPr>
            <w:tcW w:w="1026" w:type="dxa"/>
            <w:vAlign w:val="center"/>
          </w:tcPr>
          <w:p w14:paraId="4AC8C7FD" w14:textId="77777777" w:rsidR="0089051D" w:rsidRDefault="0089051D" w:rsidP="007762A5">
            <w:pPr>
              <w:spacing w:before="240" w:after="240"/>
              <w:jc w:val="center"/>
            </w:pPr>
          </w:p>
        </w:tc>
        <w:tc>
          <w:tcPr>
            <w:tcW w:w="6264" w:type="dxa"/>
            <w:vAlign w:val="center"/>
          </w:tcPr>
          <w:p w14:paraId="13AD1113" w14:textId="606580C8" w:rsidR="0089051D" w:rsidRDefault="00000000" w:rsidP="000C6034">
            <w:pPr>
              <w:keepNext/>
              <w:spacing w:before="240" w:after="240"/>
              <w:jc w:val="cente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szCs w:val="24"/>
                  </w:rPr>
                  <m:t>*s</m:t>
                </m:r>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7174C969" w14:textId="59C11104" w:rsidR="0089051D" w:rsidRPr="00467AC1" w:rsidRDefault="008229F1" w:rsidP="007762A5">
            <w:pPr>
              <w:pStyle w:val="Caption"/>
              <w:spacing w:before="240" w:after="240"/>
              <w:ind w:left="0" w:firstLine="0"/>
            </w:pPr>
            <w:r>
              <w:t xml:space="preserve">          Eq. 36</w:t>
            </w:r>
          </w:p>
        </w:tc>
      </w:tr>
    </w:tbl>
    <w:p w14:paraId="2E9D50D5" w14:textId="6481E7EC" w:rsidR="00FF44B4" w:rsidRDefault="00FF44B4" w:rsidP="00FF44B4">
      <w:pPr>
        <w:ind w:left="0"/>
      </w:pPr>
      <w:r>
        <w:t>where:</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6201DC84" w14:textId="77777777" w:rsidTr="007762A5">
        <w:tc>
          <w:tcPr>
            <w:tcW w:w="1026" w:type="dxa"/>
            <w:vAlign w:val="center"/>
          </w:tcPr>
          <w:p w14:paraId="47C8E9F8" w14:textId="77777777" w:rsidR="0089051D" w:rsidRDefault="0089051D" w:rsidP="007762A5">
            <w:pPr>
              <w:spacing w:before="240" w:after="240"/>
              <w:jc w:val="center"/>
            </w:pPr>
          </w:p>
        </w:tc>
        <w:tc>
          <w:tcPr>
            <w:tcW w:w="6264" w:type="dxa"/>
            <w:vAlign w:val="center"/>
          </w:tcPr>
          <w:p w14:paraId="01C4B1DA" w14:textId="69D96284" w:rsidR="0089051D" w:rsidRDefault="0089051D" w:rsidP="007762A5">
            <w:pPr>
              <w:keepNext/>
              <w:spacing w:before="240" w:after="240"/>
              <w:jc w:val="center"/>
            </w:pPr>
            <m:oMathPara>
              <m:oMath>
                <m:r>
                  <m:rPr>
                    <m:sty m:val="p"/>
                  </m:rP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m:rPr>
                    <m:sty m:val="p"/>
                  </m:rPr>
                  <w:rPr>
                    <w:rFonts w:ascii="Cambria Math" w:eastAsiaTheme="minorEastAsia"/>
                    <w:szCs w:val="24"/>
                  </w:rPr>
                  <m:t xml:space="preserve">= </m:t>
                </m:r>
                <m:f>
                  <m:fPr>
                    <m:ctrlPr>
                      <w:rPr>
                        <w:rFonts w:ascii="Cambria Math" w:eastAsiaTheme="minorEastAsia" w:hAnsi="Cambria Math"/>
                        <w:i/>
                        <w:szCs w:val="24"/>
                      </w:rPr>
                    </m:ctrlPr>
                  </m:fPr>
                  <m:num>
                    <m:r>
                      <w:rPr>
                        <w:rFonts w:ascii="Cambria Math" w:hAnsi="Cambria Math"/>
                        <w:szCs w:val="24"/>
                      </w:rPr>
                      <m:t>λ</m:t>
                    </m:r>
                  </m:num>
                  <m:den>
                    <m:r>
                      <w:rPr>
                        <w:rFonts w:ascii="Cambria Math" w:eastAsiaTheme="minorEastAsia" w:hAnsi="Cambria Math"/>
                        <w:szCs w:val="24"/>
                      </w:rPr>
                      <m:t>4πd</m:t>
                    </m:r>
                  </m:den>
                </m:f>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G</m:t>
                        </m:r>
                      </m:e>
                      <m:sub>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x</m:t>
                            </m:r>
                          </m:sub>
                        </m:sSub>
                      </m:sub>
                    </m:sSub>
                    <m:sSub>
                      <m:sSubPr>
                        <m:ctrlPr>
                          <w:rPr>
                            <w:rFonts w:ascii="Cambria Math" w:eastAsiaTheme="minorEastAsia" w:hAnsi="Cambria Math"/>
                            <w:i/>
                            <w:szCs w:val="24"/>
                          </w:rPr>
                        </m:ctrlPr>
                      </m:sSubPr>
                      <m:e>
                        <m:r>
                          <w:rPr>
                            <w:rFonts w:ascii="Cambria Math" w:eastAsiaTheme="minorEastAsia" w:hAnsi="Cambria Math"/>
                            <w:szCs w:val="24"/>
                          </w:rPr>
                          <m:t>G</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Cs w:val="24"/>
                      </w:rPr>
                      <m:t>)</m:t>
                    </m:r>
                  </m:e>
                </m:rad>
                <m:r>
                  <w:rPr>
                    <w:rFonts w:ascii="Cambria Math" w:eastAsiaTheme="minorEastAsia" w:hAnsi="Cambria Math"/>
                    <w:szCs w:val="24"/>
                  </w:rPr>
                  <m:t>*</m:t>
                </m:r>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s</m:t>
                        </m:r>
                      </m:sub>
                    </m:sSub>
                  </m:e>
                </m:rad>
                <m:r>
                  <w:rPr>
                    <w:rFonts w:ascii="Cambria Math" w:eastAsiaTheme="minorEastAsia" w:hAnsi="Cambria Math"/>
                    <w:szCs w:val="24"/>
                  </w:rPr>
                  <m:t>,</m:t>
                </m:r>
              </m:oMath>
            </m:oMathPara>
          </w:p>
        </w:tc>
        <w:tc>
          <w:tcPr>
            <w:tcW w:w="1244" w:type="dxa"/>
            <w:vAlign w:val="center"/>
          </w:tcPr>
          <w:p w14:paraId="71E7BB1B" w14:textId="3E19FBFA" w:rsidR="0089051D" w:rsidRPr="00467AC1" w:rsidRDefault="008229F1" w:rsidP="007762A5">
            <w:pPr>
              <w:pStyle w:val="Caption"/>
              <w:spacing w:before="240" w:after="240"/>
              <w:ind w:left="0" w:firstLine="0"/>
            </w:pPr>
            <w:r>
              <w:t xml:space="preserve">          Eq. 37</w:t>
            </w:r>
          </w:p>
        </w:tc>
      </w:tr>
    </w:tbl>
    <w:p w14:paraId="2494797D" w14:textId="7DEAA1EB" w:rsidR="008229F1" w:rsidRDefault="008229F1" w:rsidP="008229F1">
      <w:pPr>
        <w:ind w:firstLine="0"/>
      </w:pPr>
      <w:r>
        <w:t xml:space="preserve">which is computed from the </w:t>
      </w:r>
      <w:proofErr w:type="spellStart"/>
      <w:r>
        <w:t>Friis</w:t>
      </w:r>
      <w:proofErr w:type="spellEnd"/>
      <w:r>
        <w:t xml:space="preserve"> formula by transforming the antenna gains and transmitter power into voltages by applying the square operator </w:t>
      </w:r>
      <w:r w:rsidR="00376397">
        <w:fldChar w:fldCharType="begin"/>
      </w:r>
      <w:r w:rsidR="00FA4D38">
        <w:instrText xml:space="preserve"> ADDIN ZOTERO_ITEM CSL_CITATION {"citationID":"oWlPKPXo","properties":{"formattedCitation":"[62]","plainCitation":"[62]","noteIndex":0},"citationItems":[{"id":7,"uris":["http://zotero.org/users/local/5wcO8KnL/items/JQFEHR26"],"itemData":{"id":7,"type":"article-journal","container-title":"IEEE Transactions on Antennas and Propagation","DOI":"10.1109/TAP.2014.2384044","ISSN":"0018-926X, 1558-2221","issue":"2","journalAbbreviation":"IEEE Trans. Antennas Propagat.","page":"736-747","source":"DOI.org (Crossref)","title":"Direction of Arrival Estimation Using Directive Antennas in Uniform Circular Arrays","volume":"63","author":[{"family":"Jackson","given":"Brad R."},{"family":"Rajan","given":"Sreeraman"},{"family":"Liao","given":"Bruce J."},{"family":"Wang","given":"Sichun"}],"issued":{"date-parts":[["2015",2]]}}}],"schema":"https://github.com/citation-style-language/schema/raw/master/csl-citation.json"} </w:instrText>
      </w:r>
      <w:r w:rsidR="00376397">
        <w:fldChar w:fldCharType="separate"/>
      </w:r>
      <w:r w:rsidR="00FA4D38" w:rsidRPr="00FA4D38">
        <w:rPr>
          <w:rFonts w:cs="Times New Roman"/>
        </w:rPr>
        <w:t>[62]</w:t>
      </w:r>
      <w:r w:rsidR="00376397">
        <w:fldChar w:fldCharType="end"/>
      </w:r>
      <w:r w:rsidR="00575928">
        <w:t>.</w:t>
      </w:r>
      <w:r>
        <w:t xml:space="preserve"> Then, substituting Equation (37) into Equation (36), the received power on each of the receiving antennas is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7290"/>
        <w:gridCol w:w="704"/>
      </w:tblGrid>
      <w:tr w:rsidR="008229F1" w14:paraId="0FAFEDAA" w14:textId="77777777" w:rsidTr="00FC0CC2">
        <w:tc>
          <w:tcPr>
            <w:tcW w:w="540" w:type="dxa"/>
            <w:vAlign w:val="center"/>
          </w:tcPr>
          <w:p w14:paraId="4709E643" w14:textId="77777777" w:rsidR="008229F1" w:rsidRDefault="008229F1" w:rsidP="00B1106D">
            <w:pPr>
              <w:spacing w:before="240" w:after="240"/>
              <w:jc w:val="center"/>
            </w:pPr>
          </w:p>
        </w:tc>
        <w:tc>
          <w:tcPr>
            <w:tcW w:w="7290" w:type="dxa"/>
            <w:vAlign w:val="center"/>
          </w:tcPr>
          <w:p w14:paraId="61D36D9B" w14:textId="6C6D2170" w:rsidR="008229F1" w:rsidRPr="008229F1" w:rsidRDefault="00000000" w:rsidP="008229F1">
            <w:pPr>
              <w:keepNext/>
              <w:spacing w:before="240" w:after="240"/>
              <w:ind w:left="0" w:firstLine="0"/>
              <w:jc w:val="center"/>
            </w:pPr>
            <m:oMathPara>
              <m:oMathParaPr>
                <m:jc m:val="left"/>
              </m:oMathParaP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m</m:t>
                    </m:r>
                  </m:sub>
                </m:sSub>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K</m:t>
                    </m:r>
                  </m:den>
                </m:f>
                <m:nary>
                  <m:naryPr>
                    <m:chr m:val="∑"/>
                    <m:limLoc m:val="subSup"/>
                    <m:ctrlPr>
                      <w:rPr>
                        <w:rFonts w:ascii="Cambria Math" w:hAnsi="Cambria Math"/>
                        <w:i/>
                        <w:sz w:val="22"/>
                        <w:szCs w:val="24"/>
                      </w:rPr>
                    </m:ctrlPr>
                  </m:naryPr>
                  <m:sub>
                    <m:r>
                      <w:rPr>
                        <w:rFonts w:ascii="Cambria Math" w:hAnsi="Cambria Math"/>
                        <w:sz w:val="22"/>
                        <w:szCs w:val="24"/>
                      </w:rPr>
                      <m:t>k=1</m:t>
                    </m:r>
                  </m:sub>
                  <m:sup>
                    <m:r>
                      <w:rPr>
                        <w:rFonts w:ascii="Cambria Math" w:hAnsi="Cambria Math"/>
                        <w:sz w:val="22"/>
                        <w:szCs w:val="24"/>
                      </w:rPr>
                      <m:t>K</m:t>
                    </m:r>
                  </m:sup>
                  <m:e>
                    <m:sSup>
                      <m:sSupPr>
                        <m:ctrlPr>
                          <w:rPr>
                            <w:rFonts w:ascii="Cambria Math" w:hAnsi="Cambria Math"/>
                            <w:i/>
                            <w:sz w:val="22"/>
                            <w:szCs w:val="24"/>
                          </w:rPr>
                        </m:ctrlPr>
                      </m:sSupPr>
                      <m:e>
                        <m:d>
                          <m:dPr>
                            <m:begChr m:val="|"/>
                            <m:endChr m:val="|"/>
                            <m:ctrlPr>
                              <w:rPr>
                                <w:rFonts w:ascii="Cambria Math" w:hAnsi="Cambria Math"/>
                                <w:i/>
                                <w:sz w:val="22"/>
                                <w:szCs w:val="24"/>
                              </w:rPr>
                            </m:ctrlPr>
                          </m:dPr>
                          <m:e>
                            <m:f>
                              <m:fPr>
                                <m:ctrlPr>
                                  <w:rPr>
                                    <w:rFonts w:ascii="Cambria Math" w:eastAsiaTheme="minorEastAsia" w:hAnsi="Cambria Math"/>
                                    <w:i/>
                                    <w:sz w:val="22"/>
                                    <w:szCs w:val="24"/>
                                  </w:rPr>
                                </m:ctrlPr>
                              </m:fPr>
                              <m:num>
                                <m:r>
                                  <w:rPr>
                                    <w:rFonts w:ascii="Cambria Math" w:hAnsi="Cambria Math"/>
                                    <w:sz w:val="22"/>
                                    <w:szCs w:val="24"/>
                                  </w:rPr>
                                  <m:t>λ</m:t>
                                </m:r>
                              </m:num>
                              <m:den>
                                <m:r>
                                  <w:rPr>
                                    <w:rFonts w:ascii="Cambria Math" w:eastAsiaTheme="minorEastAsia" w:hAnsi="Cambria Math"/>
                                    <w:sz w:val="22"/>
                                    <w:szCs w:val="24"/>
                                  </w:rPr>
                                  <m:t>4πd</m:t>
                                </m:r>
                              </m:den>
                            </m:f>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sSub>
                                      <m:sSubPr>
                                        <m:ctrlPr>
                                          <w:rPr>
                                            <w:rFonts w:ascii="Cambria Math" w:eastAsiaTheme="minorEastAsia" w:hAnsi="Cambria Math"/>
                                            <w:i/>
                                            <w:sz w:val="22"/>
                                            <w:szCs w:val="24"/>
                                          </w:rPr>
                                        </m:ctrlPr>
                                      </m:sSubPr>
                                      <m:e>
                                        <m:r>
                                          <w:rPr>
                                            <w:rFonts w:ascii="Cambria Math" w:eastAsiaTheme="minorEastAsia" w:hAnsi="Cambria Math"/>
                                            <w:sz w:val="22"/>
                                            <w:szCs w:val="24"/>
                                          </w:rPr>
                                          <m:t>T</m:t>
                                        </m:r>
                                      </m:e>
                                      <m:sub>
                                        <m:r>
                                          <w:rPr>
                                            <w:rFonts w:ascii="Cambria Math" w:eastAsiaTheme="minorEastAsia" w:hAnsi="Cambria Math"/>
                                            <w:sz w:val="22"/>
                                            <w:szCs w:val="24"/>
                                          </w:rPr>
                                          <m:t>x</m:t>
                                        </m:r>
                                      </m:sub>
                                    </m:sSub>
                                  </m:sub>
                                </m:sSub>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r>
                                      <w:rPr>
                                        <w:rFonts w:ascii="Cambria Math" w:eastAsiaTheme="minorEastAsia" w:hAnsi="Cambria Math"/>
                                        <w:sz w:val="22"/>
                                        <w:szCs w:val="24"/>
                                      </w:rPr>
                                      <m:t>m</m:t>
                                    </m:r>
                                  </m:sub>
                                </m:sSub>
                                <m:r>
                                  <w:rPr>
                                    <w:rFonts w:ascii="Cambria Math" w:eastAsiaTheme="minorEastAsia" w:hAnsi="Cambria Math"/>
                                    <w:sz w:val="22"/>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 w:val="22"/>
                                    <w:szCs w:val="24"/>
                                  </w:rPr>
                                  <m:t>)</m:t>
                                </m:r>
                              </m:e>
                            </m:rad>
                            <m:r>
                              <w:rPr>
                                <w:rFonts w:ascii="Cambria Math" w:eastAsiaTheme="minorEastAsia" w:hAnsi="Cambria Math"/>
                                <w:sz w:val="22"/>
                                <w:szCs w:val="24"/>
                              </w:rPr>
                              <m:t>*</m:t>
                            </m:r>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P</m:t>
                                    </m:r>
                                  </m:e>
                                  <m:sub>
                                    <m:r>
                                      <w:rPr>
                                        <w:rFonts w:ascii="Cambria Math" w:eastAsiaTheme="minorEastAsia" w:hAnsi="Cambria Math"/>
                                        <w:sz w:val="22"/>
                                        <w:szCs w:val="24"/>
                                      </w:rPr>
                                      <m:t>s</m:t>
                                    </m:r>
                                  </m:sub>
                                </m:sSub>
                              </m:e>
                            </m:rad>
                            <m:r>
                              <w:rPr>
                                <w:rFonts w:ascii="Cambria Math" w:hAnsi="Cambria Math"/>
                                <w:sz w:val="22"/>
                                <w:szCs w:val="24"/>
                              </w:rPr>
                              <m:t xml:space="preserve">*s(k)+ </m:t>
                            </m:r>
                            <m:rad>
                              <m:radPr>
                                <m:degHide m:val="1"/>
                                <m:ctrlPr>
                                  <w:rPr>
                                    <w:rFonts w:ascii="Cambria Math" w:hAnsi="Cambria Math"/>
                                    <w:i/>
                                    <w:sz w:val="22"/>
                                    <w:szCs w:val="24"/>
                                  </w:rPr>
                                </m:ctrlPr>
                              </m:radPr>
                              <m:deg/>
                              <m:e>
                                <m:sSup>
                                  <m:sSupPr>
                                    <m:ctrlPr>
                                      <w:rPr>
                                        <w:rFonts w:ascii="Cambria Math" w:hAnsi="Cambria Math"/>
                                        <w:i/>
                                        <w:sz w:val="22"/>
                                        <w:szCs w:val="24"/>
                                      </w:rPr>
                                    </m:ctrlPr>
                                  </m:sSupPr>
                                  <m:e>
                                    <m:r>
                                      <w:rPr>
                                        <w:rFonts w:ascii="Cambria Math" w:hAnsi="Cambria Math"/>
                                        <w:sz w:val="22"/>
                                        <w:szCs w:val="24"/>
                                      </w:rPr>
                                      <m:t>σ</m:t>
                                    </m:r>
                                  </m:e>
                                  <m:sup>
                                    <m:r>
                                      <w:rPr>
                                        <w:rFonts w:ascii="Cambria Math" w:hAnsi="Cambria Math"/>
                                        <w:sz w:val="22"/>
                                        <w:szCs w:val="24"/>
                                      </w:rPr>
                                      <m:t>2</m:t>
                                    </m:r>
                                  </m:sup>
                                </m:sSup>
                              </m:e>
                            </m:rad>
                            <m:r>
                              <w:rPr>
                                <w:rFonts w:ascii="Cambria Math" w:hAnsi="Cambria Math"/>
                                <w:sz w:val="22"/>
                                <w:szCs w:val="24"/>
                              </w:rPr>
                              <m:t>*randn()+ μ</m:t>
                            </m:r>
                          </m:e>
                        </m:d>
                      </m:e>
                      <m:sup>
                        <m:r>
                          <w:rPr>
                            <w:rFonts w:ascii="Cambria Math" w:hAnsi="Cambria Math"/>
                            <w:sz w:val="22"/>
                            <w:szCs w:val="24"/>
                          </w:rPr>
                          <m:t>2</m:t>
                        </m:r>
                      </m:sup>
                    </m:sSup>
                    <m:r>
                      <w:rPr>
                        <w:rFonts w:ascii="Cambria Math" w:hAnsi="Cambria Math"/>
                        <w:sz w:val="22"/>
                        <w:szCs w:val="24"/>
                      </w:rPr>
                      <m:t>.</m:t>
                    </m:r>
                  </m:e>
                </m:nary>
              </m:oMath>
            </m:oMathPara>
          </w:p>
        </w:tc>
        <w:tc>
          <w:tcPr>
            <w:tcW w:w="704" w:type="dxa"/>
            <w:vAlign w:val="center"/>
          </w:tcPr>
          <w:p w14:paraId="0720C847" w14:textId="06E36B71" w:rsidR="008229F1" w:rsidRPr="00467AC1" w:rsidRDefault="008229F1" w:rsidP="00B1106D">
            <w:pPr>
              <w:pStyle w:val="Caption"/>
              <w:spacing w:before="240" w:after="240"/>
              <w:ind w:left="0" w:firstLine="0"/>
            </w:pPr>
            <w:r>
              <w:t>Eq. 38</w:t>
            </w:r>
          </w:p>
        </w:tc>
      </w:tr>
    </w:tbl>
    <w:p w14:paraId="4D9BC8C9" w14:textId="77777777" w:rsidR="0067464B" w:rsidRDefault="009C349E" w:rsidP="0067464B">
      <w:pPr>
        <w:pStyle w:val="Heading2"/>
        <w:numPr>
          <w:ilvl w:val="0"/>
          <w:numId w:val="20"/>
        </w:numPr>
      </w:pPr>
      <w:bookmarkStart w:id="55" w:name="_Toc114765113"/>
      <w:r>
        <w:t>PARTIAL CONCLUSIONS</w:t>
      </w:r>
      <w:bookmarkEnd w:id="55"/>
    </w:p>
    <w:p w14:paraId="47460493" w14:textId="2466597C" w:rsidR="000C6034" w:rsidRPr="009C349E" w:rsidRDefault="000C6034" w:rsidP="000C6034">
      <w:pPr>
        <w:sectPr w:rsidR="000C6034" w:rsidRPr="009C349E" w:rsidSect="00577E11">
          <w:pgSz w:w="12240" w:h="15840"/>
          <w:pgMar w:top="1985" w:right="1418" w:bottom="1418" w:left="2268" w:header="709" w:footer="709" w:gutter="0"/>
          <w:cols w:space="708"/>
          <w:docGrid w:linePitch="360"/>
        </w:sectPr>
      </w:pPr>
      <w:r>
        <w:t xml:space="preserve">For the simulations, a 3D coordinate system is used, where the (0, 0, 0) point represents the center of the circular antenna array with the receiving antennas placed along the circumference with an equidistant separation. A transmitter is placed at a random point of the space and then the distance, the azimuth and elevation angles related to each antenna are computed. With these values, it is possible to compute the gain of every receiving antenna </w:t>
      </w:r>
      <w:r w:rsidR="000B2B55">
        <w:t>in</w:t>
      </w:r>
      <w:r>
        <w:t xml:space="preserve"> the direction of the transmitter. Finally, the average receiving power at each antenna is computed with a signal model perspective using the </w:t>
      </w:r>
      <w:proofErr w:type="spellStart"/>
      <w:r>
        <w:t>Friis</w:t>
      </w:r>
      <w:proofErr w:type="spellEnd"/>
      <w:r>
        <w:t xml:space="preserve"> formula and</w:t>
      </w:r>
      <w:r w:rsidR="00A646FD">
        <w:t xml:space="preserve"> applying </w:t>
      </w:r>
      <w:r>
        <w:t xml:space="preserve"> power to voltage conversion</w:t>
      </w:r>
      <w:r w:rsidRPr="007629E1">
        <w:t>.</w:t>
      </w:r>
    </w:p>
    <w:p w14:paraId="6C6B7AB1" w14:textId="6B9E028D" w:rsidR="006652FF" w:rsidRDefault="006652FF" w:rsidP="006652FF">
      <w:pPr>
        <w:pStyle w:val="Heading1"/>
      </w:pPr>
      <w:bookmarkStart w:id="56" w:name="_Toc114765114"/>
      <w:r>
        <w:lastRenderedPageBreak/>
        <w:t>CHAPTER 4: RECEIVER SYSTEM DESIGN</w:t>
      </w:r>
      <w:bookmarkEnd w:id="56"/>
    </w:p>
    <w:p w14:paraId="42CAD0AC" w14:textId="77777777" w:rsidR="00937636" w:rsidRPr="00320203" w:rsidRDefault="00937636" w:rsidP="00937636">
      <w:r>
        <w:t>The main</w:t>
      </w:r>
      <w:r w:rsidRPr="00240F7B">
        <w:t xml:space="preserve"> objective of this chapter is to analyze different models of receiver systems</w:t>
      </w:r>
      <w:r>
        <w:t>, i.e., antenna arrays,</w:t>
      </w:r>
      <w:r w:rsidRPr="00240F7B">
        <w:t xml:space="preserve"> to measure </w:t>
      </w:r>
      <w:r>
        <w:t xml:space="preserve">the </w:t>
      </w:r>
      <w:r w:rsidRPr="00240F7B">
        <w:t>transmitter power</w:t>
      </w:r>
      <w:r>
        <w:t xml:space="preserve"> and assess the impact of </w:t>
      </w:r>
      <w:r w:rsidRPr="00240F7B">
        <w:t>the position, number</w:t>
      </w:r>
      <w:r>
        <w:t>,</w:t>
      </w:r>
      <w:r w:rsidRPr="00240F7B">
        <w:t xml:space="preserve"> and type of </w:t>
      </w:r>
      <w:r>
        <w:t xml:space="preserve">the </w:t>
      </w:r>
      <w:r w:rsidRPr="00240F7B">
        <w:t>antenna</w:t>
      </w:r>
      <w:r>
        <w:t>s on the performance of a ML model used for angle prediction</w:t>
      </w:r>
      <w:r w:rsidRPr="00240F7B">
        <w:t xml:space="preserve">. The comparison is carried out </w:t>
      </w:r>
      <w:r>
        <w:t>based on</w:t>
      </w:r>
      <w:r w:rsidRPr="00240F7B">
        <w:t xml:space="preserve"> the results obtained with ML models for the samples taken with such receiving systems. Finally, based on the results obtained </w:t>
      </w:r>
      <w:r>
        <w:t>with</w:t>
      </w:r>
      <w:r w:rsidRPr="00240F7B">
        <w:t xml:space="preserve"> the simulations, a receiver model system </w:t>
      </w:r>
      <w:r>
        <w:t>is</w:t>
      </w:r>
      <w:r w:rsidRPr="00240F7B">
        <w:t xml:space="preserve"> proposed.</w:t>
      </w:r>
    </w:p>
    <w:p w14:paraId="22608FDA" w14:textId="6ACE364A" w:rsidR="00DF60AB" w:rsidRPr="009327DD" w:rsidRDefault="00A37E8A" w:rsidP="00DD1AE0">
      <w:pPr>
        <w:pStyle w:val="Heading2"/>
        <w:numPr>
          <w:ilvl w:val="0"/>
          <w:numId w:val="15"/>
        </w:numPr>
        <w:ind w:left="1834"/>
      </w:pPr>
      <w:bookmarkStart w:id="57" w:name="_Toc114765115"/>
      <w:r>
        <w:t>DATA GENERATION</w:t>
      </w:r>
      <w:bookmarkEnd w:id="57"/>
    </w:p>
    <w:p w14:paraId="01E5550A" w14:textId="261F876D" w:rsidR="00DE4E48" w:rsidRDefault="00DE4E48" w:rsidP="00B538D8">
      <w:pPr>
        <w:rPr>
          <w:rFonts w:eastAsiaTheme="minorEastAsia"/>
        </w:rPr>
      </w:pPr>
      <w:r>
        <w:t>T</w:t>
      </w:r>
      <w:r w:rsidRPr="0069603F">
        <w:t>his chapter analyze</w:t>
      </w:r>
      <w:r>
        <w:t>s</w:t>
      </w:r>
      <w:r w:rsidRPr="0069603F">
        <w:t xml:space="preserve"> the </w:t>
      </w:r>
      <w:r>
        <w:t xml:space="preserve">impact of the above mentioned parameters on the performance of a </w:t>
      </w:r>
      <w:r w:rsidRPr="0069603F">
        <w:t xml:space="preserve">DT model with data taken by the receiving systems shown in Figures </w:t>
      </w:r>
      <w:r w:rsidRPr="00AA1AEE">
        <w:rPr>
          <w:highlight w:val="yellow"/>
        </w:rPr>
        <w:t>8</w:t>
      </w:r>
      <w:r w:rsidRPr="0069603F">
        <w:t xml:space="preserve"> and </w:t>
      </w:r>
      <w:r w:rsidRPr="00AA1AEE">
        <w:rPr>
          <w:highlight w:val="yellow"/>
        </w:rPr>
        <w:t>9</w:t>
      </w:r>
      <w:r>
        <w:t xml:space="preserve">. </w:t>
      </w:r>
      <w:r w:rsidRPr="000441C7">
        <w:t xml:space="preserve">The </w:t>
      </w:r>
      <w:r>
        <w:t>first receiver model consists of four</w:t>
      </w:r>
      <w:r w:rsidRPr="000441C7">
        <w:t xml:space="preserve"> antennas</w:t>
      </w:r>
      <w:r>
        <w:t xml:space="preserve"> </w:t>
      </w:r>
      <w:r>
        <w:rPr>
          <w:rFonts w:eastAsiaTheme="minorEastAsia"/>
        </w:rPr>
        <w:t>(</w:t>
      </w:r>
      <w:r>
        <w:rPr>
          <w:i/>
        </w:rPr>
        <w:t>M=4</w:t>
      </w:r>
      <w:r>
        <w:rPr>
          <w:rFonts w:eastAsiaTheme="minorEastAsia"/>
        </w:rPr>
        <w:t>)</w:t>
      </w:r>
      <w:r w:rsidRPr="000441C7">
        <w:t xml:space="preserve"> placed on the ground</w:t>
      </w:r>
      <w:r>
        <w:t xml:space="preserve"> and</w:t>
      </w:r>
      <w:r w:rsidRPr="000441C7">
        <w:t xml:space="preserve"> uniformly distributed</w:t>
      </w:r>
      <w:r>
        <w:t xml:space="preserve">, </w:t>
      </w:r>
      <w:r w:rsidRPr="000441C7">
        <w:t>forming a circle.</w:t>
      </w:r>
      <w:r w:rsidRPr="00500937">
        <w:t xml:space="preserve"> The</w:t>
      </w:r>
      <w:r>
        <w:t xml:space="preserve"> radius,</w:t>
      </w:r>
      <w:r w:rsidRPr="00500937">
        <w:t xml:space="preserve"> </w:t>
      </w:r>
      <m:oMath>
        <m:r>
          <w:rPr>
            <w:rFonts w:ascii="Cambria Math" w:hAnsi="Cambria Math"/>
          </w:rPr>
          <m:t>r,</m:t>
        </m:r>
      </m:oMath>
      <w:r>
        <w:t xml:space="preserve"> </w:t>
      </w:r>
      <w:r w:rsidRPr="00500937">
        <w:t xml:space="preserve">of the </w:t>
      </w:r>
      <w:r>
        <w:t xml:space="preserve">circle </w:t>
      </w:r>
      <w:r w:rsidRPr="00500937">
        <w:t>is equal to half</w:t>
      </w:r>
      <w:r>
        <w:t xml:space="preserve"> of</w:t>
      </w:r>
      <w:r w:rsidRPr="00500937">
        <w:t xml:space="preserve"> the wavelength,</w:t>
      </w:r>
      <w:r>
        <w:t xml:space="preserve"> i.e.,</w:t>
      </w:r>
      <w:r w:rsidRPr="00500937">
        <w:t xml:space="preserve"> </w:t>
      </w:r>
      <m:oMath>
        <m:r>
          <w:rPr>
            <w:rFonts w:ascii="Cambria Math" w:hAnsi="Cambria Math"/>
          </w:rPr>
          <m:t xml:space="preserve">r=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Pr>
          <w:rFonts w:eastAsiaTheme="minorEastAsia"/>
        </w:rPr>
        <w:t xml:space="preserve">. </w:t>
      </w:r>
      <w:r w:rsidRPr="001105FE">
        <w:rPr>
          <w:rFonts w:eastAsiaTheme="minorEastAsia"/>
        </w:rPr>
        <w:t xml:space="preserve">In the second receiving system, </w:t>
      </w:r>
      <w:r>
        <w:rPr>
          <w:rFonts w:eastAsiaTheme="minorEastAsia"/>
        </w:rPr>
        <w:t xml:space="preserve">an extra </w:t>
      </w:r>
      <w:r w:rsidRPr="001105FE">
        <w:rPr>
          <w:rFonts w:eastAsiaTheme="minorEastAsia"/>
        </w:rPr>
        <w:t>antenna is added at a height</w:t>
      </w:r>
      <w:r>
        <w:rPr>
          <w:rFonts w:eastAsiaTheme="minorEastAsia"/>
        </w:rPr>
        <w:t xml:space="preserve"> of</w:t>
      </w:r>
      <w:r w:rsidRPr="001105FE">
        <w:rPr>
          <w:rFonts w:eastAsiaTheme="minorEastAsia"/>
        </w:rPr>
        <w:t xml:space="preserve"> </w:t>
      </w:r>
      <m:oMath>
        <m:r>
          <w:rPr>
            <w:rFonts w:ascii="Cambria Math" w:eastAsiaTheme="minorEastAsia" w:hAnsi="Cambria Math"/>
          </w:rPr>
          <m:t>r</m:t>
        </m:r>
      </m:oMath>
      <w:r w:rsidRPr="001105FE">
        <w:rPr>
          <w:rFonts w:eastAsiaTheme="minorEastAsia"/>
        </w:rPr>
        <w:t xml:space="preserve"> </w:t>
      </w:r>
      <w:r>
        <w:rPr>
          <w:rFonts w:eastAsiaTheme="minorEastAsia"/>
        </w:rPr>
        <w:t>at</w:t>
      </w:r>
      <w:r w:rsidRPr="001105FE">
        <w:rPr>
          <w:rFonts w:eastAsiaTheme="minorEastAsia"/>
        </w:rPr>
        <w:t xml:space="preserve"> the center of the circle formed by the antennas</w:t>
      </w:r>
      <w:r>
        <w:rPr>
          <w:rFonts w:eastAsiaTheme="minorEastAsia"/>
        </w:rPr>
        <w:t xml:space="preserve"> (</w:t>
      </w:r>
      <w:r>
        <w:rPr>
          <w:i/>
        </w:rPr>
        <w:t>M=5</w:t>
      </w:r>
      <w:r>
        <w:rPr>
          <w:rFonts w:eastAsiaTheme="minorEastAsia"/>
        </w:rPr>
        <w:t>)</w:t>
      </w:r>
      <w:r w:rsidRPr="001105FE">
        <w:rPr>
          <w:rFonts w:eastAsiaTheme="minorEastAsia"/>
        </w:rPr>
        <w:t>.</w:t>
      </w:r>
      <w:r>
        <w:rPr>
          <w:rFonts w:eastAsiaTheme="minorEastAsia"/>
        </w:rPr>
        <w:t xml:space="preserve"> </w:t>
      </w:r>
      <w:r w:rsidRPr="008D1C6B">
        <w:rPr>
          <w:rFonts w:eastAsiaTheme="minorEastAsia"/>
        </w:rPr>
        <w:t xml:space="preserve">Therefore, </w:t>
      </w:r>
      <w:r>
        <w:rPr>
          <w:rFonts w:eastAsiaTheme="minorEastAsia"/>
        </w:rPr>
        <w:t xml:space="preserve">the </w:t>
      </w:r>
      <w:r w:rsidRPr="008D1C6B">
        <w:rPr>
          <w:rFonts w:eastAsiaTheme="minorEastAsia"/>
        </w:rPr>
        <w:t>o</w:t>
      </w:r>
      <w:r>
        <w:rPr>
          <w:rFonts w:eastAsiaTheme="minorEastAsia"/>
        </w:rPr>
        <w:t>ne extra antenna is added to</w:t>
      </w:r>
      <w:r w:rsidRPr="008D1C6B">
        <w:rPr>
          <w:rFonts w:eastAsiaTheme="minorEastAsia"/>
        </w:rPr>
        <w:t xml:space="preserve"> the receiving sy</w:t>
      </w:r>
      <w:r>
        <w:rPr>
          <w:rFonts w:eastAsiaTheme="minorEastAsia"/>
        </w:rPr>
        <w:t>stem with the following Cartesian coordinate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8D1C6B" w14:paraId="7C995381" w14:textId="77777777" w:rsidTr="00B538D8">
        <w:tc>
          <w:tcPr>
            <w:tcW w:w="1038" w:type="dxa"/>
            <w:vAlign w:val="center"/>
          </w:tcPr>
          <w:p w14:paraId="7519CE81" w14:textId="77777777" w:rsidR="008D1C6B" w:rsidRDefault="008D1C6B" w:rsidP="002D4930">
            <w:pPr>
              <w:spacing w:before="240" w:after="240"/>
              <w:jc w:val="center"/>
            </w:pPr>
          </w:p>
        </w:tc>
        <w:tc>
          <w:tcPr>
            <w:tcW w:w="6162" w:type="dxa"/>
            <w:vAlign w:val="center"/>
          </w:tcPr>
          <w:p w14:paraId="7A1421EC" w14:textId="2D59C257" w:rsidR="008D1C6B" w:rsidRDefault="00000000" w:rsidP="008D1C6B">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1</m:t>
                    </m:r>
                  </m:sub>
                </m:sSub>
                <m:r>
                  <w:rPr>
                    <w:rFonts w:ascii="Cambria Math" w:hAnsi="Cambria Math"/>
                  </w:rPr>
                  <m:t>=0</m:t>
                </m:r>
              </m:oMath>
            </m:oMathPara>
          </w:p>
        </w:tc>
        <w:tc>
          <w:tcPr>
            <w:tcW w:w="1334" w:type="dxa"/>
            <w:vAlign w:val="center"/>
          </w:tcPr>
          <w:p w14:paraId="71664CB3" w14:textId="515CB1F5" w:rsidR="008D1C6B" w:rsidRPr="00467AC1" w:rsidRDefault="008D1C6B" w:rsidP="002D4930">
            <w:pPr>
              <w:pStyle w:val="Caption"/>
              <w:spacing w:before="240" w:after="240"/>
              <w:ind w:left="0" w:firstLine="0"/>
              <w:jc w:val="right"/>
            </w:pPr>
            <w:r>
              <w:t xml:space="preserve">Eq. </w:t>
            </w:r>
            <w:r w:rsidR="007B2A7B">
              <w:t>38</w:t>
            </w:r>
          </w:p>
        </w:tc>
      </w:tr>
      <w:tr w:rsidR="008D1C6B" w14:paraId="7F544E6D" w14:textId="77777777" w:rsidTr="00B538D8">
        <w:tc>
          <w:tcPr>
            <w:tcW w:w="1038" w:type="dxa"/>
            <w:vAlign w:val="center"/>
          </w:tcPr>
          <w:p w14:paraId="21256C08" w14:textId="77777777" w:rsidR="008D1C6B" w:rsidRDefault="008D1C6B" w:rsidP="002D4930">
            <w:pPr>
              <w:spacing w:before="240" w:after="240"/>
              <w:jc w:val="center"/>
            </w:pPr>
          </w:p>
        </w:tc>
        <w:tc>
          <w:tcPr>
            <w:tcW w:w="6162" w:type="dxa"/>
            <w:vAlign w:val="center"/>
          </w:tcPr>
          <w:p w14:paraId="33AE4599" w14:textId="1FD7547C" w:rsidR="008D1C6B" w:rsidRDefault="00000000" w:rsidP="008D1C6B">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1</m:t>
                    </m:r>
                  </m:sub>
                </m:sSub>
                <m:r>
                  <w:rPr>
                    <w:rFonts w:ascii="Cambria Math" w:hAnsi="Cambria Math"/>
                  </w:rPr>
                  <m:t>=0</m:t>
                </m:r>
              </m:oMath>
            </m:oMathPara>
          </w:p>
        </w:tc>
        <w:tc>
          <w:tcPr>
            <w:tcW w:w="1334" w:type="dxa"/>
            <w:vAlign w:val="center"/>
          </w:tcPr>
          <w:p w14:paraId="3FB0DE7E" w14:textId="3BE26671" w:rsidR="008D1C6B" w:rsidRDefault="008D1C6B" w:rsidP="002D4930">
            <w:pPr>
              <w:pStyle w:val="Caption"/>
              <w:spacing w:before="240" w:after="240"/>
              <w:ind w:left="0" w:firstLine="0"/>
              <w:jc w:val="right"/>
            </w:pPr>
            <w:r>
              <w:t xml:space="preserve">Eq. </w:t>
            </w:r>
            <w:r w:rsidR="007B2A7B">
              <w:t>39</w:t>
            </w:r>
          </w:p>
        </w:tc>
      </w:tr>
      <w:tr w:rsidR="008D1C6B" w14:paraId="7D53A030" w14:textId="77777777" w:rsidTr="00B538D8">
        <w:tc>
          <w:tcPr>
            <w:tcW w:w="1038" w:type="dxa"/>
            <w:vAlign w:val="center"/>
          </w:tcPr>
          <w:p w14:paraId="6051B6D0" w14:textId="77777777" w:rsidR="008D1C6B" w:rsidRDefault="008D1C6B" w:rsidP="002D4930">
            <w:pPr>
              <w:spacing w:before="240" w:after="240"/>
              <w:jc w:val="center"/>
            </w:pPr>
          </w:p>
        </w:tc>
        <w:tc>
          <w:tcPr>
            <w:tcW w:w="6162" w:type="dxa"/>
            <w:vAlign w:val="center"/>
          </w:tcPr>
          <w:p w14:paraId="39DF3649" w14:textId="6AA3F417" w:rsidR="008D1C6B" w:rsidRDefault="00000000" w:rsidP="002D4930">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r</m:t>
                </m:r>
              </m:oMath>
            </m:oMathPara>
          </w:p>
        </w:tc>
        <w:tc>
          <w:tcPr>
            <w:tcW w:w="1334" w:type="dxa"/>
            <w:vAlign w:val="center"/>
          </w:tcPr>
          <w:p w14:paraId="43325780" w14:textId="19783124" w:rsidR="008D1C6B" w:rsidRDefault="008D1C6B" w:rsidP="002D4930">
            <w:pPr>
              <w:pStyle w:val="Caption"/>
              <w:spacing w:before="240" w:after="240"/>
              <w:ind w:left="0" w:firstLine="0"/>
              <w:jc w:val="right"/>
            </w:pPr>
            <w:r>
              <w:t xml:space="preserve">Eq. </w:t>
            </w:r>
            <w:r w:rsidR="007B2A7B">
              <w:t>40</w:t>
            </w:r>
          </w:p>
        </w:tc>
      </w:tr>
    </w:tbl>
    <w:p w14:paraId="2C1E25A6" w14:textId="240AA651" w:rsidR="006A0105" w:rsidRDefault="006A0105" w:rsidP="00A2084F">
      <w:pPr>
        <w:ind w:left="0" w:firstLine="0"/>
      </w:pPr>
    </w:p>
    <w:p w14:paraId="75E37A0F" w14:textId="77777777" w:rsidR="006A0105" w:rsidRDefault="006A0105" w:rsidP="009C2F43">
      <w:pPr>
        <w:ind w:left="0"/>
      </w:pPr>
      <w:r>
        <w:rPr>
          <w:noProof/>
        </w:rPr>
        <w:drawing>
          <wp:inline distT="0" distB="0" distL="0" distR="0" wp14:anchorId="39F5D980" wp14:editId="1EC6EA54">
            <wp:extent cx="4882896" cy="34747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82896" cy="3474720"/>
                    </a:xfrm>
                    <a:prstGeom prst="rect">
                      <a:avLst/>
                    </a:prstGeom>
                  </pic:spPr>
                </pic:pic>
              </a:graphicData>
            </a:graphic>
          </wp:inline>
        </w:drawing>
      </w:r>
    </w:p>
    <w:p w14:paraId="4AF0C6AC" w14:textId="3814780F" w:rsidR="00910269" w:rsidRDefault="006A0105" w:rsidP="006A0105">
      <w:pPr>
        <w:pStyle w:val="Caption"/>
        <w:jc w:val="left"/>
      </w:pPr>
      <w:bookmarkStart w:id="58" w:name="_Toc114827505"/>
      <w:r>
        <w:t xml:space="preserve">Figure </w:t>
      </w:r>
      <w:fldSimple w:instr=" SEQ Figure \* ARABIC ">
        <w:r w:rsidR="00C40294">
          <w:rPr>
            <w:noProof/>
          </w:rPr>
          <w:t>13</w:t>
        </w:r>
      </w:fldSimple>
      <w:r w:rsidR="00CC1087">
        <w:rPr>
          <w:noProof/>
        </w:rPr>
        <w:t>.</w:t>
      </w:r>
      <w:r>
        <w:t xml:space="preserve"> F</w:t>
      </w:r>
      <w:r w:rsidRPr="00405CC8">
        <w:t>irst receiver model proposal</w:t>
      </w:r>
      <w:r>
        <w:t>.</w:t>
      </w:r>
      <w:bookmarkEnd w:id="58"/>
      <w:r w:rsidR="00EB0F46">
        <w:t xml:space="preserve"> </w:t>
      </w:r>
    </w:p>
    <w:p w14:paraId="15A36C26" w14:textId="77777777" w:rsidR="006A0105" w:rsidRDefault="006A0105" w:rsidP="009C2F43">
      <w:pPr>
        <w:ind w:left="0"/>
      </w:pPr>
      <w:r>
        <w:rPr>
          <w:noProof/>
        </w:rPr>
        <w:lastRenderedPageBreak/>
        <w:drawing>
          <wp:inline distT="0" distB="0" distL="0" distR="0" wp14:anchorId="5EF87248" wp14:editId="50184C24">
            <wp:extent cx="4901184" cy="347472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01184" cy="3474720"/>
                    </a:xfrm>
                    <a:prstGeom prst="rect">
                      <a:avLst/>
                    </a:prstGeom>
                  </pic:spPr>
                </pic:pic>
              </a:graphicData>
            </a:graphic>
          </wp:inline>
        </w:drawing>
      </w:r>
    </w:p>
    <w:p w14:paraId="3B10A22D" w14:textId="6514703D" w:rsidR="006A0105" w:rsidRDefault="006A0105" w:rsidP="006A0105">
      <w:pPr>
        <w:pStyle w:val="Caption"/>
      </w:pPr>
      <w:bookmarkStart w:id="59" w:name="_Toc114827506"/>
      <w:r>
        <w:t xml:space="preserve">Figure </w:t>
      </w:r>
      <w:fldSimple w:instr=" SEQ Figure \* ARABIC ">
        <w:r w:rsidR="00C40294">
          <w:rPr>
            <w:noProof/>
          </w:rPr>
          <w:t>14</w:t>
        </w:r>
      </w:fldSimple>
      <w:r>
        <w:t xml:space="preserve">. </w:t>
      </w:r>
      <w:r w:rsidRPr="00000893">
        <w:t>Second receiver model proposal.</w:t>
      </w:r>
      <w:bookmarkEnd w:id="59"/>
    </w:p>
    <w:p w14:paraId="13306E20" w14:textId="77777777" w:rsidR="007728CD" w:rsidRDefault="007728CD" w:rsidP="007728CD">
      <w:r w:rsidRPr="007728CD">
        <w:t xml:space="preserve">Both systems are compared with strip and planar V-dipoles as the receiving antennas (also known as Vee-dipoles), operating at a frequency of 70 </w:t>
      </w:r>
      <w:proofErr w:type="spellStart"/>
      <w:r w:rsidRPr="007728CD">
        <w:t>MHz.</w:t>
      </w:r>
      <w:proofErr w:type="spellEnd"/>
      <w:r w:rsidRPr="007728CD">
        <w:t xml:space="preserve"> The antennas’ radiation patterns are shown in Figures </w:t>
      </w:r>
      <w:r w:rsidRPr="007728CD">
        <w:rPr>
          <w:highlight w:val="yellow"/>
        </w:rPr>
        <w:t>11</w:t>
      </w:r>
      <w:r w:rsidRPr="007728CD">
        <w:t xml:space="preserve"> and </w:t>
      </w:r>
      <w:r w:rsidRPr="007728CD">
        <w:rPr>
          <w:highlight w:val="yellow"/>
        </w:rPr>
        <w:t>12</w:t>
      </w:r>
      <w:r w:rsidRPr="007728CD">
        <w:t xml:space="preserve">, respectively. </w:t>
      </w:r>
      <w:r>
        <w:t>Therefore, the results of the DT model are analyzed with the data provided by the following four receiving models:</w:t>
      </w:r>
    </w:p>
    <w:p w14:paraId="30818002" w14:textId="5D254518" w:rsidR="0069603F" w:rsidRDefault="00AA1AEE" w:rsidP="00AA1AEE">
      <w:pPr>
        <w:pStyle w:val="ListParagraph"/>
        <w:numPr>
          <w:ilvl w:val="0"/>
          <w:numId w:val="25"/>
        </w:numPr>
      </w:pPr>
      <w:r>
        <w:t>First Receiver Model: C</w:t>
      </w:r>
      <w:r w:rsidR="0069603F">
        <w:t>onsist</w:t>
      </w:r>
      <w:r>
        <w:t>s</w:t>
      </w:r>
      <w:r w:rsidR="0069603F">
        <w:t xml:space="preserve"> of </w:t>
      </w:r>
      <w:r>
        <w:t>four</w:t>
      </w:r>
      <w:r w:rsidR="0069603F">
        <w:t xml:space="preserve"> </w:t>
      </w:r>
      <w:r w:rsidR="007728CD">
        <w:t xml:space="preserve">strip </w:t>
      </w:r>
      <w:r w:rsidR="0069603F">
        <w:t>dipole antennas</w:t>
      </w:r>
      <w:r>
        <w:t>.</w:t>
      </w:r>
    </w:p>
    <w:p w14:paraId="73189075" w14:textId="3574C6BC" w:rsidR="0069603F" w:rsidRDefault="00AA1AEE" w:rsidP="00AA1AEE">
      <w:pPr>
        <w:pStyle w:val="ListParagraph"/>
        <w:numPr>
          <w:ilvl w:val="0"/>
          <w:numId w:val="25"/>
        </w:numPr>
      </w:pPr>
      <w:r>
        <w:t>Second Receiver Model: C</w:t>
      </w:r>
      <w:r w:rsidR="0069603F">
        <w:t>onsist</w:t>
      </w:r>
      <w:r>
        <w:t>s</w:t>
      </w:r>
      <w:r w:rsidR="0069603F">
        <w:t xml:space="preserve"> of </w:t>
      </w:r>
      <w:r>
        <w:t>five</w:t>
      </w:r>
      <w:r w:rsidR="0069603F">
        <w:t xml:space="preserve"> </w:t>
      </w:r>
      <w:r w:rsidR="007728CD">
        <w:t xml:space="preserve">strip </w:t>
      </w:r>
      <w:r w:rsidR="0069603F">
        <w:t>dipole antennas</w:t>
      </w:r>
      <w:r>
        <w:t>.</w:t>
      </w:r>
    </w:p>
    <w:p w14:paraId="05BEED0D" w14:textId="77777777" w:rsidR="007728CD" w:rsidRDefault="00AA1AEE" w:rsidP="007728CD">
      <w:pPr>
        <w:pStyle w:val="ListParagraph"/>
        <w:numPr>
          <w:ilvl w:val="0"/>
          <w:numId w:val="25"/>
        </w:numPr>
      </w:pPr>
      <w:r w:rsidRPr="00AA1AEE">
        <w:t xml:space="preserve">Third </w:t>
      </w:r>
      <w:r>
        <w:t>R</w:t>
      </w:r>
      <w:r w:rsidRPr="00AA1AEE">
        <w:t xml:space="preserve">eceiver </w:t>
      </w:r>
      <w:r>
        <w:t>M</w:t>
      </w:r>
      <w:r w:rsidRPr="00AA1AEE">
        <w:t>odel</w:t>
      </w:r>
      <w:r>
        <w:t xml:space="preserve">: </w:t>
      </w:r>
      <w:r w:rsidR="007728CD">
        <w:t>Consists of four planar V-dipole antennas.</w:t>
      </w:r>
    </w:p>
    <w:p w14:paraId="2377C6EF" w14:textId="1C6DE4BC" w:rsidR="00A2084F" w:rsidRDefault="00AA1AEE" w:rsidP="007728CD">
      <w:pPr>
        <w:pStyle w:val="ListParagraph"/>
        <w:numPr>
          <w:ilvl w:val="0"/>
          <w:numId w:val="25"/>
        </w:numPr>
      </w:pPr>
      <w:r w:rsidRPr="00AA1AEE">
        <w:t>Fourth Receiver Model</w:t>
      </w:r>
      <w:r>
        <w:t xml:space="preserve">: </w:t>
      </w:r>
      <w:r w:rsidR="007728CD">
        <w:t>Consists of five planar V-dipole antennas.</w:t>
      </w:r>
    </w:p>
    <w:p w14:paraId="745ABB59" w14:textId="77777777" w:rsidR="007728CD" w:rsidRPr="00511801" w:rsidRDefault="007728CD" w:rsidP="007728CD">
      <w:pPr>
        <w:rPr>
          <w:rFonts w:eastAsiaTheme="minorEastAsia"/>
        </w:rPr>
      </w:pPr>
      <w:r>
        <w:t xml:space="preserve">To collect the data samples, it uses the method described in Chapter </w:t>
      </w:r>
      <w:r w:rsidRPr="006A0105">
        <w:rPr>
          <w:highlight w:val="yellow"/>
        </w:rPr>
        <w:t>3</w:t>
      </w:r>
      <w:r>
        <w:t xml:space="preserve"> to simulate the power arriving at the antennas from different directions. It means, f</w:t>
      </w:r>
      <w:r w:rsidRPr="006E613E">
        <w:t>or each pair of azimuth and elevation angles</w:t>
      </w:r>
      <w:r>
        <w:t xml:space="preserve">, i.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Pr="006E613E">
        <w:t xml:space="preserve">, the corresponding </w:t>
      </w:r>
      <w:r>
        <w:t>average receiving power</w:t>
      </w:r>
      <w:r w:rsidRPr="006E613E">
        <w:t xml:space="preserve"> </w:t>
      </w:r>
      <w:r>
        <w:t>at each antenna (</w:t>
      </w:r>
      <m:oMath>
        <m:r>
          <w:rPr>
            <w:rFonts w:ascii="Cambria Math" w:hAnsi="Cambria Math"/>
          </w:rPr>
          <m:t>m</m:t>
        </m:r>
      </m:oMath>
      <w:r>
        <w:t>) was obtained. A</w:t>
      </w:r>
      <w:proofErr w:type="spellStart"/>
      <w:r w:rsidRPr="006E613E">
        <w:t>zimuth</w:t>
      </w:r>
      <w:proofErr w:type="spellEnd"/>
      <w:r w:rsidRPr="006E613E">
        <w:t xml:space="preserve"> and elevation angles </w:t>
      </w:r>
      <w:r w:rsidRPr="006E613E">
        <w:lastRenderedPageBreak/>
        <w:t xml:space="preserve">are in </w:t>
      </w:r>
      <w:r>
        <w:t>the</w:t>
      </w:r>
      <w:r w:rsidRPr="006E613E">
        <w:t xml:space="preserve"> range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m:oMath>
        <m:r>
          <w:rPr>
            <w:rFonts w:ascii="Cambria Math" w:eastAsiaTheme="minorEastAsia" w:hAnsi="Cambria Math"/>
          </w:rPr>
          <m:t>samples</m:t>
        </m:r>
      </m:oMath>
      <w:r>
        <w:rPr>
          <w:rFonts w:eastAsiaTheme="minorEastAsia"/>
        </w:rPr>
        <w:t xml:space="preserve"> </w:t>
      </w:r>
      <w:r>
        <w:rPr>
          <w:rFonts w:eastAsiaTheme="minorEastAsia"/>
          <w:highlight w:val="yellow"/>
        </w:rPr>
        <w:t>= 15</w:t>
      </w:r>
      <w:r w:rsidRPr="000F4D8D">
        <w:rPr>
          <w:rFonts w:eastAsiaTheme="minorEastAsia"/>
        </w:rPr>
        <w:t xml:space="preserve"> </w:t>
      </w:r>
      <w:r>
        <w:rPr>
          <w:rFonts w:eastAsiaTheme="minorEastAsia"/>
        </w:rPr>
        <w:t xml:space="preserve">normalized average power </w:t>
      </w:r>
      <w:r w:rsidRPr="0064175E">
        <w:rPr>
          <w:rFonts w:eastAsiaTheme="minorEastAsia"/>
        </w:rPr>
        <w:t>measurement</w:t>
      </w:r>
      <w:r>
        <w:rPr>
          <w:rFonts w:eastAsiaTheme="minorEastAsia"/>
        </w:rPr>
        <w:t xml:space="preserve"> </w:t>
      </w:r>
      <w:r w:rsidRPr="00792F26">
        <w:t>vectors</w:t>
      </w:r>
      <w:r>
        <w:t xml:space="preserve"> were</w:t>
      </w:r>
      <w:r w:rsidRPr="000F4D8D">
        <w:rPr>
          <w:rFonts w:eastAsiaTheme="minorEastAsia"/>
        </w:rPr>
        <w:t xml:space="preserve"> generated</w:t>
      </w:r>
      <w:r>
        <w:rPr>
          <w:rFonts w:eastAsiaTheme="minorEastAsia"/>
        </w:rPr>
        <w:t>. T</w:t>
      </w:r>
      <w:r w:rsidRPr="00611645">
        <w:rPr>
          <w:rFonts w:eastAsiaTheme="minorEastAsia"/>
        </w:rPr>
        <w:t xml:space="preserve">his way, </w:t>
      </w:r>
      <w:r>
        <w:rPr>
          <w:rFonts w:eastAsiaTheme="minorEastAsia"/>
        </w:rPr>
        <w:t xml:space="preserve">the number of normalized average power </w:t>
      </w:r>
      <w:r w:rsidRPr="0064175E">
        <w:rPr>
          <w:rFonts w:eastAsiaTheme="minorEastAsia"/>
        </w:rPr>
        <w:t>measurement</w:t>
      </w:r>
      <w:r>
        <w:rPr>
          <w:rFonts w:eastAsiaTheme="minorEastAsia"/>
        </w:rPr>
        <w:t xml:space="preserve"> </w:t>
      </w:r>
      <w:r w:rsidRPr="00792F26">
        <w:t>vectors</w:t>
      </w:r>
      <w:r w:rsidDel="00B069BE">
        <w:rPr>
          <w:rFonts w:eastAsiaTheme="minorEastAsia"/>
        </w:rPr>
        <w:t xml:space="preserve"> </w:t>
      </w:r>
      <w:r>
        <w:rPr>
          <w:rFonts w:eastAsiaTheme="minorEastAsia"/>
        </w:rPr>
        <w:t xml:space="preserve"> generated is equal to </w:t>
      </w:r>
      <w:r w:rsidRPr="00483BC0">
        <w:rPr>
          <w:rFonts w:eastAsiaTheme="minorEastAsia"/>
          <w:highlight w:val="yellow"/>
        </w:rPr>
        <w:t>486,000</w:t>
      </w:r>
      <w:r>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Pr="00240FBD">
        <w:rPr>
          <w:rFonts w:eastAsiaTheme="minorEastAsia"/>
        </w:rPr>
        <w:t>)</w:t>
      </w:r>
      <w:r>
        <w:rPr>
          <w:rFonts w:eastAsiaTheme="minorEastAsia"/>
        </w:rPr>
        <w:t xml:space="preserve"> for each receiving antenna. </w:t>
      </w:r>
      <w:r w:rsidRPr="00107984">
        <w:rPr>
          <w:rFonts w:eastAsiaTheme="minorEastAsia"/>
        </w:rPr>
        <w:t>It is assumed that</w:t>
      </w:r>
      <w:r>
        <w:rPr>
          <w:rFonts w:eastAsiaTheme="minorEastAsia"/>
        </w:rPr>
        <w:t xml:space="preserve"> </w:t>
      </w:r>
      <m:oMath>
        <m:r>
          <w:rPr>
            <w:rFonts w:ascii="Cambria Math" w:hAnsi="Cambria Math"/>
            <w:sz w:val="22"/>
            <w:szCs w:val="24"/>
          </w:rPr>
          <m:t>s</m:t>
        </m:r>
        <m:d>
          <m:dPr>
            <m:ctrlPr>
              <w:rPr>
                <w:rFonts w:ascii="Cambria Math" w:hAnsi="Cambria Math"/>
                <w:i/>
                <w:sz w:val="22"/>
                <w:szCs w:val="24"/>
              </w:rPr>
            </m:ctrlPr>
          </m:dPr>
          <m:e>
            <m:r>
              <w:rPr>
                <w:rFonts w:ascii="Cambria Math" w:hAnsi="Cambria Math"/>
                <w:sz w:val="22"/>
                <w:szCs w:val="24"/>
              </w:rPr>
              <m:t>k</m:t>
            </m:r>
          </m:e>
        </m:d>
        <m:r>
          <w:rPr>
            <w:rFonts w:ascii="Cambria Math" w:hAnsi="Cambria Math"/>
            <w:sz w:val="22"/>
            <w:szCs w:val="24"/>
          </w:rPr>
          <m:t>=1,∀k</m:t>
        </m:r>
      </m:oMath>
      <w:r>
        <w:rPr>
          <w:rFonts w:eastAsiaTheme="minorEastAsia"/>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y distributed complex Additive White Gaussian Noise (AWGN) with </w:t>
      </w:r>
      <w:commentRangeStart w:id="60"/>
      <w:r>
        <w:rPr>
          <w:rFonts w:eastAsiaTheme="minorEastAsia"/>
        </w:rPr>
        <w:t xml:space="preserve">zero mean and variance equal to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oMath>
      <w:r>
        <w:rPr>
          <w:rFonts w:eastAsiaTheme="minorEastAsia"/>
        </w:rPr>
        <w:t>.</w:t>
      </w:r>
      <w:commentRangeEnd w:id="60"/>
      <w:r>
        <w:rPr>
          <w:rStyle w:val="CommentReference"/>
        </w:rPr>
        <w:commentReference w:id="60"/>
      </w:r>
    </w:p>
    <w:p w14:paraId="2155B926" w14:textId="23CC52E3" w:rsidR="006A0105" w:rsidRDefault="007728CD" w:rsidP="00F73023">
      <w:pPr>
        <w:jc w:val="left"/>
      </w:pPr>
      <w:r>
        <w:t>All</w:t>
      </w:r>
      <w:r w:rsidRPr="001105FE">
        <w:t xml:space="preserve"> </w:t>
      </w:r>
      <w:r>
        <w:t>receiving models are</w:t>
      </w:r>
      <w:r w:rsidRPr="001105FE">
        <w:t xml:space="preserve"> simulated in </w:t>
      </w:r>
      <w:proofErr w:type="spellStart"/>
      <w:r>
        <w:t>Matlab</w:t>
      </w:r>
      <w:proofErr w:type="spellEnd"/>
      <w:r>
        <w:t xml:space="preserve"> for the dataset generation, then, they are used to train the ML model, which is performed </w:t>
      </w:r>
      <w:r w:rsidR="00F73023">
        <w:t xml:space="preserve">on an </w:t>
      </w:r>
      <w:r w:rsidR="00F73023" w:rsidRPr="00F73023">
        <w:t>Acer laptop with a Core i7 processor, 16 GB RAM, and a 8 GB Intel(R) Iris(R)</w:t>
      </w:r>
      <w:r w:rsidR="00F73023">
        <w:t xml:space="preserve"> Xe </w:t>
      </w:r>
      <w:r w:rsidR="00F73023" w:rsidRPr="00F73023">
        <w:t>Graphics video card.</w:t>
      </w:r>
      <w:r w:rsidR="006A0105">
        <w:rPr>
          <w:rFonts w:eastAsiaTheme="majorEastAsia" w:cstheme="majorBidi"/>
          <w:i/>
          <w:noProof/>
          <w:szCs w:val="24"/>
        </w:rPr>
        <w:drawing>
          <wp:inline distT="0" distB="0" distL="0" distR="0" wp14:anchorId="260191F5" wp14:editId="4F2DE0B0">
            <wp:extent cx="5431790" cy="26479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pole_patter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70ACA73E" w14:textId="0263D719" w:rsidR="006A0105" w:rsidRPr="00500937" w:rsidRDefault="006A0105" w:rsidP="007728CD">
      <w:pPr>
        <w:pStyle w:val="Caption"/>
      </w:pPr>
      <w:bookmarkStart w:id="61" w:name="_Toc114827507"/>
      <w:r>
        <w:t xml:space="preserve">Figure </w:t>
      </w:r>
      <w:fldSimple w:instr=" SEQ Figure \* ARABIC ">
        <w:r w:rsidR="00C40294">
          <w:rPr>
            <w:noProof/>
          </w:rPr>
          <w:t>15</w:t>
        </w:r>
      </w:fldSimple>
      <w:r w:rsidR="00CC1087">
        <w:rPr>
          <w:noProof/>
        </w:rPr>
        <w:t>.</w:t>
      </w:r>
      <w:r>
        <w:t xml:space="preserve"> </w:t>
      </w:r>
      <w:r w:rsidR="007728CD">
        <w:t>Radiation p</w:t>
      </w:r>
      <w:r w:rsidR="007728CD" w:rsidRPr="00A80E8D">
        <w:t>attern of the</w:t>
      </w:r>
      <w:r w:rsidR="007728CD">
        <w:t xml:space="preserve"> strip dipole</w:t>
      </w:r>
      <w:r w:rsidR="007728CD" w:rsidRPr="00A80E8D">
        <w:t xml:space="preserve"> antenna </w:t>
      </w:r>
      <w:r w:rsidR="007728CD">
        <w:t>operating a</w:t>
      </w:r>
      <w:r w:rsidR="007728CD" w:rsidRPr="00A80E8D">
        <w:t xml:space="preserve">t 70 </w:t>
      </w:r>
      <w:proofErr w:type="spellStart"/>
      <w:r w:rsidR="007728CD" w:rsidRPr="00A80E8D">
        <w:t>MHz.</w:t>
      </w:r>
      <w:bookmarkEnd w:id="61"/>
      <w:proofErr w:type="spellEnd"/>
    </w:p>
    <w:p w14:paraId="2A98D775" w14:textId="77777777" w:rsidR="006A0105" w:rsidRDefault="006A0105" w:rsidP="007728CD">
      <w:pPr>
        <w:keepNext/>
        <w:ind w:left="0"/>
      </w:pPr>
      <w:r>
        <w:rPr>
          <w:rFonts w:eastAsiaTheme="majorEastAsia" w:cstheme="majorBidi"/>
          <w:i/>
          <w:noProof/>
          <w:szCs w:val="24"/>
        </w:rPr>
        <w:lastRenderedPageBreak/>
        <w:drawing>
          <wp:inline distT="0" distB="0" distL="0" distR="0" wp14:anchorId="03CB30AF" wp14:editId="2E119116">
            <wp:extent cx="5431790" cy="26479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oleVee_patter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5CBBE168" w14:textId="346A858E" w:rsidR="0001774F" w:rsidRPr="0001774F" w:rsidRDefault="006A0105" w:rsidP="007728CD">
      <w:pPr>
        <w:pStyle w:val="Caption"/>
      </w:pPr>
      <w:bookmarkStart w:id="62" w:name="_Toc114827508"/>
      <w:r>
        <w:t xml:space="preserve">Figure </w:t>
      </w:r>
      <w:fldSimple w:instr=" SEQ Figure \* ARABIC ">
        <w:r w:rsidR="00C40294">
          <w:rPr>
            <w:noProof/>
          </w:rPr>
          <w:t>16</w:t>
        </w:r>
      </w:fldSimple>
      <w:r w:rsidR="00CC1087">
        <w:rPr>
          <w:noProof/>
        </w:rPr>
        <w:t>.</w:t>
      </w:r>
      <w:r>
        <w:t xml:space="preserve"> </w:t>
      </w:r>
      <w:r w:rsidR="007728CD">
        <w:t>Radiation p</w:t>
      </w:r>
      <w:r w:rsidR="007728CD" w:rsidRPr="00F54507">
        <w:t>attern of the</w:t>
      </w:r>
      <w:r w:rsidR="007728CD">
        <w:t xml:space="preserve"> planar V-</w:t>
      </w:r>
      <w:r w:rsidR="007728CD" w:rsidRPr="00F54507">
        <w:t>dipole</w:t>
      </w:r>
      <w:r w:rsidR="007728CD">
        <w:t xml:space="preserve"> </w:t>
      </w:r>
      <w:r w:rsidR="007728CD" w:rsidRPr="00F54507">
        <w:t xml:space="preserve">antenna </w:t>
      </w:r>
      <w:r w:rsidR="007728CD">
        <w:t xml:space="preserve">operating </w:t>
      </w:r>
      <w:r w:rsidR="007728CD" w:rsidRPr="00F54507">
        <w:t xml:space="preserve">at 70 </w:t>
      </w:r>
      <w:proofErr w:type="spellStart"/>
      <w:r w:rsidR="007728CD" w:rsidRPr="00F54507">
        <w:t>MHz</w:t>
      </w:r>
      <w:r w:rsidR="007728CD">
        <w:t>.</w:t>
      </w:r>
      <w:bookmarkEnd w:id="62"/>
      <w:proofErr w:type="spellEnd"/>
    </w:p>
    <w:p w14:paraId="349CF555" w14:textId="53ADD8C3" w:rsidR="008C4376" w:rsidRPr="008C4376" w:rsidRDefault="008C4376" w:rsidP="00A92A3F">
      <w:pPr>
        <w:pStyle w:val="Heading2"/>
        <w:numPr>
          <w:ilvl w:val="0"/>
          <w:numId w:val="21"/>
        </w:numPr>
      </w:pPr>
      <w:bookmarkStart w:id="63" w:name="_Toc114765116"/>
      <w:r>
        <w:rPr>
          <w:rStyle w:val="Heading3Char"/>
          <w:rFonts w:ascii="Arial" w:hAnsi="Arial"/>
          <w:i w:val="0"/>
          <w:sz w:val="26"/>
          <w:szCs w:val="26"/>
        </w:rPr>
        <w:t>A</w:t>
      </w:r>
      <w:r w:rsidR="00C35476">
        <w:rPr>
          <w:rStyle w:val="Heading3Char"/>
          <w:rFonts w:ascii="Arial" w:hAnsi="Arial"/>
          <w:i w:val="0"/>
          <w:sz w:val="26"/>
          <w:szCs w:val="26"/>
        </w:rPr>
        <w:t>NALYSIS OF AZIMUTH ANGLES FOR THE FIRST RECEIVER SYSTEM MODEL</w:t>
      </w:r>
      <w:bookmarkEnd w:id="63"/>
    </w:p>
    <w:p w14:paraId="5E338A0C" w14:textId="77777777" w:rsidR="008E7D05" w:rsidRPr="008E7D05" w:rsidRDefault="008E7D05" w:rsidP="008E7D05">
      <w:r w:rsidRPr="008E7D05">
        <w:rPr>
          <w:rStyle w:val="Heading3Char"/>
          <w:i w:val="0"/>
        </w:rPr>
        <w:t xml:space="preserve">Figure </w:t>
      </w:r>
      <w:r w:rsidRPr="008E7D05">
        <w:rPr>
          <w:rStyle w:val="Heading3Char"/>
          <w:i w:val="0"/>
          <w:highlight w:val="yellow"/>
        </w:rPr>
        <w:t>12</w:t>
      </w:r>
      <w:r w:rsidRPr="008E7D05">
        <w:rPr>
          <w:rStyle w:val="Heading3Char"/>
          <w:i w:val="0"/>
        </w:rPr>
        <w:t xml:space="preserve"> shows the confusion matrix for the azimuth angles of the DT model trained with the data provided by the first receiving system. From this figure, it can be seen that the model is confusing the actual azimuth angles with the actual angles plus 180</w:t>
      </w:r>
      <w:r w:rsidRPr="008E7D05">
        <w:rPr>
          <w:rStyle w:val="Heading3Char"/>
          <w:rFonts w:cs="Times New Roman"/>
          <w:i w:val="0"/>
        </w:rPr>
        <w:t>°</w:t>
      </w:r>
      <w:r w:rsidRPr="008E7D05">
        <w:rPr>
          <w:rStyle w:val="Heading3Char"/>
          <w:i w:val="0"/>
        </w:rPr>
        <w:t>. For example, angles from 5</w:t>
      </w:r>
      <w:r w:rsidRPr="008E7D05">
        <w:rPr>
          <w:rStyle w:val="Heading3Char"/>
          <w:rFonts w:cs="Times New Roman"/>
          <w:i w:val="0"/>
        </w:rPr>
        <w:t>°</w:t>
      </w:r>
      <w:r w:rsidRPr="008E7D05">
        <w:rPr>
          <w:rStyle w:val="Heading3Char"/>
          <w:i w:val="0"/>
        </w:rPr>
        <w:t xml:space="preserve"> to 9</w:t>
      </w:r>
      <w:r w:rsidRPr="008E7D05">
        <w:rPr>
          <w:rStyle w:val="Heading3Char"/>
          <w:rFonts w:cs="Times New Roman"/>
          <w:i w:val="0"/>
        </w:rPr>
        <w:t>°</w:t>
      </w:r>
      <w:r w:rsidRPr="008E7D05">
        <w:rPr>
          <w:rStyle w:val="Heading3Char"/>
          <w:i w:val="0"/>
        </w:rPr>
        <w:t xml:space="preserve"> are confused with angles from 185</w:t>
      </w:r>
      <w:r w:rsidRPr="008E7D05">
        <w:rPr>
          <w:rStyle w:val="Heading3Char"/>
          <w:rFonts w:cs="Times New Roman"/>
          <w:i w:val="0"/>
        </w:rPr>
        <w:t>°</w:t>
      </w:r>
      <w:r w:rsidRPr="008E7D05">
        <w:rPr>
          <w:rStyle w:val="Heading3Char"/>
          <w:i w:val="0"/>
        </w:rPr>
        <w:t xml:space="preserve"> to 189</w:t>
      </w:r>
      <w:r w:rsidRPr="008E7D05">
        <w:rPr>
          <w:rStyle w:val="Heading3Char"/>
          <w:rFonts w:cs="Times New Roman"/>
          <w:i w:val="0"/>
        </w:rPr>
        <w:t>°,</w:t>
      </w:r>
      <w:r w:rsidRPr="008E7D05">
        <w:rPr>
          <w:rStyle w:val="Heading3Char"/>
          <w:i w:val="0"/>
        </w:rPr>
        <w:t xml:space="preserve"> and angles from 225</w:t>
      </w:r>
      <w:r w:rsidRPr="008E7D05">
        <w:rPr>
          <w:rStyle w:val="Heading3Char"/>
          <w:rFonts w:cs="Times New Roman"/>
          <w:i w:val="0"/>
        </w:rPr>
        <w:t>°</w:t>
      </w:r>
      <w:r w:rsidRPr="008E7D05">
        <w:rPr>
          <w:rStyle w:val="Heading3Char"/>
          <w:i w:val="0"/>
        </w:rPr>
        <w:t xml:space="preserve"> to 229</w:t>
      </w:r>
      <w:r w:rsidRPr="008E7D05">
        <w:rPr>
          <w:rStyle w:val="Heading3Char"/>
          <w:rFonts w:cs="Times New Roman"/>
          <w:i w:val="0"/>
        </w:rPr>
        <w:t>°</w:t>
      </w:r>
      <w:r w:rsidRPr="008E7D05">
        <w:rPr>
          <w:rStyle w:val="Heading3Char"/>
          <w:i w:val="0"/>
        </w:rPr>
        <w:t xml:space="preserve"> are confused with angles from 45</w:t>
      </w:r>
      <w:r w:rsidRPr="008E7D05">
        <w:rPr>
          <w:rStyle w:val="Heading3Char"/>
          <w:rFonts w:cs="Times New Roman"/>
          <w:i w:val="0"/>
        </w:rPr>
        <w:t>°</w:t>
      </w:r>
      <w:r w:rsidRPr="008E7D05">
        <w:rPr>
          <w:rStyle w:val="Heading3Char"/>
          <w:i w:val="0"/>
        </w:rPr>
        <w:t xml:space="preserve"> to 49</w:t>
      </w:r>
      <w:r w:rsidRPr="008E7D05">
        <w:rPr>
          <w:rStyle w:val="Heading3Char"/>
          <w:rFonts w:cs="Times New Roman"/>
          <w:i w:val="0"/>
        </w:rPr>
        <w:t>°, respectively</w:t>
      </w:r>
      <w:r w:rsidRPr="008E7D05">
        <w:rPr>
          <w:rStyle w:val="Heading3Char"/>
          <w:i w:val="0"/>
        </w:rPr>
        <w:t xml:space="preserve">. </w:t>
      </w:r>
      <w:commentRangeStart w:id="64"/>
      <w:r w:rsidRPr="008E7D05">
        <w:rPr>
          <w:rStyle w:val="Heading3Char"/>
          <w:i w:val="0"/>
        </w:rPr>
        <w:t xml:space="preserve">Figure </w:t>
      </w:r>
      <w:r w:rsidRPr="008E7D05">
        <w:rPr>
          <w:rStyle w:val="Heading3Char"/>
          <w:i w:val="0"/>
          <w:highlight w:val="yellow"/>
        </w:rPr>
        <w:t>13</w:t>
      </w:r>
      <w:r w:rsidRPr="008E7D05">
        <w:rPr>
          <w:rStyle w:val="Heading3Char"/>
          <w:i w:val="0"/>
        </w:rPr>
        <w:t xml:space="preserve"> shows which elevation angles the model is confusing by finding the azimuth angles. </w:t>
      </w:r>
      <w:commentRangeEnd w:id="64"/>
      <w:r>
        <w:rPr>
          <w:rStyle w:val="CommentReference"/>
        </w:rPr>
        <w:commentReference w:id="64"/>
      </w:r>
      <w:r w:rsidRPr="008E7D05">
        <w:rPr>
          <w:rStyle w:val="Heading3Char"/>
          <w:i w:val="0"/>
        </w:rPr>
        <w:t>The model makes the greatest number of azimuth angle prediction errors for elevation values ​​between 40</w:t>
      </w:r>
      <w:r w:rsidRPr="008E7D05">
        <w:rPr>
          <w:rStyle w:val="Heading3Char"/>
          <w:rFonts w:cs="Times New Roman"/>
          <w:i w:val="0"/>
        </w:rPr>
        <w:t>°</w:t>
      </w:r>
      <w:r w:rsidRPr="008E7D05">
        <w:rPr>
          <w:rStyle w:val="Heading3Char"/>
          <w:i w:val="0"/>
        </w:rPr>
        <w:t xml:space="preserve"> and 70</w:t>
      </w:r>
      <w:r w:rsidRPr="008E7D05">
        <w:rPr>
          <w:rStyle w:val="Heading3Char"/>
          <w:rFonts w:cs="Times New Roman"/>
          <w:i w:val="0"/>
        </w:rPr>
        <w:t>°, approximately</w:t>
      </w:r>
      <w:r w:rsidRPr="008E7D05">
        <w:rPr>
          <w:rStyle w:val="Heading3Char"/>
          <w:i w:val="0"/>
        </w:rPr>
        <w:t xml:space="preserve">. </w:t>
      </w:r>
      <w:commentRangeStart w:id="65"/>
      <w:r w:rsidRPr="008E7D05">
        <w:rPr>
          <w:rStyle w:val="Heading3Char"/>
          <w:i w:val="0"/>
        </w:rPr>
        <w:t xml:space="preserve">This is due to the effects that noise and the radiation pattern of dipole antennas have on the received powers. </w:t>
      </w:r>
      <w:commentRangeEnd w:id="65"/>
      <w:r>
        <w:rPr>
          <w:rStyle w:val="CommentReference"/>
        </w:rPr>
        <w:commentReference w:id="65"/>
      </w:r>
      <w:r w:rsidRPr="008E7D05">
        <w:rPr>
          <w:rStyle w:val="Heading3Char"/>
          <w:i w:val="0"/>
        </w:rPr>
        <w:t xml:space="preserve">Table </w:t>
      </w:r>
      <w:r w:rsidRPr="008E7D05">
        <w:rPr>
          <w:rStyle w:val="Heading3Char"/>
          <w:i w:val="0"/>
          <w:highlight w:val="yellow"/>
        </w:rPr>
        <w:t>2</w:t>
      </w:r>
      <w:r w:rsidRPr="008E7D05">
        <w:rPr>
          <w:rStyle w:val="Heading3Char"/>
          <w:i w:val="0"/>
        </w:rPr>
        <w:t xml:space="preserve"> compares the powers measured for some elevation angles between 40</w:t>
      </w:r>
      <w:r w:rsidRPr="008E7D05">
        <w:rPr>
          <w:rStyle w:val="Heading3Char"/>
          <w:rFonts w:cs="Times New Roman"/>
          <w:i w:val="0"/>
        </w:rPr>
        <w:t>°</w:t>
      </w:r>
      <w:r w:rsidRPr="008E7D05">
        <w:rPr>
          <w:rStyle w:val="Heading3Char"/>
          <w:i w:val="0"/>
        </w:rPr>
        <w:t xml:space="preserve"> and 70</w:t>
      </w:r>
      <w:r w:rsidRPr="008E7D05">
        <w:rPr>
          <w:rStyle w:val="Heading3Char"/>
          <w:rFonts w:cs="Times New Roman"/>
          <w:i w:val="0"/>
        </w:rPr>
        <w:t>°</w:t>
      </w:r>
      <w:r w:rsidRPr="008E7D05">
        <w:rPr>
          <w:rStyle w:val="Heading3Char"/>
          <w:i w:val="0"/>
        </w:rPr>
        <w:t xml:space="preserve"> with the first system and the powers with an ideal system.</w:t>
      </w:r>
      <w:r w:rsidRPr="00892040">
        <w:t xml:space="preserve"> </w:t>
      </w:r>
      <w:r>
        <w:t xml:space="preserve">The table shows </w:t>
      </w:r>
      <w:r w:rsidRPr="00220281">
        <w:t>that not because a receiving antenna is closer to the transmitter</w:t>
      </w:r>
      <w:r>
        <w:t>,</w:t>
      </w:r>
      <w:r w:rsidRPr="00220281">
        <w:t xml:space="preserve"> it will be the one that measures the highest </w:t>
      </w:r>
      <w:r>
        <w:t xml:space="preserve">receiving </w:t>
      </w:r>
      <w:r w:rsidRPr="00220281">
        <w:t>power and that the DT model is not learning</w:t>
      </w:r>
      <w:r>
        <w:t xml:space="preserve">. </w:t>
      </w:r>
      <w:commentRangeStart w:id="66"/>
      <w:r w:rsidRPr="00471EAC">
        <w:t xml:space="preserve">For example, for the first </w:t>
      </w:r>
      <w:r>
        <w:lastRenderedPageBreak/>
        <w:t>row</w:t>
      </w:r>
      <w:r w:rsidRPr="00471EAC">
        <w:t xml:space="preserve"> shown in Table </w:t>
      </w:r>
      <w:r w:rsidRPr="008E7D05">
        <w:rPr>
          <w:highlight w:val="yellow"/>
        </w:rPr>
        <w:t>2</w:t>
      </w:r>
      <w:r w:rsidRPr="00471EAC">
        <w:t xml:space="preserve"> (see Figure </w:t>
      </w:r>
      <w:r w:rsidRPr="008E7D05">
        <w:rPr>
          <w:highlight w:val="yellow"/>
        </w:rPr>
        <w:t>14</w:t>
      </w:r>
      <w:r w:rsidRPr="00471EAC">
        <w:t xml:space="preserve">), </w:t>
      </w:r>
      <w:r>
        <w:t xml:space="preserve">where the actual </w:t>
      </w:r>
      <w:r w:rsidRPr="00471EAC">
        <w:t>azimuth and elevation angle</w:t>
      </w:r>
      <w:r>
        <w:t>s</w:t>
      </w:r>
      <w:r w:rsidRPr="00471EAC">
        <w:t xml:space="preserve"> </w:t>
      </w:r>
      <w:r>
        <w:t>are equal to  8</w:t>
      </w:r>
      <w:r w:rsidRPr="008E7D05">
        <w:rPr>
          <w:rStyle w:val="Heading3Char"/>
          <w:rFonts w:cs="Times New Roman"/>
          <w:i w:val="0"/>
        </w:rPr>
        <w:t>°</w:t>
      </w:r>
      <w:r w:rsidRPr="00471EAC">
        <w:t xml:space="preserve"> </w:t>
      </w:r>
      <w:r>
        <w:t xml:space="preserve">and </w:t>
      </w:r>
      <w:r w:rsidRPr="00471EAC">
        <w:t>53</w:t>
      </w:r>
      <w:r w:rsidRPr="008E7D05">
        <w:rPr>
          <w:rStyle w:val="Heading3Char"/>
          <w:rFonts w:cs="Times New Roman"/>
          <w:i w:val="0"/>
        </w:rPr>
        <w:t>°</w:t>
      </w:r>
      <w:r w:rsidRPr="00471EAC">
        <w:t>,</w:t>
      </w:r>
      <w:r>
        <w:t xml:space="preserve"> respectively,</w:t>
      </w:r>
      <w:r w:rsidRPr="00471EAC">
        <w:t xml:space="preserve"> </w:t>
      </w:r>
      <w:r>
        <w:t xml:space="preserve">the highest received power i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and the lowest i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471EAC">
        <w:t xml:space="preserve"> </w:t>
      </w:r>
      <w:r>
        <w:t>for</w:t>
      </w:r>
      <w:r w:rsidRPr="00471EAC">
        <w:t xml:space="preserve"> the system </w:t>
      </w:r>
      <w:r>
        <w:t xml:space="preserve">with and </w:t>
      </w:r>
      <w:r w:rsidRPr="00471EAC">
        <w:t>without noise</w:t>
      </w:r>
      <w:r>
        <w:t xml:space="preserve">. These are </w:t>
      </w:r>
      <w:r w:rsidRPr="00471EAC">
        <w:t xml:space="preserve">the powers measured </w:t>
      </w:r>
      <w:r>
        <w:t>at</w:t>
      </w:r>
      <w:r w:rsidRPr="00471EAC">
        <w:t xml:space="preserve"> the antennas farthest </w:t>
      </w:r>
      <w:r>
        <w:t xml:space="preserve">and </w:t>
      </w:r>
      <w:r w:rsidRPr="00471EAC">
        <w:t>closest from the source</w:t>
      </w:r>
      <w:r>
        <w:t>,</w:t>
      </w:r>
      <w:r w:rsidRPr="00471EAC">
        <w:t xml:space="preserve"> respectively</w:t>
      </w:r>
      <w:r>
        <w:t>.</w:t>
      </w:r>
      <w:commentRangeEnd w:id="66"/>
      <w:r>
        <w:rPr>
          <w:rStyle w:val="CommentReference"/>
        </w:rPr>
        <w:commentReference w:id="66"/>
      </w:r>
      <w:r>
        <w:t xml:space="preserve"> </w:t>
      </w:r>
      <w:commentRangeStart w:id="67"/>
      <w:r>
        <w:t xml:space="preserve">This is </w:t>
      </w:r>
      <w:r w:rsidRPr="0049761C">
        <w:t xml:space="preserve">due to the radiation pattern of the </w:t>
      </w:r>
      <w:r>
        <w:t xml:space="preserve">strip </w:t>
      </w:r>
      <w:r w:rsidRPr="0049761C">
        <w:t>dipole antennas</w:t>
      </w:r>
      <w:r>
        <w:t xml:space="preserve"> (see Figure </w:t>
      </w:r>
      <w:r w:rsidRPr="008E7D05">
        <w:rPr>
          <w:highlight w:val="yellow"/>
        </w:rPr>
        <w:t>15</w:t>
      </w:r>
      <w:r>
        <w:t xml:space="preserve">). </w:t>
      </w:r>
      <w:commentRangeEnd w:id="67"/>
      <w:r>
        <w:rPr>
          <w:rStyle w:val="CommentReference"/>
        </w:rPr>
        <w:commentReference w:id="67"/>
      </w:r>
      <w:r w:rsidRPr="00AD44D6">
        <w:t>Then the DT model interprets that the clo</w:t>
      </w:r>
      <w:r>
        <w:t xml:space="preserve">sest antenna to the source is </w:t>
      </w:r>
      <m:oMath>
        <m:sSub>
          <m:sSubPr>
            <m:ctrlPr>
              <w:rPr>
                <w:rFonts w:ascii="Cambria Math" w:hAnsi="Cambria Math"/>
                <w:i/>
              </w:rPr>
            </m:ctrlPr>
          </m:sSubPr>
          <m:e>
            <m:r>
              <w:rPr>
                <w:rFonts w:ascii="Cambria Math" w:hAnsi="Cambria Math"/>
              </w:rPr>
              <m:t>M</m:t>
            </m:r>
          </m:e>
          <m:sub>
            <m:r>
              <w:rPr>
                <w:rFonts w:ascii="Cambria Math" w:hAnsi="Cambria Math"/>
              </w:rPr>
              <m:t>3</m:t>
            </m:r>
          </m:sub>
        </m:sSub>
      </m:oMath>
      <w:r w:rsidRPr="00AD44D6">
        <w:t xml:space="preserve"> and with that information and that of the rest of the antennas, it pred</w:t>
      </w:r>
      <w:r>
        <w:t>icts that the azimuth angle is 187</w:t>
      </w:r>
      <w:r w:rsidRPr="008E7D05">
        <w:rPr>
          <w:rFonts w:cs="Times New Roman"/>
        </w:rPr>
        <w:t>°</w:t>
      </w:r>
      <w:r>
        <w:t xml:space="preserve"> instead of 8</w:t>
      </w:r>
      <w:r w:rsidRPr="008E7D05">
        <w:rPr>
          <w:rFonts w:cs="Times New Roman"/>
        </w:rPr>
        <w:t>°</w:t>
      </w:r>
      <w:r>
        <w:t xml:space="preserve">. </w:t>
      </w:r>
      <w:r w:rsidRPr="0049761C">
        <w:t>This is an effect that will be more accentuated for el</w:t>
      </w:r>
      <w:r>
        <w:t>evation angles around 45</w:t>
      </w:r>
      <w:r w:rsidRPr="008E7D05">
        <w:rPr>
          <w:rStyle w:val="Heading3Char"/>
          <w:rFonts w:cs="Times New Roman"/>
          <w:i w:val="0"/>
        </w:rPr>
        <w:t>°</w:t>
      </w:r>
      <w:r w:rsidRPr="0049761C">
        <w:t>, a</w:t>
      </w:r>
      <w:r>
        <w:t>s shown in F</w:t>
      </w:r>
      <w:r w:rsidRPr="0049761C">
        <w:t xml:space="preserve">igure </w:t>
      </w:r>
      <w:r w:rsidRPr="008E7D05">
        <w:rPr>
          <w:highlight w:val="yellow"/>
        </w:rPr>
        <w:t>13</w:t>
      </w:r>
      <w:r w:rsidRPr="0049761C">
        <w:t xml:space="preserve">. </w:t>
      </w:r>
      <w:commentRangeStart w:id="68"/>
      <w:r w:rsidRPr="0049761C">
        <w:t>As the noise in the system decreases, the pattern tends to disappear.</w:t>
      </w:r>
      <w:commentRangeEnd w:id="68"/>
      <w:r>
        <w:rPr>
          <w:rStyle w:val="CommentReference"/>
        </w:rPr>
        <w:commentReference w:id="68"/>
      </w:r>
      <w:r w:rsidRPr="0049761C">
        <w:t xml:space="preserve"> </w:t>
      </w:r>
      <w:commentRangeStart w:id="69"/>
      <w:r w:rsidRPr="0049761C">
        <w:t>As the noise increases, too many errors are generated for all angles and not just when the transmitter is around</w:t>
      </w:r>
      <w:r>
        <w:t xml:space="preserve"> an elevation of</w:t>
      </w:r>
      <w:r w:rsidRPr="0049761C">
        <w:t xml:space="preserve"> 45</w:t>
      </w:r>
      <w:r w:rsidRPr="008E7D05">
        <w:rPr>
          <w:rStyle w:val="Heading3Char"/>
          <w:rFonts w:cs="Times New Roman"/>
          <w:i w:val="0"/>
        </w:rPr>
        <w:t>° from</w:t>
      </w:r>
      <w:r w:rsidRPr="0049761C">
        <w:t xml:space="preserve"> the center of the receiving system.</w:t>
      </w:r>
      <w:r>
        <w:t xml:space="preserve"> </w:t>
      </w:r>
      <w:commentRangeEnd w:id="69"/>
      <w:r>
        <w:rPr>
          <w:rStyle w:val="CommentReference"/>
        </w:rPr>
        <w:commentReference w:id="69"/>
      </w:r>
      <w:r w:rsidRPr="00B0559B">
        <w:t xml:space="preserve">Appendix </w:t>
      </w:r>
      <w:r w:rsidRPr="008E7D05">
        <w:rPr>
          <w:highlight w:val="yellow"/>
        </w:rPr>
        <w:t>A</w:t>
      </w:r>
      <w:r w:rsidRPr="00B0559B">
        <w:t xml:space="preserve"> shows the confusion matrices of the azimuth angles </w:t>
      </w:r>
      <w:r>
        <w:t>for the first receiving system</w:t>
      </w:r>
      <w:r w:rsidRPr="00B0559B">
        <w:t xml:space="preserve"> with a noise of zero mean and variances of</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8E7D05">
        <w:rPr>
          <w:rFonts w:eastAsiaTheme="minorEastAsia"/>
        </w:rPr>
        <w:t xml:space="preserve">, respectively, </w:t>
      </w:r>
      <w:r w:rsidRPr="00B0559B">
        <w:t>where the latter is corroborated.</w:t>
      </w:r>
    </w:p>
    <w:p w14:paraId="4D5D97CF" w14:textId="77777777" w:rsidR="00471EAC" w:rsidRDefault="00471EAC" w:rsidP="00471EAC">
      <w:pPr>
        <w:keepNext/>
        <w:ind w:left="0"/>
      </w:pPr>
      <w:r>
        <w:rPr>
          <w:rFonts w:eastAsiaTheme="majorEastAsia" w:cstheme="majorBidi"/>
          <w:noProof/>
          <w:szCs w:val="24"/>
        </w:rPr>
        <w:lastRenderedPageBreak/>
        <w:drawing>
          <wp:inline distT="0" distB="0" distL="0" distR="0" wp14:anchorId="7C45AC5B" wp14:editId="72F7C7F7">
            <wp:extent cx="4974336" cy="4946904"/>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dfresizer.com-pdf-crop (3)_page-0001 (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A95B4CC" w14:textId="7AEB4120" w:rsidR="00471EAC" w:rsidRDefault="00471EAC" w:rsidP="00471EAC">
      <w:pPr>
        <w:pStyle w:val="Caption"/>
      </w:pPr>
      <w:bookmarkStart w:id="70" w:name="_Toc114827509"/>
      <w:r>
        <w:t xml:space="preserve">Figure </w:t>
      </w:r>
      <w:fldSimple w:instr=" SEQ Figure \* ARABIC ">
        <w:r w:rsidR="00C40294">
          <w:rPr>
            <w:noProof/>
          </w:rPr>
          <w:t>17</w:t>
        </w:r>
      </w:fldSimple>
      <w:r w:rsidRPr="0047499A">
        <w:t xml:space="preserve">. </w:t>
      </w:r>
      <w:r w:rsidR="00F95F33" w:rsidRPr="0047499A">
        <w:t>Confusion matrix</w:t>
      </w:r>
      <w:r w:rsidR="00F95F33">
        <w:t xml:space="preserve"> </w:t>
      </w:r>
      <w:r w:rsidR="00F95F33" w:rsidRPr="004C4444">
        <w:t xml:space="preserve">for the azimuth angles </w:t>
      </w:r>
      <w:r w:rsidR="00F95F33">
        <w:t xml:space="preserve">predicted by </w:t>
      </w:r>
      <w:r w:rsidR="00F95F33" w:rsidRPr="0047499A">
        <w:t>the DT model trained with the data provided by the first receiving system.</w:t>
      </w:r>
      <w:bookmarkEnd w:id="70"/>
    </w:p>
    <w:p w14:paraId="774A73F9" w14:textId="77777777" w:rsidR="00471EAC" w:rsidRDefault="00471EAC" w:rsidP="00471EAC">
      <w:pPr>
        <w:keepNext/>
        <w:ind w:left="0"/>
      </w:pPr>
      <w:r>
        <w:rPr>
          <w:noProof/>
        </w:rPr>
        <w:lastRenderedPageBreak/>
        <w:drawing>
          <wp:inline distT="0" distB="0" distL="0" distR="0" wp14:anchorId="60948C8E" wp14:editId="26BF39CE">
            <wp:extent cx="5431790" cy="4074160"/>
            <wp:effectExtent l="0" t="0" r="0" b="25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vation_vs_Number of incorrectly predicted azimuth angles_histogram DT_Classifier.jpg"/>
                    <pic:cNvPicPr/>
                  </pic:nvPicPr>
                  <pic:blipFill>
                    <a:blip r:embed="rId3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4342800" w14:textId="19BD76E8" w:rsidR="00F95F33" w:rsidRPr="00471EAC" w:rsidRDefault="00471EAC" w:rsidP="00F95F33">
      <w:pPr>
        <w:pStyle w:val="Caption"/>
        <w:rPr>
          <w:rStyle w:val="Heading3Char"/>
          <w:rFonts w:eastAsiaTheme="minorHAnsi" w:cstheme="minorBidi"/>
          <w:i/>
          <w:sz w:val="18"/>
          <w:szCs w:val="18"/>
        </w:rPr>
      </w:pPr>
      <w:bookmarkStart w:id="71" w:name="_Toc114827510"/>
      <w:r>
        <w:t xml:space="preserve">Figure </w:t>
      </w:r>
      <w:fldSimple w:instr=" SEQ Figure \* ARABIC ">
        <w:r w:rsidR="00C40294">
          <w:rPr>
            <w:noProof/>
          </w:rPr>
          <w:t>18</w:t>
        </w:r>
      </w:fldSimple>
      <w:r>
        <w:t xml:space="preserve">. </w:t>
      </w:r>
      <w:bookmarkStart w:id="72" w:name="_Toc101393070"/>
      <w:r w:rsidR="00F95F33">
        <w:t xml:space="preserve">Elevation angles versus the number of incorrectly predicted azimuth angles for the first </w:t>
      </w:r>
      <w:r w:rsidR="00F95F33" w:rsidRPr="0047499A">
        <w:t>receiving system.</w:t>
      </w:r>
      <w:bookmarkEnd w:id="71"/>
    </w:p>
    <w:p w14:paraId="5EA6FE83" w14:textId="5E1204FC" w:rsidR="00F95F33" w:rsidRDefault="008F7B33" w:rsidP="00F95F33">
      <w:pPr>
        <w:pStyle w:val="Caption"/>
        <w:keepNext/>
      </w:pPr>
      <w:r>
        <w:t xml:space="preserve">Table </w:t>
      </w:r>
      <w:fldSimple w:instr=" SEQ Table \* ARABIC ">
        <w:r w:rsidR="00DF093C">
          <w:rPr>
            <w:noProof/>
          </w:rPr>
          <w:t>2</w:t>
        </w:r>
      </w:fldSimple>
      <w:bookmarkEnd w:id="72"/>
      <w:r w:rsidR="00F95F33" w:rsidRPr="00F95F33">
        <w:t xml:space="preserve"> </w:t>
      </w:r>
      <w:commentRangeStart w:id="73"/>
      <w:r w:rsidR="00E45EFB" w:rsidRPr="004445B7">
        <w:t>Comparison of powers received by</w:t>
      </w:r>
      <w:r w:rsidR="00E45EFB">
        <w:t xml:space="preserve"> four</w:t>
      </w:r>
      <w:r w:rsidR="00E45EFB" w:rsidRPr="004445B7">
        <w:t xml:space="preserve"> </w:t>
      </w:r>
      <w:r w:rsidR="00E45EFB">
        <w:t xml:space="preserve">strip </w:t>
      </w:r>
      <w:r w:rsidR="00E45EFB" w:rsidRPr="004445B7">
        <w:t>dipole antennas in an ideal system and a system with noise.</w:t>
      </w:r>
      <w:r w:rsidR="00F95F33" w:rsidRPr="004445B7">
        <w:t>.</w:t>
      </w:r>
      <w:commentRangeEnd w:id="73"/>
      <w:r w:rsidR="00E45EFB">
        <w:rPr>
          <w:rStyle w:val="CommentReference"/>
          <w:i w:val="0"/>
          <w:iCs w:val="0"/>
          <w:color w:val="auto"/>
        </w:rPr>
        <w:commentReference w:id="73"/>
      </w:r>
    </w:p>
    <w:tbl>
      <w:tblPr>
        <w:tblStyle w:val="TableGrid"/>
        <w:tblW w:w="0" w:type="auto"/>
        <w:tblInd w:w="715" w:type="dxa"/>
        <w:tblLook w:val="04A0" w:firstRow="1" w:lastRow="0" w:firstColumn="1" w:lastColumn="0" w:noHBand="0" w:noVBand="1"/>
      </w:tblPr>
      <w:tblGrid>
        <w:gridCol w:w="592"/>
        <w:gridCol w:w="592"/>
        <w:gridCol w:w="592"/>
        <w:gridCol w:w="756"/>
        <w:gridCol w:w="756"/>
        <w:gridCol w:w="756"/>
        <w:gridCol w:w="757"/>
        <w:gridCol w:w="757"/>
        <w:gridCol w:w="757"/>
        <w:gridCol w:w="757"/>
        <w:gridCol w:w="757"/>
      </w:tblGrid>
      <w:tr w:rsidR="005A1E57" w14:paraId="4AF1A719" w14:textId="765DD5BE" w:rsidTr="0037032B">
        <w:trPr>
          <w:trHeight w:val="522"/>
        </w:trPr>
        <w:tc>
          <w:tcPr>
            <w:tcW w:w="584" w:type="dxa"/>
            <w:vMerge w:val="restart"/>
            <w:shd w:val="clear" w:color="auto" w:fill="EDEDED" w:themeFill="accent3" w:themeFillTint="33"/>
            <w:textDirection w:val="btLr"/>
          </w:tcPr>
          <w:p w14:paraId="787ED08F" w14:textId="091D4A27" w:rsidR="008A424F" w:rsidRPr="001750DA" w:rsidRDefault="008A424F" w:rsidP="00892040">
            <w:pPr>
              <w:ind w:left="113" w:right="113" w:firstLine="0"/>
              <w:rPr>
                <w:rStyle w:val="Heading3Char"/>
                <w:i w:val="0"/>
                <w:sz w:val="14"/>
              </w:rPr>
            </w:pPr>
            <w:r w:rsidRPr="001750DA">
              <w:rPr>
                <w:rStyle w:val="Heading3Char"/>
                <w:i w:val="0"/>
                <w:sz w:val="14"/>
              </w:rPr>
              <w:t>True azimuth angle</w:t>
            </w:r>
          </w:p>
        </w:tc>
        <w:tc>
          <w:tcPr>
            <w:tcW w:w="584" w:type="dxa"/>
            <w:vMerge w:val="restart"/>
            <w:shd w:val="clear" w:color="auto" w:fill="EDEDED" w:themeFill="accent3" w:themeFillTint="33"/>
            <w:textDirection w:val="btLr"/>
          </w:tcPr>
          <w:p w14:paraId="3413F683" w14:textId="4B98FEC2" w:rsidR="008A424F" w:rsidRPr="001750DA" w:rsidRDefault="008A424F" w:rsidP="001750DA">
            <w:pPr>
              <w:ind w:left="113" w:right="113" w:firstLine="0"/>
              <w:rPr>
                <w:rStyle w:val="Heading3Char"/>
                <w:i w:val="0"/>
                <w:sz w:val="14"/>
              </w:rPr>
            </w:pPr>
            <w:r w:rsidRPr="001750DA">
              <w:rPr>
                <w:rStyle w:val="Heading3Char"/>
                <w:i w:val="0"/>
                <w:sz w:val="14"/>
              </w:rPr>
              <w:t>Predicted azimuth angle</w:t>
            </w:r>
          </w:p>
        </w:tc>
        <w:tc>
          <w:tcPr>
            <w:tcW w:w="584" w:type="dxa"/>
            <w:vMerge w:val="restart"/>
            <w:shd w:val="clear" w:color="auto" w:fill="EDEDED" w:themeFill="accent3" w:themeFillTint="33"/>
            <w:textDirection w:val="btLr"/>
          </w:tcPr>
          <w:p w14:paraId="7CE4BD1A" w14:textId="30ECC040" w:rsidR="008A424F" w:rsidRPr="001750DA" w:rsidRDefault="008A424F" w:rsidP="00892040">
            <w:pPr>
              <w:ind w:left="113" w:right="113" w:firstLine="0"/>
              <w:rPr>
                <w:rStyle w:val="Heading3Char"/>
                <w:i w:val="0"/>
                <w:sz w:val="14"/>
              </w:rPr>
            </w:pPr>
            <w:r w:rsidRPr="001750DA">
              <w:rPr>
                <w:rStyle w:val="Heading3Char"/>
                <w:i w:val="0"/>
                <w:sz w:val="14"/>
              </w:rPr>
              <w:t>Elevation angle</w:t>
            </w:r>
          </w:p>
        </w:tc>
        <w:tc>
          <w:tcPr>
            <w:tcW w:w="1518" w:type="dxa"/>
            <w:gridSpan w:val="2"/>
            <w:shd w:val="clear" w:color="auto" w:fill="EDEDED" w:themeFill="accent3" w:themeFillTint="33"/>
          </w:tcPr>
          <w:p w14:paraId="39AB7490" w14:textId="229AEFDC" w:rsidR="008A424F" w:rsidRPr="001750DA" w:rsidRDefault="00000000"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519" w:type="dxa"/>
            <w:gridSpan w:val="2"/>
            <w:shd w:val="clear" w:color="auto" w:fill="EDEDED" w:themeFill="accent3" w:themeFillTint="33"/>
          </w:tcPr>
          <w:p w14:paraId="4AEB665D" w14:textId="4BB0043C" w:rsidR="008A424F" w:rsidRPr="001750DA" w:rsidRDefault="00000000"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520" w:type="dxa"/>
            <w:gridSpan w:val="2"/>
            <w:shd w:val="clear" w:color="auto" w:fill="EDEDED" w:themeFill="accent3" w:themeFillTint="33"/>
          </w:tcPr>
          <w:p w14:paraId="6609DD2F" w14:textId="2FAF2266" w:rsidR="008A424F" w:rsidRPr="001750DA" w:rsidRDefault="00000000"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520" w:type="dxa"/>
            <w:gridSpan w:val="2"/>
            <w:shd w:val="clear" w:color="auto" w:fill="EDEDED" w:themeFill="accent3" w:themeFillTint="33"/>
          </w:tcPr>
          <w:p w14:paraId="08DDC89F" w14:textId="57DD55B0" w:rsidR="008A424F" w:rsidRPr="001750DA" w:rsidRDefault="00000000"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r>
      <w:tr w:rsidR="00C6481C" w14:paraId="69D9DBE1" w14:textId="3F663322" w:rsidTr="0037032B">
        <w:trPr>
          <w:cantSplit/>
          <w:trHeight w:val="1134"/>
        </w:trPr>
        <w:tc>
          <w:tcPr>
            <w:tcW w:w="584" w:type="dxa"/>
            <w:vMerge/>
            <w:shd w:val="clear" w:color="auto" w:fill="EDEDED" w:themeFill="accent3" w:themeFillTint="33"/>
          </w:tcPr>
          <w:p w14:paraId="5364EFD4" w14:textId="77777777" w:rsidR="008A424F" w:rsidRPr="001750DA" w:rsidRDefault="008A424F" w:rsidP="008A424F">
            <w:pPr>
              <w:ind w:left="0" w:firstLine="0"/>
              <w:rPr>
                <w:rStyle w:val="Heading3Char"/>
                <w:i w:val="0"/>
                <w:sz w:val="14"/>
              </w:rPr>
            </w:pPr>
          </w:p>
        </w:tc>
        <w:tc>
          <w:tcPr>
            <w:tcW w:w="584" w:type="dxa"/>
            <w:vMerge/>
            <w:shd w:val="clear" w:color="auto" w:fill="EDEDED" w:themeFill="accent3" w:themeFillTint="33"/>
          </w:tcPr>
          <w:p w14:paraId="62518556" w14:textId="77777777" w:rsidR="008A424F" w:rsidRPr="001750DA" w:rsidRDefault="008A424F" w:rsidP="008A424F">
            <w:pPr>
              <w:ind w:left="0" w:firstLine="0"/>
              <w:rPr>
                <w:rStyle w:val="Heading3Char"/>
                <w:i w:val="0"/>
                <w:sz w:val="14"/>
              </w:rPr>
            </w:pPr>
          </w:p>
        </w:tc>
        <w:tc>
          <w:tcPr>
            <w:tcW w:w="584" w:type="dxa"/>
            <w:vMerge/>
            <w:shd w:val="clear" w:color="auto" w:fill="EDEDED" w:themeFill="accent3" w:themeFillTint="33"/>
          </w:tcPr>
          <w:p w14:paraId="6C751A11" w14:textId="77777777" w:rsidR="008A424F" w:rsidRPr="001750DA" w:rsidRDefault="008A424F" w:rsidP="008A424F">
            <w:pPr>
              <w:ind w:left="0" w:firstLine="0"/>
              <w:rPr>
                <w:rStyle w:val="Heading3Char"/>
                <w:i w:val="0"/>
                <w:sz w:val="14"/>
              </w:rPr>
            </w:pPr>
          </w:p>
        </w:tc>
        <w:tc>
          <w:tcPr>
            <w:tcW w:w="759" w:type="dxa"/>
            <w:shd w:val="clear" w:color="auto" w:fill="DEEAF6" w:themeFill="accent1" w:themeFillTint="33"/>
            <w:textDirection w:val="btLr"/>
          </w:tcPr>
          <w:p w14:paraId="1D981B08" w14:textId="7D938641" w:rsidR="008A424F" w:rsidRPr="001750DA" w:rsidRDefault="008A424F" w:rsidP="001750DA">
            <w:pPr>
              <w:ind w:left="113" w:right="113" w:firstLine="0"/>
              <w:jc w:val="left"/>
              <w:rPr>
                <w:rStyle w:val="Heading3Char"/>
                <w:i w:val="0"/>
                <w:sz w:val="14"/>
              </w:rPr>
            </w:pPr>
            <w:r w:rsidRPr="001750DA">
              <w:rPr>
                <w:rStyle w:val="Heading3Char"/>
                <w:i w:val="0"/>
                <w:sz w:val="14"/>
              </w:rPr>
              <w:t>without noise</w:t>
            </w:r>
          </w:p>
        </w:tc>
        <w:tc>
          <w:tcPr>
            <w:tcW w:w="759" w:type="dxa"/>
            <w:tcBorders>
              <w:bottom w:val="single" w:sz="12" w:space="0" w:color="ED7D31" w:themeColor="accent2"/>
            </w:tcBorders>
            <w:shd w:val="clear" w:color="auto" w:fill="D5DCE4" w:themeFill="text2" w:themeFillTint="33"/>
            <w:textDirection w:val="btLr"/>
          </w:tcPr>
          <w:p w14:paraId="77D4FA3F" w14:textId="5DCBC1B4" w:rsidR="008A424F" w:rsidRPr="001750DA" w:rsidRDefault="008A424F" w:rsidP="001750DA">
            <w:pPr>
              <w:ind w:left="113" w:right="113" w:firstLine="0"/>
              <w:jc w:val="left"/>
              <w:rPr>
                <w:rStyle w:val="Heading3Char"/>
                <w:i w:val="0"/>
                <w:sz w:val="14"/>
              </w:rPr>
            </w:pPr>
            <w:r w:rsidRPr="001750DA">
              <w:rPr>
                <w:rStyle w:val="Heading3Char"/>
                <w:i w:val="0"/>
                <w:sz w:val="14"/>
              </w:rPr>
              <w:t>With noise</w:t>
            </w:r>
          </w:p>
        </w:tc>
        <w:tc>
          <w:tcPr>
            <w:tcW w:w="759" w:type="dxa"/>
            <w:shd w:val="clear" w:color="auto" w:fill="DEEAF6" w:themeFill="accent1" w:themeFillTint="33"/>
            <w:textDirection w:val="btLr"/>
          </w:tcPr>
          <w:p w14:paraId="257FFC2D" w14:textId="61A03CDD" w:rsidR="008A424F" w:rsidRPr="001750DA" w:rsidRDefault="008A424F" w:rsidP="001750DA">
            <w:pPr>
              <w:ind w:left="113" w:right="113" w:firstLine="0"/>
              <w:jc w:val="left"/>
              <w:rPr>
                <w:rStyle w:val="Heading3Char"/>
                <w:i w:val="0"/>
                <w:sz w:val="14"/>
              </w:rPr>
            </w:pPr>
            <w:r w:rsidRPr="001750DA">
              <w:rPr>
                <w:rStyle w:val="Heading3Char"/>
                <w:i w:val="0"/>
                <w:sz w:val="14"/>
              </w:rPr>
              <w:t>without noise</w:t>
            </w:r>
          </w:p>
        </w:tc>
        <w:tc>
          <w:tcPr>
            <w:tcW w:w="760" w:type="dxa"/>
            <w:shd w:val="clear" w:color="auto" w:fill="D5DCE4" w:themeFill="text2" w:themeFillTint="33"/>
            <w:textDirection w:val="btLr"/>
          </w:tcPr>
          <w:p w14:paraId="234A38A5" w14:textId="7C9B3003" w:rsidR="008A424F" w:rsidRPr="001750DA" w:rsidRDefault="008A424F" w:rsidP="001750DA">
            <w:pPr>
              <w:ind w:left="113" w:right="113" w:firstLine="0"/>
              <w:jc w:val="left"/>
              <w:rPr>
                <w:rStyle w:val="Heading3Char"/>
                <w:i w:val="0"/>
                <w:sz w:val="14"/>
              </w:rPr>
            </w:pPr>
            <w:r w:rsidRPr="001750DA">
              <w:rPr>
                <w:rStyle w:val="Heading3Char"/>
                <w:i w:val="0"/>
                <w:sz w:val="14"/>
              </w:rPr>
              <w:t>With noise</w:t>
            </w:r>
          </w:p>
        </w:tc>
        <w:tc>
          <w:tcPr>
            <w:tcW w:w="760" w:type="dxa"/>
            <w:shd w:val="clear" w:color="auto" w:fill="DEEAF6" w:themeFill="accent1" w:themeFillTint="33"/>
            <w:textDirection w:val="btLr"/>
          </w:tcPr>
          <w:p w14:paraId="4933F60A" w14:textId="603B5B51" w:rsidR="008A424F" w:rsidRPr="001750DA" w:rsidRDefault="008A424F" w:rsidP="001750DA">
            <w:pPr>
              <w:ind w:left="113" w:right="113" w:firstLine="0"/>
              <w:jc w:val="left"/>
              <w:rPr>
                <w:rStyle w:val="Heading3Char"/>
                <w:i w:val="0"/>
                <w:sz w:val="14"/>
              </w:rPr>
            </w:pPr>
            <w:r w:rsidRPr="001750DA">
              <w:rPr>
                <w:rStyle w:val="Heading3Char"/>
                <w:i w:val="0"/>
                <w:sz w:val="14"/>
              </w:rPr>
              <w:t>without noise</w:t>
            </w:r>
          </w:p>
        </w:tc>
        <w:tc>
          <w:tcPr>
            <w:tcW w:w="760" w:type="dxa"/>
            <w:shd w:val="clear" w:color="auto" w:fill="D5DCE4" w:themeFill="text2" w:themeFillTint="33"/>
            <w:textDirection w:val="btLr"/>
          </w:tcPr>
          <w:p w14:paraId="2EC474B3" w14:textId="04668B43" w:rsidR="008A424F" w:rsidRPr="001750DA" w:rsidRDefault="008A424F" w:rsidP="001750DA">
            <w:pPr>
              <w:ind w:left="113" w:right="113" w:firstLine="0"/>
              <w:jc w:val="left"/>
              <w:rPr>
                <w:rStyle w:val="Heading3Char"/>
                <w:i w:val="0"/>
                <w:sz w:val="14"/>
              </w:rPr>
            </w:pPr>
            <w:r w:rsidRPr="001750DA">
              <w:rPr>
                <w:rStyle w:val="Heading3Char"/>
                <w:i w:val="0"/>
                <w:sz w:val="14"/>
              </w:rPr>
              <w:t>With noise</w:t>
            </w:r>
          </w:p>
        </w:tc>
        <w:tc>
          <w:tcPr>
            <w:tcW w:w="760" w:type="dxa"/>
            <w:shd w:val="clear" w:color="auto" w:fill="DEEAF6" w:themeFill="accent1" w:themeFillTint="33"/>
            <w:textDirection w:val="btLr"/>
          </w:tcPr>
          <w:p w14:paraId="50A58435" w14:textId="37B33C13" w:rsidR="008A424F" w:rsidRPr="001750DA" w:rsidRDefault="008A424F" w:rsidP="001750DA">
            <w:pPr>
              <w:ind w:left="113" w:right="113" w:firstLine="0"/>
              <w:jc w:val="left"/>
              <w:rPr>
                <w:rStyle w:val="Heading3Char"/>
                <w:i w:val="0"/>
                <w:sz w:val="14"/>
              </w:rPr>
            </w:pPr>
            <w:r w:rsidRPr="001750DA">
              <w:rPr>
                <w:rStyle w:val="Heading3Char"/>
                <w:i w:val="0"/>
                <w:sz w:val="14"/>
              </w:rPr>
              <w:t>without noise</w:t>
            </w:r>
          </w:p>
        </w:tc>
        <w:tc>
          <w:tcPr>
            <w:tcW w:w="760" w:type="dxa"/>
            <w:shd w:val="clear" w:color="auto" w:fill="D5DCE4" w:themeFill="text2" w:themeFillTint="33"/>
            <w:textDirection w:val="btLr"/>
          </w:tcPr>
          <w:p w14:paraId="4EC4821B" w14:textId="1170A808" w:rsidR="008A424F" w:rsidRPr="001750DA" w:rsidRDefault="008A424F" w:rsidP="001750DA">
            <w:pPr>
              <w:ind w:left="113" w:right="113" w:firstLine="0"/>
              <w:jc w:val="left"/>
              <w:rPr>
                <w:rStyle w:val="Heading3Char"/>
                <w:i w:val="0"/>
                <w:sz w:val="14"/>
              </w:rPr>
            </w:pPr>
            <w:r w:rsidRPr="001750DA">
              <w:rPr>
                <w:rStyle w:val="Heading3Char"/>
                <w:i w:val="0"/>
                <w:sz w:val="14"/>
              </w:rPr>
              <w:t>With noise</w:t>
            </w:r>
          </w:p>
        </w:tc>
      </w:tr>
      <w:tr w:rsidR="00C6481C" w14:paraId="741E4304" w14:textId="63C02F15" w:rsidTr="0037032B">
        <w:tc>
          <w:tcPr>
            <w:tcW w:w="584" w:type="dxa"/>
            <w:shd w:val="clear" w:color="auto" w:fill="EDEDED" w:themeFill="accent3" w:themeFillTint="33"/>
          </w:tcPr>
          <w:p w14:paraId="33A439CF" w14:textId="552B1380" w:rsidR="008A424F" w:rsidRPr="001750DA" w:rsidRDefault="004B2423" w:rsidP="008A424F">
            <w:pPr>
              <w:ind w:left="0" w:firstLine="0"/>
              <w:rPr>
                <w:rStyle w:val="Heading3Char"/>
                <w:i w:val="0"/>
                <w:sz w:val="14"/>
              </w:rPr>
            </w:pPr>
            <w:r>
              <w:rPr>
                <w:rStyle w:val="Heading3Char"/>
                <w:i w:val="0"/>
                <w:sz w:val="14"/>
              </w:rPr>
              <w:t>8</w:t>
            </w:r>
            <w:r w:rsidR="00B1459C" w:rsidRPr="001750DA">
              <w:rPr>
                <w:rStyle w:val="Heading3Char"/>
                <w:rFonts w:cs="Times New Roman"/>
                <w:i w:val="0"/>
                <w:sz w:val="14"/>
              </w:rPr>
              <w:t>°</w:t>
            </w:r>
          </w:p>
        </w:tc>
        <w:tc>
          <w:tcPr>
            <w:tcW w:w="584" w:type="dxa"/>
            <w:shd w:val="clear" w:color="auto" w:fill="EDEDED" w:themeFill="accent3" w:themeFillTint="33"/>
          </w:tcPr>
          <w:p w14:paraId="3E4A77DE" w14:textId="27236D54" w:rsidR="008A424F" w:rsidRPr="001750DA" w:rsidRDefault="004B2423" w:rsidP="008A424F">
            <w:pPr>
              <w:ind w:left="0" w:firstLine="0"/>
              <w:rPr>
                <w:rStyle w:val="Heading3Char"/>
                <w:i w:val="0"/>
                <w:sz w:val="14"/>
              </w:rPr>
            </w:pPr>
            <w:r>
              <w:rPr>
                <w:rStyle w:val="Heading3Char"/>
                <w:i w:val="0"/>
                <w:sz w:val="14"/>
              </w:rPr>
              <w:t>187</w:t>
            </w:r>
            <w:r w:rsidR="00B1459C" w:rsidRPr="001750DA">
              <w:rPr>
                <w:rStyle w:val="Heading3Char"/>
                <w:rFonts w:cs="Times New Roman"/>
                <w:i w:val="0"/>
                <w:sz w:val="14"/>
              </w:rPr>
              <w:t>°</w:t>
            </w:r>
          </w:p>
        </w:tc>
        <w:tc>
          <w:tcPr>
            <w:tcW w:w="584" w:type="dxa"/>
            <w:shd w:val="clear" w:color="auto" w:fill="EDEDED" w:themeFill="accent3" w:themeFillTint="33"/>
          </w:tcPr>
          <w:p w14:paraId="49E545EE" w14:textId="0922C5A2" w:rsidR="008A424F" w:rsidRPr="001750DA" w:rsidRDefault="008A424F" w:rsidP="008A424F">
            <w:pPr>
              <w:ind w:left="0" w:firstLine="0"/>
              <w:rPr>
                <w:rStyle w:val="Heading3Char"/>
                <w:i w:val="0"/>
                <w:sz w:val="14"/>
              </w:rPr>
            </w:pPr>
            <w:r w:rsidRPr="001750DA">
              <w:rPr>
                <w:rStyle w:val="Heading3Char"/>
                <w:i w:val="0"/>
                <w:sz w:val="14"/>
              </w:rPr>
              <w:t>53</w:t>
            </w:r>
            <w:r w:rsidR="00B1459C" w:rsidRPr="001750DA">
              <w:rPr>
                <w:rStyle w:val="Heading3Char"/>
                <w:rFonts w:cs="Times New Roman"/>
                <w:i w:val="0"/>
                <w:sz w:val="14"/>
              </w:rPr>
              <w:t>°</w:t>
            </w:r>
          </w:p>
        </w:tc>
        <w:tc>
          <w:tcPr>
            <w:tcW w:w="759" w:type="dxa"/>
            <w:tcBorders>
              <w:right w:val="single" w:sz="12" w:space="0" w:color="ED7D31" w:themeColor="accent2"/>
            </w:tcBorders>
            <w:shd w:val="clear" w:color="auto" w:fill="DEEAF6" w:themeFill="accent1" w:themeFillTint="33"/>
          </w:tcPr>
          <w:p w14:paraId="308515C9" w14:textId="3C48A42B" w:rsidR="008A424F" w:rsidRPr="001750DA" w:rsidRDefault="00C6481C" w:rsidP="0055085B">
            <w:pPr>
              <w:ind w:left="0" w:firstLine="0"/>
              <w:rPr>
                <w:rStyle w:val="Heading3Char"/>
                <w:i w:val="0"/>
                <w:sz w:val="14"/>
              </w:rPr>
            </w:pPr>
            <w:r>
              <w:rPr>
                <w:rStyle w:val="Heading3Char"/>
                <w:i w:val="0"/>
                <w:sz w:val="14"/>
              </w:rPr>
              <w:t>0.249414</w:t>
            </w:r>
            <w:r w:rsidR="0055085B" w:rsidRPr="0055085B">
              <w:rPr>
                <w:rStyle w:val="Heading3Ch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F298DAE" w14:textId="30088AB0" w:rsidR="008A424F" w:rsidRPr="001750DA" w:rsidRDefault="004B2423" w:rsidP="008A424F">
            <w:pPr>
              <w:ind w:left="0" w:firstLine="0"/>
              <w:rPr>
                <w:rStyle w:val="Heading3Char"/>
                <w:i w:val="0"/>
                <w:sz w:val="14"/>
              </w:rPr>
            </w:pPr>
            <w:r>
              <w:rPr>
                <w:rStyle w:val="Heading3Char"/>
                <w:i w:val="0"/>
                <w:sz w:val="14"/>
              </w:rPr>
              <w:t>0.249423</w:t>
            </w:r>
          </w:p>
        </w:tc>
        <w:tc>
          <w:tcPr>
            <w:tcW w:w="759" w:type="dxa"/>
            <w:tcBorders>
              <w:left w:val="single" w:sz="12" w:space="0" w:color="ED7D31" w:themeColor="accent2"/>
            </w:tcBorders>
            <w:shd w:val="clear" w:color="auto" w:fill="DEEAF6" w:themeFill="accent1" w:themeFillTint="33"/>
          </w:tcPr>
          <w:p w14:paraId="473211D3" w14:textId="0D5F53EA" w:rsidR="008A424F" w:rsidRPr="001750DA" w:rsidRDefault="00C6481C" w:rsidP="0055085B">
            <w:pPr>
              <w:ind w:left="0" w:firstLine="0"/>
              <w:rPr>
                <w:rStyle w:val="Heading3Char"/>
                <w:i w:val="0"/>
                <w:sz w:val="14"/>
              </w:rPr>
            </w:pPr>
            <w:r>
              <w:rPr>
                <w:rStyle w:val="Heading3Char"/>
                <w:i w:val="0"/>
                <w:sz w:val="14"/>
              </w:rPr>
              <w:t>0.249990</w:t>
            </w:r>
            <w:r w:rsidR="0055085B" w:rsidRPr="0055085B">
              <w:rPr>
                <w:rStyle w:val="Heading3Char"/>
                <w:i w:val="0"/>
                <w:sz w:val="14"/>
              </w:rPr>
              <w:t xml:space="preserve"> </w:t>
            </w:r>
          </w:p>
        </w:tc>
        <w:tc>
          <w:tcPr>
            <w:tcW w:w="760" w:type="dxa"/>
            <w:shd w:val="clear" w:color="auto" w:fill="D5DCE4" w:themeFill="text2" w:themeFillTint="33"/>
          </w:tcPr>
          <w:p w14:paraId="532D35BE" w14:textId="6F73200F" w:rsidR="008A424F" w:rsidRPr="001750DA" w:rsidRDefault="004B2423" w:rsidP="008A424F">
            <w:pPr>
              <w:ind w:left="0" w:firstLine="0"/>
              <w:rPr>
                <w:rStyle w:val="Heading3Char"/>
                <w:i w:val="0"/>
                <w:sz w:val="14"/>
              </w:rPr>
            </w:pPr>
            <w:r>
              <w:rPr>
                <w:rStyle w:val="Heading3Char"/>
                <w:i w:val="0"/>
                <w:sz w:val="14"/>
              </w:rPr>
              <w:t>0.250001</w:t>
            </w:r>
          </w:p>
        </w:tc>
        <w:tc>
          <w:tcPr>
            <w:tcW w:w="760" w:type="dxa"/>
            <w:shd w:val="clear" w:color="auto" w:fill="DEEAF6" w:themeFill="accent1" w:themeFillTint="33"/>
          </w:tcPr>
          <w:p w14:paraId="72E99820" w14:textId="0E75A7A7" w:rsidR="008A424F" w:rsidRPr="001750DA" w:rsidRDefault="00C6481C" w:rsidP="0055085B">
            <w:pPr>
              <w:ind w:left="0" w:firstLine="0"/>
              <w:rPr>
                <w:rStyle w:val="Heading3Char"/>
                <w:i w:val="0"/>
                <w:sz w:val="14"/>
              </w:rPr>
            </w:pPr>
            <w:r>
              <w:rPr>
                <w:rStyle w:val="Heading3Char"/>
                <w:i w:val="0"/>
                <w:sz w:val="14"/>
              </w:rPr>
              <w:t>0.250435</w:t>
            </w:r>
            <w:r w:rsidR="0055085B" w:rsidRPr="0055085B">
              <w:rPr>
                <w:rStyle w:val="Heading3Char"/>
                <w:i w:val="0"/>
                <w:sz w:val="14"/>
              </w:rPr>
              <w:t xml:space="preserve"> </w:t>
            </w:r>
          </w:p>
        </w:tc>
        <w:tc>
          <w:tcPr>
            <w:tcW w:w="760" w:type="dxa"/>
            <w:shd w:val="clear" w:color="auto" w:fill="D5DCE4" w:themeFill="text2" w:themeFillTint="33"/>
          </w:tcPr>
          <w:p w14:paraId="2556DC1F" w14:textId="011376A4" w:rsidR="008A424F" w:rsidRPr="001750DA" w:rsidRDefault="004B2423" w:rsidP="008A424F">
            <w:pPr>
              <w:ind w:left="0" w:firstLine="0"/>
              <w:rPr>
                <w:rStyle w:val="Heading3Char"/>
                <w:i w:val="0"/>
                <w:sz w:val="14"/>
              </w:rPr>
            </w:pPr>
            <w:r>
              <w:rPr>
                <w:rStyle w:val="Heading3Char"/>
                <w:i w:val="0"/>
                <w:sz w:val="14"/>
              </w:rPr>
              <w:t>0.250425</w:t>
            </w:r>
          </w:p>
        </w:tc>
        <w:tc>
          <w:tcPr>
            <w:tcW w:w="760" w:type="dxa"/>
            <w:shd w:val="clear" w:color="auto" w:fill="DEEAF6" w:themeFill="accent1" w:themeFillTint="33"/>
          </w:tcPr>
          <w:p w14:paraId="0B9E2590" w14:textId="0DD0220F" w:rsidR="008A424F" w:rsidRPr="001750DA" w:rsidRDefault="00C6481C" w:rsidP="008A424F">
            <w:pPr>
              <w:ind w:left="0" w:firstLine="0"/>
              <w:rPr>
                <w:rStyle w:val="Heading3Char"/>
                <w:i w:val="0"/>
                <w:sz w:val="14"/>
              </w:rPr>
            </w:pPr>
            <w:r>
              <w:rPr>
                <w:rStyle w:val="Heading3Char"/>
                <w:i w:val="0"/>
                <w:sz w:val="14"/>
              </w:rPr>
              <w:t>0.250158</w:t>
            </w:r>
          </w:p>
        </w:tc>
        <w:tc>
          <w:tcPr>
            <w:tcW w:w="760" w:type="dxa"/>
            <w:shd w:val="clear" w:color="auto" w:fill="D5DCE4" w:themeFill="text2" w:themeFillTint="33"/>
          </w:tcPr>
          <w:p w14:paraId="5EDB1A55" w14:textId="5C2E4DC0" w:rsidR="008A424F" w:rsidRPr="001750DA" w:rsidRDefault="004B2423" w:rsidP="008A424F">
            <w:pPr>
              <w:ind w:left="0" w:firstLine="0"/>
              <w:rPr>
                <w:rStyle w:val="Heading3Char"/>
                <w:i w:val="0"/>
                <w:sz w:val="14"/>
              </w:rPr>
            </w:pPr>
            <w:r>
              <w:rPr>
                <w:rStyle w:val="Heading3Char"/>
                <w:i w:val="0"/>
                <w:sz w:val="14"/>
              </w:rPr>
              <w:t>0.250150</w:t>
            </w:r>
          </w:p>
        </w:tc>
      </w:tr>
      <w:tr w:rsidR="00C6481C" w14:paraId="0F2C7FA5" w14:textId="168E29B0" w:rsidTr="0037032B">
        <w:tc>
          <w:tcPr>
            <w:tcW w:w="584" w:type="dxa"/>
            <w:shd w:val="clear" w:color="auto" w:fill="EDEDED" w:themeFill="accent3" w:themeFillTint="33"/>
          </w:tcPr>
          <w:p w14:paraId="47FDD708" w14:textId="2A4DAA26" w:rsidR="008A424F" w:rsidRPr="001750DA" w:rsidRDefault="004B2423" w:rsidP="008A424F">
            <w:pPr>
              <w:ind w:left="0" w:firstLine="0"/>
              <w:rPr>
                <w:rStyle w:val="Heading3Char"/>
                <w:i w:val="0"/>
                <w:sz w:val="14"/>
              </w:rPr>
            </w:pPr>
            <w:r>
              <w:rPr>
                <w:rStyle w:val="Heading3Char"/>
                <w:i w:val="0"/>
                <w:sz w:val="14"/>
              </w:rPr>
              <w:t>27</w:t>
            </w:r>
            <w:r w:rsidR="00B1459C" w:rsidRPr="001750DA">
              <w:rPr>
                <w:rStyle w:val="Heading3Char"/>
                <w:rFonts w:cs="Times New Roman"/>
                <w:i w:val="0"/>
                <w:sz w:val="14"/>
              </w:rPr>
              <w:t>°</w:t>
            </w:r>
          </w:p>
        </w:tc>
        <w:tc>
          <w:tcPr>
            <w:tcW w:w="584" w:type="dxa"/>
            <w:shd w:val="clear" w:color="auto" w:fill="EDEDED" w:themeFill="accent3" w:themeFillTint="33"/>
          </w:tcPr>
          <w:p w14:paraId="702F1B01" w14:textId="7FEB0173" w:rsidR="008A424F" w:rsidRPr="001750DA" w:rsidRDefault="004B2423" w:rsidP="008A424F">
            <w:pPr>
              <w:ind w:left="0" w:firstLine="0"/>
              <w:rPr>
                <w:rStyle w:val="Heading3Char"/>
                <w:i w:val="0"/>
                <w:sz w:val="14"/>
              </w:rPr>
            </w:pPr>
            <w:r>
              <w:rPr>
                <w:rStyle w:val="Heading3Char"/>
                <w:i w:val="0"/>
                <w:sz w:val="14"/>
              </w:rPr>
              <w:t>20</w:t>
            </w:r>
            <w:r w:rsidR="008A424F" w:rsidRPr="001750DA">
              <w:rPr>
                <w:rStyle w:val="Heading3Char"/>
                <w:i w:val="0"/>
                <w:sz w:val="14"/>
              </w:rPr>
              <w:t>8</w:t>
            </w:r>
            <w:r w:rsidR="00B1459C" w:rsidRPr="001750DA">
              <w:rPr>
                <w:rStyle w:val="Heading3Char"/>
                <w:rFonts w:cs="Times New Roman"/>
                <w:i w:val="0"/>
                <w:sz w:val="14"/>
              </w:rPr>
              <w:t>°</w:t>
            </w:r>
          </w:p>
        </w:tc>
        <w:tc>
          <w:tcPr>
            <w:tcW w:w="584" w:type="dxa"/>
            <w:shd w:val="clear" w:color="auto" w:fill="EDEDED" w:themeFill="accent3" w:themeFillTint="33"/>
          </w:tcPr>
          <w:p w14:paraId="5A2BF20B" w14:textId="2DFAA6E4" w:rsidR="008A424F" w:rsidRPr="001750DA" w:rsidRDefault="008A424F" w:rsidP="008A424F">
            <w:pPr>
              <w:ind w:left="0" w:firstLine="0"/>
              <w:rPr>
                <w:rStyle w:val="Heading3Char"/>
                <w:i w:val="0"/>
                <w:sz w:val="14"/>
              </w:rPr>
            </w:pPr>
            <w:r w:rsidRPr="001750DA">
              <w:rPr>
                <w:rStyle w:val="Heading3Char"/>
                <w:i w:val="0"/>
                <w:sz w:val="14"/>
              </w:rPr>
              <w:t>53</w:t>
            </w:r>
            <w:r w:rsidR="00B1459C" w:rsidRPr="001750DA">
              <w:rPr>
                <w:rStyle w:val="Heading3Char"/>
                <w:rFonts w:cs="Times New Roman"/>
                <w:i w:val="0"/>
                <w:sz w:val="14"/>
              </w:rPr>
              <w:t>°</w:t>
            </w:r>
          </w:p>
        </w:tc>
        <w:tc>
          <w:tcPr>
            <w:tcW w:w="759" w:type="dxa"/>
            <w:tcBorders>
              <w:right w:val="single" w:sz="12" w:space="0" w:color="ED7D31" w:themeColor="accent2"/>
            </w:tcBorders>
            <w:shd w:val="clear" w:color="auto" w:fill="DEEAF6" w:themeFill="accent1" w:themeFillTint="33"/>
          </w:tcPr>
          <w:p w14:paraId="5ED1DC01" w14:textId="6CEBFDEA" w:rsidR="008A424F" w:rsidRPr="001750DA" w:rsidRDefault="00C6481C" w:rsidP="0055085B">
            <w:pPr>
              <w:ind w:left="0" w:firstLine="0"/>
              <w:rPr>
                <w:rStyle w:val="Heading3Char"/>
                <w:i w:val="0"/>
                <w:sz w:val="14"/>
              </w:rPr>
            </w:pPr>
            <w:r>
              <w:rPr>
                <w:rStyle w:val="Heading3Char"/>
                <w:i w:val="0"/>
                <w:sz w:val="14"/>
              </w:rPr>
              <w:t>0.249503</w:t>
            </w:r>
            <w:r w:rsidR="0055085B" w:rsidRPr="0055085B">
              <w:rPr>
                <w:rStyle w:val="Heading3Ch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658FB10" w14:textId="56E5BFA3" w:rsidR="008A424F" w:rsidRPr="001750DA" w:rsidRDefault="0055085B" w:rsidP="00C6481C">
            <w:pPr>
              <w:ind w:left="0" w:firstLine="0"/>
              <w:rPr>
                <w:rStyle w:val="Heading3Char"/>
                <w:i w:val="0"/>
                <w:sz w:val="14"/>
              </w:rPr>
            </w:pPr>
            <w:r w:rsidRPr="0055085B">
              <w:rPr>
                <w:rStyle w:val="Heading3Char"/>
                <w:i w:val="0"/>
                <w:sz w:val="14"/>
              </w:rPr>
              <w:t xml:space="preserve">0.249492 </w:t>
            </w:r>
          </w:p>
        </w:tc>
        <w:tc>
          <w:tcPr>
            <w:tcW w:w="759" w:type="dxa"/>
            <w:tcBorders>
              <w:left w:val="single" w:sz="12" w:space="0" w:color="ED7D31" w:themeColor="accent2"/>
            </w:tcBorders>
            <w:shd w:val="clear" w:color="auto" w:fill="DEEAF6" w:themeFill="accent1" w:themeFillTint="33"/>
          </w:tcPr>
          <w:p w14:paraId="1E8F347C" w14:textId="555078DA" w:rsidR="008A424F" w:rsidRPr="001750DA" w:rsidRDefault="00C6481C" w:rsidP="0055085B">
            <w:pPr>
              <w:ind w:left="0" w:firstLine="0"/>
              <w:rPr>
                <w:rStyle w:val="Heading3Char"/>
                <w:i w:val="0"/>
                <w:sz w:val="14"/>
              </w:rPr>
            </w:pPr>
            <w:r>
              <w:rPr>
                <w:rStyle w:val="Heading3Char"/>
                <w:i w:val="0"/>
                <w:sz w:val="14"/>
              </w:rPr>
              <w:t>0.249800</w:t>
            </w:r>
            <w:r w:rsidR="0055085B" w:rsidRPr="0055085B">
              <w:rPr>
                <w:rStyle w:val="Heading3Char"/>
                <w:i w:val="0"/>
                <w:sz w:val="14"/>
              </w:rPr>
              <w:t xml:space="preserve"> </w:t>
            </w:r>
          </w:p>
        </w:tc>
        <w:tc>
          <w:tcPr>
            <w:tcW w:w="760" w:type="dxa"/>
            <w:tcBorders>
              <w:bottom w:val="single" w:sz="12" w:space="0" w:color="ED7D31" w:themeColor="accent2"/>
            </w:tcBorders>
            <w:shd w:val="clear" w:color="auto" w:fill="D5DCE4" w:themeFill="text2" w:themeFillTint="33"/>
          </w:tcPr>
          <w:p w14:paraId="56BCC2C8" w14:textId="116C46DD" w:rsidR="008A424F" w:rsidRPr="001750DA" w:rsidRDefault="00220281" w:rsidP="0055085B">
            <w:pPr>
              <w:ind w:left="0" w:firstLine="0"/>
              <w:rPr>
                <w:rStyle w:val="Heading3Char"/>
                <w:i w:val="0"/>
                <w:sz w:val="14"/>
              </w:rPr>
            </w:pPr>
            <w:r>
              <w:rPr>
                <w:rStyle w:val="Heading3Char"/>
                <w:i w:val="0"/>
                <w:sz w:val="14"/>
              </w:rPr>
              <w:t>0.249791</w:t>
            </w:r>
            <w:r w:rsidR="0055085B" w:rsidRPr="0055085B">
              <w:rPr>
                <w:rStyle w:val="Heading3Char"/>
                <w:i w:val="0"/>
                <w:sz w:val="14"/>
              </w:rPr>
              <w:t xml:space="preserve"> </w:t>
            </w:r>
          </w:p>
        </w:tc>
        <w:tc>
          <w:tcPr>
            <w:tcW w:w="760" w:type="dxa"/>
            <w:shd w:val="clear" w:color="auto" w:fill="DEEAF6" w:themeFill="accent1" w:themeFillTint="33"/>
          </w:tcPr>
          <w:p w14:paraId="275ADC52" w14:textId="0A934120" w:rsidR="008A424F" w:rsidRPr="001750DA" w:rsidRDefault="00C6481C" w:rsidP="0055085B">
            <w:pPr>
              <w:ind w:left="0" w:firstLine="0"/>
              <w:rPr>
                <w:rStyle w:val="Heading3Char"/>
                <w:i w:val="0"/>
                <w:sz w:val="14"/>
              </w:rPr>
            </w:pPr>
            <w:r>
              <w:rPr>
                <w:rStyle w:val="Heading3Char"/>
                <w:i w:val="0"/>
                <w:sz w:val="14"/>
              </w:rPr>
              <w:t>0.250409</w:t>
            </w:r>
            <w:r w:rsidR="0055085B" w:rsidRPr="0055085B">
              <w:rPr>
                <w:rStyle w:val="Heading3Char"/>
                <w:i w:val="0"/>
                <w:sz w:val="14"/>
              </w:rPr>
              <w:t xml:space="preserve"> </w:t>
            </w:r>
          </w:p>
        </w:tc>
        <w:tc>
          <w:tcPr>
            <w:tcW w:w="760" w:type="dxa"/>
            <w:tcBorders>
              <w:bottom w:val="single" w:sz="12" w:space="0" w:color="ED7D31" w:themeColor="accent2"/>
            </w:tcBorders>
            <w:shd w:val="clear" w:color="auto" w:fill="D5DCE4" w:themeFill="text2" w:themeFillTint="33"/>
          </w:tcPr>
          <w:p w14:paraId="1D076B96" w14:textId="273D3652" w:rsidR="008A424F" w:rsidRPr="001750DA" w:rsidRDefault="00220281" w:rsidP="0055085B">
            <w:pPr>
              <w:ind w:left="0" w:firstLine="0"/>
              <w:rPr>
                <w:rStyle w:val="Heading3Char"/>
                <w:i w:val="0"/>
                <w:sz w:val="14"/>
              </w:rPr>
            </w:pPr>
            <w:r>
              <w:rPr>
                <w:rStyle w:val="Heading3Char"/>
                <w:i w:val="0"/>
                <w:sz w:val="14"/>
              </w:rPr>
              <w:t>0.250413</w:t>
            </w:r>
            <w:r w:rsidR="0055085B" w:rsidRPr="0055085B">
              <w:rPr>
                <w:rStyle w:val="Heading3Char"/>
                <w:i w:val="0"/>
                <w:sz w:val="14"/>
              </w:rPr>
              <w:t xml:space="preserve"> </w:t>
            </w:r>
          </w:p>
        </w:tc>
        <w:tc>
          <w:tcPr>
            <w:tcW w:w="760" w:type="dxa"/>
            <w:shd w:val="clear" w:color="auto" w:fill="DEEAF6" w:themeFill="accent1" w:themeFillTint="33"/>
          </w:tcPr>
          <w:p w14:paraId="081AF544" w14:textId="2A32B071" w:rsidR="008A424F" w:rsidRPr="001750DA" w:rsidRDefault="00C6481C" w:rsidP="008A424F">
            <w:pPr>
              <w:ind w:left="0" w:firstLine="0"/>
              <w:rPr>
                <w:rStyle w:val="Heading3Char"/>
                <w:i w:val="0"/>
                <w:sz w:val="14"/>
              </w:rPr>
            </w:pPr>
            <w:r>
              <w:rPr>
                <w:rStyle w:val="Heading3Char"/>
                <w:i w:val="0"/>
                <w:sz w:val="14"/>
              </w:rPr>
              <w:t>0.250286</w:t>
            </w:r>
          </w:p>
        </w:tc>
        <w:tc>
          <w:tcPr>
            <w:tcW w:w="760" w:type="dxa"/>
            <w:shd w:val="clear" w:color="auto" w:fill="D5DCE4" w:themeFill="text2" w:themeFillTint="33"/>
          </w:tcPr>
          <w:p w14:paraId="66E2139C" w14:textId="03380AAB" w:rsidR="008A424F" w:rsidRPr="001750DA" w:rsidRDefault="00220281" w:rsidP="008A424F">
            <w:pPr>
              <w:ind w:left="0" w:firstLine="0"/>
              <w:rPr>
                <w:rStyle w:val="Heading3Char"/>
                <w:i w:val="0"/>
                <w:sz w:val="14"/>
              </w:rPr>
            </w:pPr>
            <w:r>
              <w:rPr>
                <w:rStyle w:val="Heading3Char"/>
                <w:i w:val="0"/>
                <w:sz w:val="14"/>
              </w:rPr>
              <w:t>0.250302</w:t>
            </w:r>
          </w:p>
        </w:tc>
      </w:tr>
      <w:tr w:rsidR="00C6481C" w14:paraId="7FEC8A90" w14:textId="0A173D3D" w:rsidTr="0037032B">
        <w:tc>
          <w:tcPr>
            <w:tcW w:w="584" w:type="dxa"/>
            <w:shd w:val="clear" w:color="auto" w:fill="EDEDED" w:themeFill="accent3" w:themeFillTint="33"/>
          </w:tcPr>
          <w:p w14:paraId="39298C26" w14:textId="6C9AE289" w:rsidR="008A424F" w:rsidRPr="001750DA" w:rsidRDefault="004B2423" w:rsidP="008A424F">
            <w:pPr>
              <w:ind w:left="0" w:firstLine="0"/>
              <w:rPr>
                <w:rStyle w:val="Heading3Char"/>
                <w:i w:val="0"/>
                <w:sz w:val="14"/>
              </w:rPr>
            </w:pPr>
            <w:r>
              <w:rPr>
                <w:rStyle w:val="Heading3Char"/>
                <w:i w:val="0"/>
                <w:sz w:val="14"/>
              </w:rPr>
              <w:t>123</w:t>
            </w:r>
            <w:r w:rsidR="00B1459C" w:rsidRPr="001750DA">
              <w:rPr>
                <w:rStyle w:val="Heading3Char"/>
                <w:rFonts w:cs="Times New Roman"/>
                <w:i w:val="0"/>
                <w:sz w:val="14"/>
              </w:rPr>
              <w:t>°</w:t>
            </w:r>
          </w:p>
        </w:tc>
        <w:tc>
          <w:tcPr>
            <w:tcW w:w="584" w:type="dxa"/>
            <w:shd w:val="clear" w:color="auto" w:fill="EDEDED" w:themeFill="accent3" w:themeFillTint="33"/>
          </w:tcPr>
          <w:p w14:paraId="09F251EB" w14:textId="2B0593C2" w:rsidR="008A424F" w:rsidRPr="001750DA" w:rsidRDefault="004B2423" w:rsidP="008A424F">
            <w:pPr>
              <w:ind w:left="0" w:firstLine="0"/>
              <w:rPr>
                <w:rStyle w:val="Heading3Char"/>
                <w:i w:val="0"/>
                <w:sz w:val="14"/>
              </w:rPr>
            </w:pPr>
            <w:r>
              <w:rPr>
                <w:rStyle w:val="Heading3Char"/>
                <w:i w:val="0"/>
                <w:sz w:val="14"/>
              </w:rPr>
              <w:t>304</w:t>
            </w:r>
            <w:r w:rsidR="00B1459C" w:rsidRPr="001750DA">
              <w:rPr>
                <w:rStyle w:val="Heading3Char"/>
                <w:rFonts w:cs="Times New Roman"/>
                <w:i w:val="0"/>
                <w:sz w:val="14"/>
              </w:rPr>
              <w:t>°</w:t>
            </w:r>
          </w:p>
        </w:tc>
        <w:tc>
          <w:tcPr>
            <w:tcW w:w="584" w:type="dxa"/>
            <w:shd w:val="clear" w:color="auto" w:fill="EDEDED" w:themeFill="accent3" w:themeFillTint="33"/>
          </w:tcPr>
          <w:p w14:paraId="303D5C1E" w14:textId="007C3C2D" w:rsidR="008A424F" w:rsidRPr="001750DA" w:rsidRDefault="004B2423" w:rsidP="008A424F">
            <w:pPr>
              <w:ind w:left="0" w:firstLine="0"/>
              <w:rPr>
                <w:rStyle w:val="Heading3Char"/>
                <w:i w:val="0"/>
                <w:sz w:val="14"/>
              </w:rPr>
            </w:pPr>
            <w:r>
              <w:rPr>
                <w:rStyle w:val="Heading3Char"/>
                <w:i w:val="0"/>
                <w:sz w:val="14"/>
              </w:rPr>
              <w:t>54</w:t>
            </w:r>
            <w:r w:rsidR="00B1459C" w:rsidRPr="001750DA">
              <w:rPr>
                <w:rStyle w:val="Heading3Char"/>
                <w:rFonts w:cs="Times New Roman"/>
                <w:i w:val="0"/>
                <w:sz w:val="14"/>
              </w:rPr>
              <w:t>°</w:t>
            </w:r>
          </w:p>
        </w:tc>
        <w:tc>
          <w:tcPr>
            <w:tcW w:w="759" w:type="dxa"/>
            <w:shd w:val="clear" w:color="auto" w:fill="DEEAF6" w:themeFill="accent1" w:themeFillTint="33"/>
          </w:tcPr>
          <w:p w14:paraId="67D920B1" w14:textId="440A0AD8" w:rsidR="008A424F" w:rsidRPr="001750DA" w:rsidRDefault="00C6481C" w:rsidP="00C6481C">
            <w:pPr>
              <w:ind w:left="0" w:firstLine="0"/>
              <w:rPr>
                <w:rStyle w:val="Heading3Char"/>
                <w:i w:val="0"/>
                <w:sz w:val="14"/>
              </w:rPr>
            </w:pPr>
            <w:r>
              <w:rPr>
                <w:rStyle w:val="Heading3Char"/>
                <w:i w:val="0"/>
                <w:sz w:val="14"/>
              </w:rPr>
              <w:t>0.250521</w:t>
            </w:r>
            <w:r w:rsidRPr="00C6481C">
              <w:rPr>
                <w:rStyle w:val="Heading3Char"/>
                <w:i w:val="0"/>
                <w:sz w:val="14"/>
              </w:rPr>
              <w:t xml:space="preserve"> </w:t>
            </w:r>
          </w:p>
        </w:tc>
        <w:tc>
          <w:tcPr>
            <w:tcW w:w="759" w:type="dxa"/>
            <w:tcBorders>
              <w:top w:val="single" w:sz="12" w:space="0" w:color="ED7D31" w:themeColor="accent2"/>
              <w:bottom w:val="single" w:sz="4" w:space="0" w:color="auto"/>
            </w:tcBorders>
            <w:shd w:val="clear" w:color="auto" w:fill="D5DCE4" w:themeFill="text2" w:themeFillTint="33"/>
          </w:tcPr>
          <w:p w14:paraId="30872445" w14:textId="0521C464" w:rsidR="008A424F" w:rsidRPr="001750DA" w:rsidRDefault="00220281" w:rsidP="0055085B">
            <w:pPr>
              <w:ind w:left="0" w:firstLine="0"/>
              <w:rPr>
                <w:rStyle w:val="Heading3Char"/>
                <w:i w:val="0"/>
                <w:sz w:val="14"/>
              </w:rPr>
            </w:pPr>
            <w:r>
              <w:rPr>
                <w:rStyle w:val="Heading3Char"/>
                <w:i w:val="0"/>
                <w:sz w:val="14"/>
              </w:rPr>
              <w:t>0.250576</w:t>
            </w:r>
            <w:r w:rsidR="0055085B" w:rsidRPr="0055085B">
              <w:rPr>
                <w:rStyle w:val="Heading3Char"/>
                <w:i w:val="0"/>
                <w:sz w:val="14"/>
              </w:rPr>
              <w:t xml:space="preserve"> </w:t>
            </w:r>
          </w:p>
        </w:tc>
        <w:tc>
          <w:tcPr>
            <w:tcW w:w="759" w:type="dxa"/>
            <w:tcBorders>
              <w:right w:val="single" w:sz="12" w:space="0" w:color="ED7D31" w:themeColor="accent2"/>
            </w:tcBorders>
            <w:shd w:val="clear" w:color="auto" w:fill="DEEAF6" w:themeFill="accent1" w:themeFillTint="33"/>
          </w:tcPr>
          <w:p w14:paraId="1FC80DEC" w14:textId="060E9781" w:rsidR="008A424F" w:rsidRPr="001750DA" w:rsidRDefault="00C6481C" w:rsidP="00C6481C">
            <w:pPr>
              <w:ind w:left="0" w:firstLine="0"/>
              <w:rPr>
                <w:rStyle w:val="Heading3Char"/>
                <w:i w:val="0"/>
                <w:sz w:val="14"/>
              </w:rPr>
            </w:pPr>
            <w:r>
              <w:rPr>
                <w:rStyle w:val="Heading3Char"/>
                <w:i w:val="0"/>
                <w:sz w:val="14"/>
              </w:rPr>
              <w:t>0.249235</w:t>
            </w:r>
            <w:r w:rsidRPr="00C6481C">
              <w:rPr>
                <w:rStyle w:val="Heading3Ch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099BA68D" w14:textId="3B8F364C" w:rsidR="008A424F" w:rsidRPr="001750DA" w:rsidRDefault="00220281" w:rsidP="0055085B">
            <w:pPr>
              <w:ind w:left="0" w:firstLine="0"/>
              <w:rPr>
                <w:rStyle w:val="Heading3Char"/>
                <w:i w:val="0"/>
                <w:sz w:val="14"/>
              </w:rPr>
            </w:pPr>
            <w:r>
              <w:rPr>
                <w:rStyle w:val="Heading3Char"/>
                <w:i w:val="0"/>
                <w:sz w:val="14"/>
              </w:rPr>
              <w:t>0.249237</w:t>
            </w:r>
            <w:r w:rsidR="0055085B" w:rsidRPr="0055085B">
              <w:rPr>
                <w:rStyle w:val="Heading3Ch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4C528FA3" w14:textId="4C67D016" w:rsidR="008A424F" w:rsidRPr="001750DA" w:rsidRDefault="00C6481C" w:rsidP="00C6481C">
            <w:pPr>
              <w:ind w:left="0" w:firstLine="0"/>
              <w:rPr>
                <w:rStyle w:val="Heading3Char"/>
                <w:i w:val="0"/>
                <w:sz w:val="14"/>
              </w:rPr>
            </w:pPr>
            <w:r>
              <w:rPr>
                <w:rStyle w:val="Heading3Char"/>
                <w:i w:val="0"/>
                <w:sz w:val="14"/>
              </w:rPr>
              <w:t>0.249542</w:t>
            </w:r>
            <w:r w:rsidRPr="00C6481C">
              <w:rPr>
                <w:rStyle w:val="Heading3Ch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30A173" w14:textId="451B1B54" w:rsidR="008A424F" w:rsidRPr="001750DA" w:rsidRDefault="00220281" w:rsidP="0055085B">
            <w:pPr>
              <w:ind w:left="0" w:firstLine="0"/>
              <w:rPr>
                <w:rStyle w:val="Heading3Char"/>
                <w:i w:val="0"/>
                <w:sz w:val="14"/>
              </w:rPr>
            </w:pPr>
            <w:r>
              <w:rPr>
                <w:rStyle w:val="Heading3Char"/>
                <w:i w:val="0"/>
                <w:sz w:val="14"/>
              </w:rPr>
              <w:t>0.249524</w:t>
            </w:r>
            <w:r w:rsidR="0055085B" w:rsidRPr="0055085B">
              <w:rPr>
                <w:rStyle w:val="Heading3Char"/>
                <w:i w:val="0"/>
                <w:sz w:val="14"/>
              </w:rPr>
              <w:t xml:space="preserve"> </w:t>
            </w:r>
          </w:p>
        </w:tc>
        <w:tc>
          <w:tcPr>
            <w:tcW w:w="760" w:type="dxa"/>
            <w:tcBorders>
              <w:left w:val="single" w:sz="12" w:space="0" w:color="ED7D31" w:themeColor="accent2"/>
            </w:tcBorders>
            <w:shd w:val="clear" w:color="auto" w:fill="DEEAF6" w:themeFill="accent1" w:themeFillTint="33"/>
          </w:tcPr>
          <w:p w14:paraId="681C9DCF" w14:textId="69F3EA81" w:rsidR="008A424F" w:rsidRPr="001750DA" w:rsidRDefault="00C6481C" w:rsidP="008A424F">
            <w:pPr>
              <w:ind w:left="0" w:firstLine="0"/>
              <w:rPr>
                <w:rStyle w:val="Heading3Char"/>
                <w:i w:val="0"/>
                <w:sz w:val="14"/>
              </w:rPr>
            </w:pPr>
            <w:r>
              <w:rPr>
                <w:rStyle w:val="Heading3Char"/>
                <w:i w:val="0"/>
                <w:sz w:val="14"/>
              </w:rPr>
              <w:t>0.250700</w:t>
            </w:r>
          </w:p>
        </w:tc>
        <w:tc>
          <w:tcPr>
            <w:tcW w:w="760" w:type="dxa"/>
            <w:shd w:val="clear" w:color="auto" w:fill="D5DCE4" w:themeFill="text2" w:themeFillTint="33"/>
          </w:tcPr>
          <w:p w14:paraId="38950069" w14:textId="2D6F73BF" w:rsidR="008A424F" w:rsidRPr="001750DA" w:rsidRDefault="00220281" w:rsidP="008A424F">
            <w:pPr>
              <w:ind w:left="0" w:firstLine="0"/>
              <w:rPr>
                <w:rStyle w:val="Heading3Char"/>
                <w:i w:val="0"/>
                <w:sz w:val="14"/>
              </w:rPr>
            </w:pPr>
            <w:r>
              <w:rPr>
                <w:rStyle w:val="Heading3Char"/>
                <w:i w:val="0"/>
                <w:sz w:val="14"/>
              </w:rPr>
              <w:t>0.250660</w:t>
            </w:r>
          </w:p>
        </w:tc>
      </w:tr>
      <w:tr w:rsidR="00C6481C" w14:paraId="74512B4B" w14:textId="7A09A62C" w:rsidTr="0037032B">
        <w:tc>
          <w:tcPr>
            <w:tcW w:w="584" w:type="dxa"/>
            <w:shd w:val="clear" w:color="auto" w:fill="EDEDED" w:themeFill="accent3" w:themeFillTint="33"/>
          </w:tcPr>
          <w:p w14:paraId="1866C478" w14:textId="79DC81F6" w:rsidR="008A424F" w:rsidRPr="001750DA" w:rsidRDefault="005A1E57" w:rsidP="008A424F">
            <w:pPr>
              <w:ind w:left="0" w:firstLine="0"/>
              <w:rPr>
                <w:rStyle w:val="Heading3Char"/>
                <w:i w:val="0"/>
                <w:sz w:val="14"/>
              </w:rPr>
            </w:pPr>
            <w:r>
              <w:rPr>
                <w:rStyle w:val="Heading3Char"/>
                <w:i w:val="0"/>
                <w:sz w:val="14"/>
              </w:rPr>
              <w:t>218</w:t>
            </w:r>
            <w:r w:rsidR="00B1459C" w:rsidRPr="001750DA">
              <w:rPr>
                <w:rStyle w:val="Heading3Char"/>
                <w:rFonts w:cs="Times New Roman"/>
                <w:i w:val="0"/>
                <w:sz w:val="14"/>
              </w:rPr>
              <w:t>°</w:t>
            </w:r>
          </w:p>
        </w:tc>
        <w:tc>
          <w:tcPr>
            <w:tcW w:w="584" w:type="dxa"/>
            <w:shd w:val="clear" w:color="auto" w:fill="EDEDED" w:themeFill="accent3" w:themeFillTint="33"/>
          </w:tcPr>
          <w:p w14:paraId="398BDE6D" w14:textId="0EBCD6B2" w:rsidR="008A424F" w:rsidRPr="001750DA" w:rsidRDefault="005A1E57" w:rsidP="008A424F">
            <w:pPr>
              <w:ind w:left="0" w:firstLine="0"/>
              <w:rPr>
                <w:rStyle w:val="Heading3Char"/>
                <w:i w:val="0"/>
                <w:sz w:val="14"/>
              </w:rPr>
            </w:pPr>
            <w:r>
              <w:rPr>
                <w:rStyle w:val="Heading3Char"/>
                <w:i w:val="0"/>
                <w:sz w:val="14"/>
              </w:rPr>
              <w:t>38</w:t>
            </w:r>
            <w:r w:rsidR="00B1459C" w:rsidRPr="001750DA">
              <w:rPr>
                <w:rStyle w:val="Heading3Char"/>
                <w:rFonts w:cs="Times New Roman"/>
                <w:i w:val="0"/>
                <w:sz w:val="14"/>
              </w:rPr>
              <w:t>°</w:t>
            </w:r>
          </w:p>
        </w:tc>
        <w:tc>
          <w:tcPr>
            <w:tcW w:w="584" w:type="dxa"/>
            <w:shd w:val="clear" w:color="auto" w:fill="EDEDED" w:themeFill="accent3" w:themeFillTint="33"/>
          </w:tcPr>
          <w:p w14:paraId="45E0C33B" w14:textId="340E1BE9" w:rsidR="008A424F" w:rsidRPr="001750DA" w:rsidRDefault="005A1E57" w:rsidP="008A424F">
            <w:pPr>
              <w:ind w:left="0" w:firstLine="0"/>
              <w:rPr>
                <w:rStyle w:val="Heading3Char"/>
                <w:i w:val="0"/>
                <w:sz w:val="14"/>
              </w:rPr>
            </w:pPr>
            <w:r>
              <w:rPr>
                <w:rStyle w:val="Heading3Char"/>
                <w:i w:val="0"/>
                <w:sz w:val="14"/>
              </w:rPr>
              <w:t>60</w:t>
            </w:r>
            <w:r w:rsidR="00B1459C" w:rsidRPr="001750DA">
              <w:rPr>
                <w:rStyle w:val="Heading3Char"/>
                <w:rFonts w:cs="Times New Roman"/>
                <w:i w:val="0"/>
                <w:sz w:val="14"/>
              </w:rPr>
              <w:t>°</w:t>
            </w:r>
          </w:p>
        </w:tc>
        <w:tc>
          <w:tcPr>
            <w:tcW w:w="759" w:type="dxa"/>
            <w:tcBorders>
              <w:right w:val="single" w:sz="4" w:space="0" w:color="auto"/>
            </w:tcBorders>
            <w:shd w:val="clear" w:color="auto" w:fill="DEEAF6" w:themeFill="accent1" w:themeFillTint="33"/>
          </w:tcPr>
          <w:p w14:paraId="09B2B8BB" w14:textId="55186DEC" w:rsidR="008A424F" w:rsidRPr="001750DA" w:rsidRDefault="00C6481C" w:rsidP="00C6481C">
            <w:pPr>
              <w:ind w:left="0" w:firstLine="0"/>
              <w:rPr>
                <w:rStyle w:val="Heading3Char"/>
                <w:i w:val="0"/>
                <w:sz w:val="14"/>
              </w:rPr>
            </w:pPr>
            <w:r>
              <w:rPr>
                <w:rStyle w:val="Heading3Char"/>
                <w:i w:val="0"/>
                <w:sz w:val="14"/>
              </w:rPr>
              <w:t>0.252623</w:t>
            </w:r>
            <w:r w:rsidRPr="00C6481C">
              <w:rPr>
                <w:rStyle w:val="Heading3Char"/>
                <w:i w:val="0"/>
                <w:sz w:val="14"/>
              </w:rPr>
              <w:t xml:space="preserve"> </w:t>
            </w:r>
          </w:p>
        </w:tc>
        <w:tc>
          <w:tcPr>
            <w:tcW w:w="75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E145DD4" w14:textId="1A8A2A87" w:rsidR="008A424F" w:rsidRPr="001750DA" w:rsidRDefault="00220281" w:rsidP="00C6481C">
            <w:pPr>
              <w:ind w:left="0" w:firstLine="0"/>
              <w:rPr>
                <w:rStyle w:val="Heading3Char"/>
                <w:i w:val="0"/>
                <w:sz w:val="14"/>
              </w:rPr>
            </w:pPr>
            <w:r>
              <w:rPr>
                <w:rStyle w:val="Heading3Char"/>
                <w:i w:val="0"/>
                <w:sz w:val="14"/>
              </w:rPr>
              <w:t>0.252621</w:t>
            </w:r>
            <w:r w:rsidR="00C6481C" w:rsidRPr="00C6481C">
              <w:rPr>
                <w:rStyle w:val="Heading3Char"/>
                <w:i w:val="0"/>
                <w:sz w:val="14"/>
              </w:rPr>
              <w:t xml:space="preserve">  </w:t>
            </w:r>
          </w:p>
        </w:tc>
        <w:tc>
          <w:tcPr>
            <w:tcW w:w="759" w:type="dxa"/>
            <w:tcBorders>
              <w:left w:val="single" w:sz="4" w:space="0" w:color="auto"/>
            </w:tcBorders>
            <w:shd w:val="clear" w:color="auto" w:fill="DEEAF6" w:themeFill="accent1" w:themeFillTint="33"/>
          </w:tcPr>
          <w:p w14:paraId="4D01E05A" w14:textId="25A49FF0" w:rsidR="008A424F" w:rsidRPr="001750DA" w:rsidRDefault="00C6481C" w:rsidP="00C6481C">
            <w:pPr>
              <w:ind w:left="0" w:firstLine="0"/>
              <w:rPr>
                <w:rStyle w:val="Heading3Char"/>
                <w:i w:val="0"/>
                <w:sz w:val="14"/>
              </w:rPr>
            </w:pPr>
            <w:r>
              <w:rPr>
                <w:rStyle w:val="Heading3Char"/>
                <w:i w:val="0"/>
                <w:sz w:val="14"/>
              </w:rPr>
              <w:t>0.252169</w:t>
            </w:r>
            <w:r w:rsidRPr="00C6481C">
              <w:rPr>
                <w:rStyle w:val="Heading3Char"/>
                <w:i w:val="0"/>
                <w:sz w:val="14"/>
              </w:rPr>
              <w:t xml:space="preserve"> </w:t>
            </w:r>
          </w:p>
        </w:tc>
        <w:tc>
          <w:tcPr>
            <w:tcW w:w="760" w:type="dxa"/>
            <w:shd w:val="clear" w:color="auto" w:fill="D5DCE4" w:themeFill="text2" w:themeFillTint="33"/>
          </w:tcPr>
          <w:p w14:paraId="4719E18A" w14:textId="6584ECB4" w:rsidR="008A424F" w:rsidRPr="001750DA" w:rsidRDefault="00220281" w:rsidP="00C6481C">
            <w:pPr>
              <w:ind w:left="0" w:firstLine="0"/>
              <w:rPr>
                <w:rStyle w:val="Heading3Char"/>
                <w:i w:val="0"/>
                <w:sz w:val="14"/>
              </w:rPr>
            </w:pPr>
            <w:r>
              <w:rPr>
                <w:rStyle w:val="Heading3Char"/>
                <w:i w:val="0"/>
                <w:sz w:val="14"/>
              </w:rPr>
              <w:t>0.252212</w:t>
            </w:r>
            <w:r w:rsidR="00C6481C" w:rsidRPr="00C6481C">
              <w:rPr>
                <w:rStyle w:val="Heading3Char"/>
                <w:i w:val="0"/>
                <w:sz w:val="14"/>
              </w:rPr>
              <w:t xml:space="preserve"> </w:t>
            </w:r>
          </w:p>
        </w:tc>
        <w:tc>
          <w:tcPr>
            <w:tcW w:w="760" w:type="dxa"/>
            <w:tcBorders>
              <w:right w:val="single" w:sz="12" w:space="0" w:color="ED7D31" w:themeColor="accent2"/>
            </w:tcBorders>
            <w:shd w:val="clear" w:color="auto" w:fill="DEEAF6" w:themeFill="accent1" w:themeFillTint="33"/>
          </w:tcPr>
          <w:p w14:paraId="107E7DA3" w14:textId="28C5A1A3" w:rsidR="008A424F" w:rsidRPr="001750DA" w:rsidRDefault="00C6481C" w:rsidP="00C6481C">
            <w:pPr>
              <w:ind w:left="0" w:firstLine="0"/>
              <w:rPr>
                <w:rStyle w:val="Heading3Char"/>
                <w:i w:val="0"/>
                <w:sz w:val="14"/>
              </w:rPr>
            </w:pPr>
            <w:r>
              <w:rPr>
                <w:rStyle w:val="Heading3Char"/>
                <w:i w:val="0"/>
                <w:sz w:val="14"/>
              </w:rPr>
              <w:t>0.247323</w:t>
            </w:r>
            <w:r w:rsidRPr="00C6481C">
              <w:rPr>
                <w:rStyle w:val="Heading3Char"/>
                <w:i w:val="0"/>
                <w:sz w:val="14"/>
              </w:rPr>
              <w:t xml:space="preserve"> </w:t>
            </w:r>
          </w:p>
        </w:tc>
        <w:tc>
          <w:tcPr>
            <w:tcW w:w="760"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4AEDB4E" w14:textId="50503D0A" w:rsidR="008A424F" w:rsidRPr="001750DA" w:rsidRDefault="00220281" w:rsidP="00C6481C">
            <w:pPr>
              <w:ind w:left="0" w:firstLine="0"/>
              <w:rPr>
                <w:rStyle w:val="Heading3Char"/>
                <w:i w:val="0"/>
                <w:sz w:val="14"/>
              </w:rPr>
            </w:pPr>
            <w:r>
              <w:rPr>
                <w:rStyle w:val="Heading3Char"/>
                <w:i w:val="0"/>
                <w:sz w:val="14"/>
              </w:rPr>
              <w:t>0.247322</w:t>
            </w:r>
            <w:r w:rsidR="00C6481C" w:rsidRPr="00C6481C">
              <w:rPr>
                <w:rStyle w:val="Heading3Ch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6EA43FAA" w14:textId="1E4A1D8B" w:rsidR="008A424F" w:rsidRPr="001750DA" w:rsidRDefault="00C6481C" w:rsidP="008A424F">
            <w:pPr>
              <w:ind w:left="0" w:firstLine="0"/>
              <w:rPr>
                <w:rStyle w:val="Heading3Char"/>
                <w:i w:val="0"/>
                <w:sz w:val="14"/>
              </w:rPr>
            </w:pPr>
            <w:r>
              <w:rPr>
                <w:rStyle w:val="Heading3Char"/>
                <w:i w:val="0"/>
                <w:sz w:val="14"/>
              </w:rPr>
              <w:t>0.247884</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5F38E2AA" w14:textId="4130561A" w:rsidR="008A424F" w:rsidRPr="001750DA" w:rsidRDefault="00220281" w:rsidP="008A424F">
            <w:pPr>
              <w:ind w:left="0" w:firstLine="0"/>
              <w:rPr>
                <w:rStyle w:val="Heading3Char"/>
                <w:i w:val="0"/>
                <w:sz w:val="14"/>
              </w:rPr>
            </w:pPr>
            <w:r>
              <w:rPr>
                <w:rStyle w:val="Heading3Char"/>
                <w:i w:val="0"/>
                <w:sz w:val="14"/>
              </w:rPr>
              <w:t>0.247843</w:t>
            </w:r>
          </w:p>
        </w:tc>
      </w:tr>
    </w:tbl>
    <w:p w14:paraId="0C837891" w14:textId="2A05D44A" w:rsidR="009C5C90" w:rsidRDefault="0037032B" w:rsidP="009C5C90">
      <w:pPr>
        <w:keepNext/>
        <w:ind w:left="0"/>
      </w:pPr>
      <w:r>
        <w:rPr>
          <w:noProof/>
        </w:rPr>
        <w:lastRenderedPageBreak/>
        <w:drawing>
          <wp:inline distT="0" distB="0" distL="0" distR="0" wp14:anchorId="3CADDB8C" wp14:editId="11195D0B">
            <wp:extent cx="5431790" cy="3637280"/>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31790" cy="3637280"/>
                    </a:xfrm>
                    <a:prstGeom prst="rect">
                      <a:avLst/>
                    </a:prstGeom>
                  </pic:spPr>
                </pic:pic>
              </a:graphicData>
            </a:graphic>
          </wp:inline>
        </w:drawing>
      </w:r>
    </w:p>
    <w:p w14:paraId="6537BD62" w14:textId="6EC482F3" w:rsidR="00F95F33" w:rsidRDefault="009C5C90" w:rsidP="00F95F33">
      <w:pPr>
        <w:pStyle w:val="Caption"/>
      </w:pPr>
      <w:bookmarkStart w:id="74" w:name="_Toc114827511"/>
      <w:r>
        <w:t xml:space="preserve">Figure </w:t>
      </w:r>
      <w:fldSimple w:instr=" SEQ Figure \* ARABIC ">
        <w:r w:rsidR="00C40294">
          <w:rPr>
            <w:noProof/>
          </w:rPr>
          <w:t>19</w:t>
        </w:r>
      </w:fldSimple>
      <w:r>
        <w:t>.</w:t>
      </w:r>
      <w:r w:rsidR="00987976">
        <w:t xml:space="preserve"> </w:t>
      </w:r>
      <w:r w:rsidR="00F95F33">
        <w:t>. S</w:t>
      </w:r>
      <w:r w:rsidR="00F95F33" w:rsidRPr="00987976">
        <w:t xml:space="preserve">cenario formed by four receiving </w:t>
      </w:r>
      <w:r w:rsidR="00F95F33">
        <w:t>strip dipole</w:t>
      </w:r>
      <w:r w:rsidR="00F95F33" w:rsidRPr="00987976">
        <w:t xml:space="preserve"> antennas</w:t>
      </w:r>
      <w:r w:rsidR="00F95F33">
        <w:t xml:space="preserve"> </w:t>
      </w:r>
      <w:r w:rsidR="00F95F33" w:rsidRPr="00987976">
        <w:t xml:space="preserve">and a </w:t>
      </w:r>
      <w:r w:rsidR="00F95F33">
        <w:t>transmitting source located at 8</w:t>
      </w:r>
      <w:r w:rsidR="00F95F33">
        <w:rPr>
          <w:rFonts w:cs="Times New Roman"/>
        </w:rPr>
        <w:t>°</w:t>
      </w:r>
      <w:r w:rsidR="00F95F33" w:rsidRPr="00987976">
        <w:t xml:space="preserve"> azimuth angle and 53</w:t>
      </w:r>
      <w:r w:rsidR="00F95F33">
        <w:rPr>
          <w:rFonts w:cs="Times New Roman"/>
        </w:rPr>
        <w:t>°</w:t>
      </w:r>
      <w:r w:rsidR="00F95F33" w:rsidRPr="00987976">
        <w:t xml:space="preserve"> elevation within the receiving system</w:t>
      </w:r>
      <w:r w:rsidR="00F95F33">
        <w:t>.</w:t>
      </w:r>
      <w:bookmarkEnd w:id="74"/>
    </w:p>
    <w:p w14:paraId="64F54D2D" w14:textId="6243FC6D" w:rsidR="0049761C" w:rsidRDefault="0049761C" w:rsidP="00F95F33">
      <w:pPr>
        <w:pStyle w:val="Caption"/>
      </w:pPr>
      <w:r>
        <w:rPr>
          <w:noProof/>
        </w:rPr>
        <w:drawing>
          <wp:inline distT="0" distB="0" distL="0" distR="0" wp14:anchorId="3D3B758E" wp14:editId="1513343C">
            <wp:extent cx="5431790" cy="33223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31790" cy="3322320"/>
                    </a:xfrm>
                    <a:prstGeom prst="rect">
                      <a:avLst/>
                    </a:prstGeom>
                  </pic:spPr>
                </pic:pic>
              </a:graphicData>
            </a:graphic>
          </wp:inline>
        </w:drawing>
      </w:r>
    </w:p>
    <w:p w14:paraId="43DB952B" w14:textId="05136508" w:rsidR="00F95F33" w:rsidRPr="0049761C" w:rsidRDefault="0049761C" w:rsidP="00F95F33">
      <w:pPr>
        <w:pStyle w:val="Caption"/>
      </w:pPr>
      <w:bookmarkStart w:id="75" w:name="_Toc114827512"/>
      <w:r>
        <w:t xml:space="preserve">Figure </w:t>
      </w:r>
      <w:fldSimple w:instr=" SEQ Figure \* ARABIC ">
        <w:r w:rsidR="00C40294">
          <w:rPr>
            <w:noProof/>
          </w:rPr>
          <w:t>20</w:t>
        </w:r>
      </w:fldSimple>
      <w:r>
        <w:t xml:space="preserve">. </w:t>
      </w:r>
      <w:r w:rsidR="00F95F33" w:rsidRPr="0049761C">
        <w:t xml:space="preserve">Radiation pattern of a </w:t>
      </w:r>
      <w:r w:rsidR="00F95F33">
        <w:t xml:space="preserve">strip </w:t>
      </w:r>
      <w:r w:rsidR="00F95F33" w:rsidRPr="0049761C">
        <w:t>dipole antenna</w:t>
      </w:r>
      <w:r w:rsidR="00F95F33">
        <w:t>.</w:t>
      </w:r>
      <w:bookmarkEnd w:id="75"/>
    </w:p>
    <w:p w14:paraId="6CFBEBB0" w14:textId="77777777" w:rsidR="00C66B31" w:rsidRPr="00F702E4" w:rsidRDefault="00C66B31" w:rsidP="00C66B31">
      <w:pPr>
        <w:rPr>
          <w:rStyle w:val="Heading3Char"/>
          <w:i w:val="0"/>
          <w:color w:val="FF0000"/>
        </w:rPr>
      </w:pPr>
      <w:commentRangeStart w:id="76"/>
      <w:r w:rsidRPr="003E0477">
        <w:rPr>
          <w:rStyle w:val="Heading3Char"/>
          <w:i w:val="0"/>
        </w:rPr>
        <w:lastRenderedPageBreak/>
        <w:t xml:space="preserve">Figure </w:t>
      </w:r>
      <w:r w:rsidRPr="00524ADD">
        <w:rPr>
          <w:rStyle w:val="Heading3Char"/>
          <w:i w:val="0"/>
          <w:highlight w:val="yellow"/>
        </w:rPr>
        <w:t>16</w:t>
      </w:r>
      <w:r w:rsidRPr="003E0477">
        <w:rPr>
          <w:rStyle w:val="Heading3Char"/>
          <w:i w:val="0"/>
        </w:rPr>
        <w:t xml:space="preserve"> </w:t>
      </w:r>
      <w:r w:rsidRPr="00D254A3">
        <w:rPr>
          <w:rStyle w:val="Heading3Char"/>
          <w:i w:val="0"/>
        </w:rPr>
        <w:t xml:space="preserve">shows a limited version of the confusion matrix with the 20 first classes. </w:t>
      </w:r>
      <w:commentRangeEnd w:id="76"/>
      <w:r>
        <w:rPr>
          <w:rStyle w:val="CommentReference"/>
        </w:rPr>
        <w:commentReference w:id="76"/>
      </w:r>
      <w:r w:rsidRPr="00D254A3">
        <w:rPr>
          <w:rStyle w:val="Heading3Char"/>
          <w:i w:val="0"/>
        </w:rPr>
        <w:t xml:space="preserve">The figure shows a normal behavior in class classification, </w:t>
      </w:r>
      <w:commentRangeStart w:id="77"/>
      <w:r w:rsidRPr="00D254A3">
        <w:rPr>
          <w:rStyle w:val="Heading3Char"/>
          <w:i w:val="0"/>
        </w:rPr>
        <w:t>the model confuses the angles with those closest to it.</w:t>
      </w:r>
      <w:commentRangeEnd w:id="77"/>
      <w:r>
        <w:rPr>
          <w:rStyle w:val="CommentReference"/>
        </w:rPr>
        <w:commentReference w:id="77"/>
      </w:r>
      <w:r>
        <w:rPr>
          <w:rStyle w:val="Heading3Char"/>
          <w:i w:val="0"/>
        </w:rPr>
        <w:t xml:space="preserve"> </w:t>
      </w:r>
      <w:r w:rsidRPr="00D254A3">
        <w:rPr>
          <w:rStyle w:val="Heading3Char"/>
          <w:i w:val="0"/>
        </w:rPr>
        <w:t>The accuracy of the model predicting the azimuth angles is 78.54%</w:t>
      </w:r>
      <w:r>
        <w:rPr>
          <w:rStyle w:val="Heading3Char"/>
          <w:i w:val="0"/>
        </w:rPr>
        <w:t>.</w:t>
      </w:r>
    </w:p>
    <w:p w14:paraId="6390FCD2" w14:textId="77777777" w:rsidR="000A3FC2" w:rsidRDefault="00393983" w:rsidP="002E5236">
      <w:pPr>
        <w:keepNext/>
        <w:ind w:left="0"/>
      </w:pPr>
      <w:r>
        <w:rPr>
          <w:noProof/>
        </w:rPr>
        <w:drawing>
          <wp:inline distT="0" distB="0" distL="0" distR="0" wp14:anchorId="2B9D4C7A" wp14:editId="1CC78EFB">
            <wp:extent cx="4974336" cy="4965192"/>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zimuth_confusion_matrix_limit.jpg"/>
                    <pic:cNvPicPr/>
                  </pic:nvPicPr>
                  <pic:blipFill>
                    <a:blip r:embed="rId36">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3F459AFE" w14:textId="757A5B42" w:rsidR="00393983" w:rsidRPr="00393983" w:rsidRDefault="000A3FC2" w:rsidP="000A3FC2">
      <w:pPr>
        <w:pStyle w:val="Caption"/>
      </w:pPr>
      <w:bookmarkStart w:id="78" w:name="_Toc114827513"/>
      <w:r>
        <w:t xml:space="preserve">Figure </w:t>
      </w:r>
      <w:fldSimple w:instr=" SEQ Figure \* ARABIC ">
        <w:r w:rsidR="00C40294">
          <w:rPr>
            <w:noProof/>
          </w:rPr>
          <w:t>21</w:t>
        </w:r>
      </w:fldSimple>
      <w:r>
        <w:t xml:space="preserve">. </w:t>
      </w:r>
      <w:r w:rsidRPr="00CD47C3">
        <w:t>Confusion matrix</w:t>
      </w:r>
      <w:r w:rsidR="004C4444" w:rsidRPr="004C4444">
        <w:t xml:space="preserve"> </w:t>
      </w:r>
      <w:r w:rsidRPr="00CD47C3">
        <w:t>with the first 20 classe</w:t>
      </w:r>
      <w:r w:rsidR="004C4444">
        <w:t>s for the azimuth angle</w:t>
      </w:r>
      <w:r w:rsidRPr="00CD47C3">
        <w:t>s of the DT model trained with the data provided by the first receiving system.</w:t>
      </w:r>
      <w:bookmarkEnd w:id="78"/>
    </w:p>
    <w:p w14:paraId="7BB234FD" w14:textId="2DFABD6C" w:rsidR="008C4376" w:rsidRDefault="008C4376" w:rsidP="008C4376">
      <w:pPr>
        <w:pStyle w:val="Heading2"/>
        <w:numPr>
          <w:ilvl w:val="0"/>
          <w:numId w:val="21"/>
        </w:numPr>
        <w:rPr>
          <w:rStyle w:val="Heading3Char"/>
          <w:rFonts w:ascii="Arial" w:hAnsi="Arial"/>
          <w:i w:val="0"/>
          <w:sz w:val="26"/>
          <w:szCs w:val="26"/>
        </w:rPr>
      </w:pPr>
      <w:bookmarkStart w:id="79" w:name="_Toc114765117"/>
      <w:r>
        <w:rPr>
          <w:rStyle w:val="Heading3Char"/>
          <w:rFonts w:ascii="Arial" w:hAnsi="Arial"/>
          <w:i w:val="0"/>
          <w:sz w:val="26"/>
          <w:szCs w:val="26"/>
        </w:rPr>
        <w:lastRenderedPageBreak/>
        <w:t>A</w:t>
      </w:r>
      <w:r w:rsidR="00C35476">
        <w:rPr>
          <w:rStyle w:val="Heading3Char"/>
          <w:rFonts w:ascii="Arial" w:hAnsi="Arial"/>
          <w:i w:val="0"/>
          <w:sz w:val="26"/>
          <w:szCs w:val="26"/>
        </w:rPr>
        <w:t>NALYSIS OF AZIMUTH ANGLES FOR THE SECOND RECEIVER</w:t>
      </w:r>
      <w:r w:rsidR="003F0032">
        <w:rPr>
          <w:rStyle w:val="Heading3Char"/>
          <w:rFonts w:ascii="Arial" w:hAnsi="Arial"/>
          <w:i w:val="0"/>
          <w:sz w:val="26"/>
          <w:szCs w:val="26"/>
        </w:rPr>
        <w:t xml:space="preserve"> SYSTEM MODEL</w:t>
      </w:r>
      <w:bookmarkEnd w:id="79"/>
    </w:p>
    <w:p w14:paraId="50B75892" w14:textId="77777777" w:rsidR="00C66B31" w:rsidRPr="00334D93" w:rsidRDefault="00C66B31" w:rsidP="00C66B31">
      <w:r>
        <w:t xml:space="preserve">Figures </w:t>
      </w:r>
      <w:r w:rsidRPr="00C66B31">
        <w:rPr>
          <w:highlight w:val="yellow"/>
        </w:rPr>
        <w:t>17</w:t>
      </w:r>
      <w:r>
        <w:t xml:space="preserve"> and </w:t>
      </w:r>
      <w:r w:rsidRPr="00C66B31">
        <w:rPr>
          <w:highlight w:val="yellow"/>
        </w:rPr>
        <w:t>18</w:t>
      </w:r>
      <w:r w:rsidRPr="00334D93">
        <w:t xml:space="preserve"> show that adding a </w:t>
      </w:r>
      <w:r>
        <w:t xml:space="preserve">strip </w:t>
      </w:r>
      <w:r w:rsidRPr="00334D93">
        <w:t xml:space="preserve">dipole antenna </w:t>
      </w:r>
      <w:r>
        <w:t xml:space="preserve">at </w:t>
      </w:r>
      <w:r w:rsidRPr="00334D93">
        <w:t>the center of the receiving system at a height</w:t>
      </w:r>
      <w:r>
        <w:t xml:space="preserve"> of</w:t>
      </w:r>
      <w:r w:rsidRPr="00334D93">
        <w:t xml:space="preserve"> </w:t>
      </w:r>
      <m:oMath>
        <m:r>
          <w:rPr>
            <w:rFonts w:ascii="Cambria Math" w:hAnsi="Cambria Math"/>
          </w:rPr>
          <m:t>r</m:t>
        </m:r>
      </m:oMath>
      <w:r w:rsidRPr="00334D93">
        <w:t xml:space="preserve"> </w:t>
      </w:r>
      <w:r>
        <w:t xml:space="preserve">meters, </w:t>
      </w:r>
      <w:r w:rsidRPr="00334D93">
        <w:t xml:space="preserve">decreases the </w:t>
      </w:r>
      <w:r>
        <w:t xml:space="preserve">error </w:t>
      </w:r>
      <w:r w:rsidRPr="00334D93">
        <w:t xml:space="preserve">pattern shown </w:t>
      </w:r>
      <w:r>
        <w:t>in the previous section</w:t>
      </w:r>
      <w:r w:rsidRPr="00334D93">
        <w:t>.</w:t>
      </w:r>
      <w:r>
        <w:t xml:space="preserve"> </w:t>
      </w:r>
    </w:p>
    <w:p w14:paraId="12BCCE3D" w14:textId="77777777" w:rsidR="00293F93" w:rsidRDefault="00293F93" w:rsidP="00293F93">
      <w:pPr>
        <w:keepNext/>
        <w:ind w:left="0"/>
      </w:pPr>
      <w:r>
        <w:rPr>
          <w:noProof/>
        </w:rPr>
        <w:drawing>
          <wp:inline distT="0" distB="0" distL="0" distR="0" wp14:anchorId="67C29EA0" wp14:editId="2EC4FAF7">
            <wp:extent cx="4974336" cy="4946904"/>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dfresizer.com-pdf-crop (7)_page-000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9E1F7FF" w14:textId="666B3D55" w:rsidR="00293F93" w:rsidRDefault="00293F93" w:rsidP="00293F93">
      <w:pPr>
        <w:pStyle w:val="Caption"/>
      </w:pPr>
      <w:bookmarkStart w:id="80" w:name="_Toc114827514"/>
      <w:r>
        <w:t xml:space="preserve">Figure </w:t>
      </w:r>
      <w:fldSimple w:instr=" SEQ Figure \* ARABIC ">
        <w:r w:rsidR="00C40294">
          <w:rPr>
            <w:noProof/>
          </w:rPr>
          <w:t>22</w:t>
        </w:r>
      </w:fldSimple>
      <w:r>
        <w:t xml:space="preserve">. </w:t>
      </w:r>
      <w:r w:rsidR="00C66B31" w:rsidRPr="0047499A">
        <w:t>Confusion matrix of the DT model trained wit</w:t>
      </w:r>
      <w:r w:rsidR="00C66B31">
        <w:t>h the data provided by the second</w:t>
      </w:r>
      <w:r w:rsidR="00C66B31" w:rsidRPr="0047499A">
        <w:t xml:space="preserve"> receiving </w:t>
      </w:r>
      <w:r w:rsidR="00C66B31">
        <w:t>system model</w:t>
      </w:r>
      <w:r w:rsidR="00C66B31" w:rsidRPr="0047499A">
        <w:t>.</w:t>
      </w:r>
      <w:bookmarkEnd w:id="80"/>
    </w:p>
    <w:p w14:paraId="46D96019" w14:textId="77777777" w:rsidR="00C66B31" w:rsidRPr="003050DF" w:rsidRDefault="00C66B31" w:rsidP="00C66B31">
      <w:r w:rsidRPr="00334D93">
        <w:t xml:space="preserve">Table </w:t>
      </w:r>
      <w:r w:rsidRPr="00B9275E">
        <w:rPr>
          <w:highlight w:val="yellow"/>
        </w:rPr>
        <w:t>3</w:t>
      </w:r>
      <w:r w:rsidRPr="00334D93">
        <w:t xml:space="preserve"> presents the powers for the second receiv</w:t>
      </w:r>
      <w:r>
        <w:t xml:space="preserve">er model </w:t>
      </w:r>
      <w:r w:rsidRPr="00334D93">
        <w:t xml:space="preserve">for the same azimuth and elevation angles presented in Table </w:t>
      </w:r>
      <w:r w:rsidRPr="00524ADD">
        <w:rPr>
          <w:highlight w:val="yellow"/>
        </w:rPr>
        <w:t>2</w:t>
      </w:r>
      <w:r w:rsidRPr="00334D93">
        <w:t>.</w:t>
      </w:r>
      <w:r>
        <w:t xml:space="preserve"> The same behavior happens for </w:t>
      </w:r>
      <w:r>
        <w:lastRenderedPageBreak/>
        <w:t>the first four antennas as in the first receiving model. However, the power measured by the fifth antenna helps decrease the number of prediction errors.</w:t>
      </w:r>
    </w:p>
    <w:p w14:paraId="0E6D7550" w14:textId="77777777" w:rsidR="00334D93" w:rsidRDefault="00334D93" w:rsidP="00334D93">
      <w:pPr>
        <w:keepNext/>
        <w:ind w:left="0"/>
      </w:pPr>
      <w:r>
        <w:rPr>
          <w:noProof/>
        </w:rPr>
        <w:drawing>
          <wp:inline distT="0" distB="0" distL="0" distR="0" wp14:anchorId="04EAEBF2" wp14:editId="55DCB005">
            <wp:extent cx="5431790" cy="4074160"/>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vation_vs_Number of incorrectly predicted azimuth angles_histogram DT_Classifier.jpg"/>
                    <pic:cNvPicPr/>
                  </pic:nvPicPr>
                  <pic:blipFill>
                    <a:blip r:embed="rId38">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EDF9D6" w14:textId="0437A051" w:rsidR="00334D93" w:rsidRDefault="00334D93" w:rsidP="00317D33">
      <w:pPr>
        <w:pStyle w:val="Caption"/>
      </w:pPr>
      <w:bookmarkStart w:id="81" w:name="_Toc114827515"/>
      <w:r>
        <w:t xml:space="preserve">Figure </w:t>
      </w:r>
      <w:fldSimple w:instr=" SEQ Figure \* ARABIC ">
        <w:r w:rsidR="00C40294">
          <w:rPr>
            <w:noProof/>
          </w:rPr>
          <w:t>23</w:t>
        </w:r>
      </w:fldSimple>
      <w:r>
        <w:t>.</w:t>
      </w:r>
      <w:r w:rsidR="00317D33">
        <w:t xml:space="preserve"> </w:t>
      </w:r>
      <w:r w:rsidR="00C66B31">
        <w:t>Elevation angles versus the number of incorrectly predicted azimuth angles with the second</w:t>
      </w:r>
      <w:r w:rsidR="00C66B31" w:rsidRPr="0047499A">
        <w:t xml:space="preserve"> receiving </w:t>
      </w:r>
      <w:r w:rsidR="00C66B31">
        <w:t>system model</w:t>
      </w:r>
      <w:r w:rsidR="00C66B31" w:rsidRPr="0047499A">
        <w:t>.</w:t>
      </w:r>
      <w:bookmarkEnd w:id="81"/>
    </w:p>
    <w:p w14:paraId="18E2FFF9" w14:textId="48460459" w:rsidR="00334D93" w:rsidRDefault="00334D93" w:rsidP="00334D93">
      <w:pPr>
        <w:pStyle w:val="Caption"/>
        <w:keepNext/>
      </w:pPr>
      <w:bookmarkStart w:id="82" w:name="_Toc101393071"/>
      <w:commentRangeStart w:id="83"/>
      <w:r>
        <w:t xml:space="preserve">Table </w:t>
      </w:r>
      <w:fldSimple w:instr=" SEQ Table \* ARABIC ">
        <w:r w:rsidR="00DF093C">
          <w:rPr>
            <w:noProof/>
          </w:rPr>
          <w:t>3</w:t>
        </w:r>
      </w:fldSimple>
      <w:r>
        <w:t xml:space="preserve">. </w:t>
      </w:r>
      <w:bookmarkEnd w:id="82"/>
      <w:r w:rsidR="00C66B31" w:rsidRPr="004445B7">
        <w:t>Comparison of received powers by</w:t>
      </w:r>
      <w:r w:rsidR="00C66B31">
        <w:t xml:space="preserve"> five</w:t>
      </w:r>
      <w:r w:rsidR="00C66B31" w:rsidRPr="004445B7">
        <w:t xml:space="preserve"> </w:t>
      </w:r>
      <w:r w:rsidR="00C66B31">
        <w:t xml:space="preserve">strip </w:t>
      </w:r>
      <w:r w:rsidR="00C66B31" w:rsidRPr="004445B7">
        <w:t>dipole antennas in an ideal system and a system with noise.</w:t>
      </w:r>
    </w:p>
    <w:tbl>
      <w:tblPr>
        <w:tblStyle w:val="TableGrid"/>
        <w:tblW w:w="0" w:type="auto"/>
        <w:tblInd w:w="715" w:type="dxa"/>
        <w:tblLook w:val="04A0" w:firstRow="1" w:lastRow="0" w:firstColumn="1" w:lastColumn="0" w:noHBand="0" w:noVBand="1"/>
      </w:tblPr>
      <w:tblGrid>
        <w:gridCol w:w="481"/>
        <w:gridCol w:w="481"/>
        <w:gridCol w:w="482"/>
        <w:gridCol w:w="688"/>
        <w:gridCol w:w="589"/>
        <w:gridCol w:w="688"/>
        <w:gridCol w:w="589"/>
        <w:gridCol w:w="688"/>
        <w:gridCol w:w="589"/>
        <w:gridCol w:w="688"/>
        <w:gridCol w:w="589"/>
        <w:gridCol w:w="688"/>
        <w:gridCol w:w="589"/>
      </w:tblGrid>
      <w:tr w:rsidR="0015496C" w14:paraId="1008D356" w14:textId="3A1B72DD" w:rsidTr="00334D93">
        <w:trPr>
          <w:trHeight w:val="522"/>
        </w:trPr>
        <w:tc>
          <w:tcPr>
            <w:tcW w:w="548" w:type="dxa"/>
            <w:vMerge w:val="restart"/>
            <w:shd w:val="clear" w:color="auto" w:fill="EDEDED" w:themeFill="accent3" w:themeFillTint="33"/>
            <w:textDirection w:val="btLr"/>
          </w:tcPr>
          <w:p w14:paraId="4EC893F8" w14:textId="77777777" w:rsidR="00E7581D" w:rsidRPr="001750DA" w:rsidRDefault="00E7581D" w:rsidP="003F0032">
            <w:pPr>
              <w:ind w:left="113" w:right="113" w:firstLine="0"/>
              <w:rPr>
                <w:rStyle w:val="Heading3Char"/>
                <w:i w:val="0"/>
                <w:sz w:val="14"/>
              </w:rPr>
            </w:pPr>
            <w:r w:rsidRPr="001750DA">
              <w:rPr>
                <w:rStyle w:val="Heading3Char"/>
                <w:i w:val="0"/>
                <w:sz w:val="14"/>
              </w:rPr>
              <w:t>True azimuth angle</w:t>
            </w:r>
          </w:p>
        </w:tc>
        <w:tc>
          <w:tcPr>
            <w:tcW w:w="548" w:type="dxa"/>
            <w:vMerge w:val="restart"/>
            <w:shd w:val="clear" w:color="auto" w:fill="EDEDED" w:themeFill="accent3" w:themeFillTint="33"/>
            <w:textDirection w:val="btLr"/>
          </w:tcPr>
          <w:p w14:paraId="7FE1836E" w14:textId="4A5461B9" w:rsidR="00E7581D" w:rsidRPr="001750DA" w:rsidRDefault="00E7581D" w:rsidP="003F0032">
            <w:pPr>
              <w:ind w:left="113" w:right="113" w:firstLine="0"/>
              <w:rPr>
                <w:rStyle w:val="Heading3Char"/>
                <w:i w:val="0"/>
                <w:sz w:val="14"/>
              </w:rPr>
            </w:pPr>
            <w:r w:rsidRPr="001750DA">
              <w:rPr>
                <w:rStyle w:val="Heading3Char"/>
                <w:i w:val="0"/>
                <w:sz w:val="14"/>
              </w:rPr>
              <w:t>Predicted azimuth angle</w:t>
            </w:r>
          </w:p>
        </w:tc>
        <w:tc>
          <w:tcPr>
            <w:tcW w:w="548" w:type="dxa"/>
            <w:vMerge w:val="restart"/>
            <w:shd w:val="clear" w:color="auto" w:fill="EDEDED" w:themeFill="accent3" w:themeFillTint="33"/>
            <w:textDirection w:val="btLr"/>
          </w:tcPr>
          <w:p w14:paraId="097C1A36" w14:textId="77777777" w:rsidR="00E7581D" w:rsidRPr="001750DA" w:rsidRDefault="00E7581D" w:rsidP="003F0032">
            <w:pPr>
              <w:ind w:left="113" w:right="113" w:firstLine="0"/>
              <w:rPr>
                <w:rStyle w:val="Heading3Char"/>
                <w:i w:val="0"/>
                <w:sz w:val="14"/>
              </w:rPr>
            </w:pPr>
            <w:r w:rsidRPr="001750DA">
              <w:rPr>
                <w:rStyle w:val="Heading3Char"/>
                <w:i w:val="0"/>
                <w:sz w:val="14"/>
              </w:rPr>
              <w:t>Elevation angle</w:t>
            </w:r>
          </w:p>
        </w:tc>
        <w:tc>
          <w:tcPr>
            <w:tcW w:w="1237" w:type="dxa"/>
            <w:gridSpan w:val="2"/>
            <w:shd w:val="clear" w:color="auto" w:fill="EDEDED" w:themeFill="accent3" w:themeFillTint="33"/>
          </w:tcPr>
          <w:p w14:paraId="790637D8" w14:textId="77777777" w:rsidR="00E7581D" w:rsidRPr="001750DA" w:rsidRDefault="00000000"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237" w:type="dxa"/>
            <w:gridSpan w:val="2"/>
            <w:shd w:val="clear" w:color="auto" w:fill="EDEDED" w:themeFill="accent3" w:themeFillTint="33"/>
          </w:tcPr>
          <w:p w14:paraId="7E995C71" w14:textId="77777777" w:rsidR="00E7581D" w:rsidRPr="001750DA" w:rsidRDefault="00000000"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237" w:type="dxa"/>
            <w:gridSpan w:val="2"/>
            <w:shd w:val="clear" w:color="auto" w:fill="EDEDED" w:themeFill="accent3" w:themeFillTint="33"/>
          </w:tcPr>
          <w:p w14:paraId="5C7C485F" w14:textId="77777777" w:rsidR="00E7581D" w:rsidRPr="001750DA" w:rsidRDefault="00000000"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237" w:type="dxa"/>
            <w:gridSpan w:val="2"/>
            <w:shd w:val="clear" w:color="auto" w:fill="EDEDED" w:themeFill="accent3" w:themeFillTint="33"/>
          </w:tcPr>
          <w:p w14:paraId="26F13EF4" w14:textId="77777777" w:rsidR="00E7581D" w:rsidRPr="001750DA" w:rsidRDefault="00000000"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c>
          <w:tcPr>
            <w:tcW w:w="1237" w:type="dxa"/>
            <w:gridSpan w:val="2"/>
            <w:shd w:val="clear" w:color="auto" w:fill="EDEDED" w:themeFill="accent3" w:themeFillTint="33"/>
          </w:tcPr>
          <w:p w14:paraId="4A1252C3" w14:textId="2BBD3975" w:rsidR="00E7581D" w:rsidRDefault="00000000"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5</m:t>
                    </m:r>
                  </m:sub>
                </m:sSub>
              </m:oMath>
            </m:oMathPara>
          </w:p>
        </w:tc>
      </w:tr>
      <w:tr w:rsidR="0015496C" w14:paraId="7A0D3540" w14:textId="3BFDF1CF" w:rsidTr="00334D93">
        <w:trPr>
          <w:cantSplit/>
          <w:trHeight w:val="1134"/>
        </w:trPr>
        <w:tc>
          <w:tcPr>
            <w:tcW w:w="548" w:type="dxa"/>
            <w:vMerge/>
            <w:shd w:val="clear" w:color="auto" w:fill="EDEDED" w:themeFill="accent3" w:themeFillTint="33"/>
          </w:tcPr>
          <w:p w14:paraId="3DA042AA" w14:textId="77777777" w:rsidR="00E7581D" w:rsidRPr="001750DA" w:rsidRDefault="00E7581D" w:rsidP="003F0032">
            <w:pPr>
              <w:ind w:left="0" w:firstLine="0"/>
              <w:rPr>
                <w:rStyle w:val="Heading3Char"/>
                <w:i w:val="0"/>
                <w:sz w:val="14"/>
              </w:rPr>
            </w:pPr>
          </w:p>
        </w:tc>
        <w:tc>
          <w:tcPr>
            <w:tcW w:w="548" w:type="dxa"/>
            <w:vMerge/>
            <w:shd w:val="clear" w:color="auto" w:fill="EDEDED" w:themeFill="accent3" w:themeFillTint="33"/>
          </w:tcPr>
          <w:p w14:paraId="482A44FB" w14:textId="77777777" w:rsidR="00E7581D" w:rsidRPr="001750DA" w:rsidRDefault="00E7581D" w:rsidP="003F0032">
            <w:pPr>
              <w:ind w:left="0" w:firstLine="0"/>
              <w:rPr>
                <w:rStyle w:val="Heading3Char"/>
                <w:i w:val="0"/>
                <w:sz w:val="14"/>
              </w:rPr>
            </w:pPr>
          </w:p>
        </w:tc>
        <w:tc>
          <w:tcPr>
            <w:tcW w:w="548" w:type="dxa"/>
            <w:vMerge/>
            <w:shd w:val="clear" w:color="auto" w:fill="EDEDED" w:themeFill="accent3" w:themeFillTint="33"/>
          </w:tcPr>
          <w:p w14:paraId="18A52721" w14:textId="77777777" w:rsidR="00E7581D" w:rsidRPr="001750DA" w:rsidRDefault="00E7581D" w:rsidP="003F0032">
            <w:pPr>
              <w:ind w:left="0" w:firstLine="0"/>
              <w:rPr>
                <w:rStyle w:val="Heading3Char"/>
                <w:i w:val="0"/>
                <w:sz w:val="14"/>
              </w:rPr>
            </w:pPr>
          </w:p>
        </w:tc>
        <w:tc>
          <w:tcPr>
            <w:tcW w:w="548" w:type="dxa"/>
            <w:shd w:val="clear" w:color="auto" w:fill="DEEAF6" w:themeFill="accent1" w:themeFillTint="33"/>
            <w:textDirection w:val="btLr"/>
          </w:tcPr>
          <w:p w14:paraId="12DADD94"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out noise</w:t>
            </w:r>
          </w:p>
        </w:tc>
        <w:tc>
          <w:tcPr>
            <w:tcW w:w="689" w:type="dxa"/>
            <w:tcBorders>
              <w:bottom w:val="single" w:sz="12" w:space="0" w:color="ED7D31" w:themeColor="accent2"/>
            </w:tcBorders>
            <w:shd w:val="clear" w:color="auto" w:fill="D5DCE4" w:themeFill="text2" w:themeFillTint="33"/>
            <w:textDirection w:val="btLr"/>
          </w:tcPr>
          <w:p w14:paraId="71734045"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 noise</w:t>
            </w:r>
          </w:p>
        </w:tc>
        <w:tc>
          <w:tcPr>
            <w:tcW w:w="548" w:type="dxa"/>
            <w:shd w:val="clear" w:color="auto" w:fill="DEEAF6" w:themeFill="accent1" w:themeFillTint="33"/>
            <w:textDirection w:val="btLr"/>
          </w:tcPr>
          <w:p w14:paraId="6D75782C"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out noise</w:t>
            </w:r>
          </w:p>
        </w:tc>
        <w:tc>
          <w:tcPr>
            <w:tcW w:w="689" w:type="dxa"/>
            <w:shd w:val="clear" w:color="auto" w:fill="D5DCE4" w:themeFill="text2" w:themeFillTint="33"/>
            <w:textDirection w:val="btLr"/>
          </w:tcPr>
          <w:p w14:paraId="4E901968"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 noise</w:t>
            </w:r>
          </w:p>
        </w:tc>
        <w:tc>
          <w:tcPr>
            <w:tcW w:w="548" w:type="dxa"/>
            <w:shd w:val="clear" w:color="auto" w:fill="DEEAF6" w:themeFill="accent1" w:themeFillTint="33"/>
            <w:textDirection w:val="btLr"/>
          </w:tcPr>
          <w:p w14:paraId="092B9A81"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out noise</w:t>
            </w:r>
          </w:p>
        </w:tc>
        <w:tc>
          <w:tcPr>
            <w:tcW w:w="689" w:type="dxa"/>
            <w:shd w:val="clear" w:color="auto" w:fill="D5DCE4" w:themeFill="text2" w:themeFillTint="33"/>
            <w:textDirection w:val="btLr"/>
          </w:tcPr>
          <w:p w14:paraId="68D2F3AB"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 noise</w:t>
            </w:r>
          </w:p>
        </w:tc>
        <w:tc>
          <w:tcPr>
            <w:tcW w:w="548" w:type="dxa"/>
            <w:shd w:val="clear" w:color="auto" w:fill="DEEAF6" w:themeFill="accent1" w:themeFillTint="33"/>
            <w:textDirection w:val="btLr"/>
          </w:tcPr>
          <w:p w14:paraId="7FDAD8C9"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out noise</w:t>
            </w:r>
          </w:p>
        </w:tc>
        <w:tc>
          <w:tcPr>
            <w:tcW w:w="689" w:type="dxa"/>
            <w:shd w:val="clear" w:color="auto" w:fill="D5DCE4" w:themeFill="text2" w:themeFillTint="33"/>
            <w:textDirection w:val="btLr"/>
          </w:tcPr>
          <w:p w14:paraId="09BB85EB" w14:textId="77777777" w:rsidR="00E7581D" w:rsidRPr="001750DA" w:rsidRDefault="00E7581D" w:rsidP="003F0032">
            <w:pPr>
              <w:ind w:left="113" w:right="113" w:firstLine="0"/>
              <w:jc w:val="left"/>
              <w:rPr>
                <w:rStyle w:val="Heading3Char"/>
                <w:i w:val="0"/>
                <w:sz w:val="14"/>
              </w:rPr>
            </w:pPr>
            <w:r w:rsidRPr="001750DA">
              <w:rPr>
                <w:rStyle w:val="Heading3Char"/>
                <w:i w:val="0"/>
                <w:sz w:val="14"/>
              </w:rPr>
              <w:t>With noise</w:t>
            </w:r>
          </w:p>
        </w:tc>
        <w:tc>
          <w:tcPr>
            <w:tcW w:w="548" w:type="dxa"/>
            <w:shd w:val="clear" w:color="auto" w:fill="DEEAF6" w:themeFill="accent1" w:themeFillTint="33"/>
            <w:textDirection w:val="btLr"/>
          </w:tcPr>
          <w:p w14:paraId="4D7BD7BD" w14:textId="2702F931" w:rsidR="00E7581D" w:rsidRPr="001750DA" w:rsidRDefault="00E7581D" w:rsidP="003F0032">
            <w:pPr>
              <w:ind w:left="113" w:right="113" w:firstLine="0"/>
              <w:jc w:val="left"/>
              <w:rPr>
                <w:rStyle w:val="Heading3Char"/>
                <w:i w:val="0"/>
                <w:sz w:val="14"/>
              </w:rPr>
            </w:pPr>
            <w:r w:rsidRPr="001750DA">
              <w:rPr>
                <w:rStyle w:val="Heading3Char"/>
                <w:i w:val="0"/>
                <w:sz w:val="14"/>
              </w:rPr>
              <w:t>without noise</w:t>
            </w:r>
          </w:p>
        </w:tc>
        <w:tc>
          <w:tcPr>
            <w:tcW w:w="689" w:type="dxa"/>
            <w:shd w:val="clear" w:color="auto" w:fill="D5DCE4" w:themeFill="text2" w:themeFillTint="33"/>
            <w:textDirection w:val="btLr"/>
          </w:tcPr>
          <w:p w14:paraId="18326C6A" w14:textId="69BAEDEC" w:rsidR="00E7581D" w:rsidRPr="001750DA" w:rsidRDefault="00E7581D" w:rsidP="003F0032">
            <w:pPr>
              <w:ind w:left="113" w:right="113" w:firstLine="0"/>
              <w:jc w:val="left"/>
              <w:rPr>
                <w:rStyle w:val="Heading3Char"/>
                <w:i w:val="0"/>
                <w:sz w:val="14"/>
              </w:rPr>
            </w:pPr>
            <w:r w:rsidRPr="001750DA">
              <w:rPr>
                <w:rStyle w:val="Heading3Char"/>
                <w:i w:val="0"/>
                <w:sz w:val="14"/>
              </w:rPr>
              <w:t>With noise</w:t>
            </w:r>
          </w:p>
        </w:tc>
      </w:tr>
      <w:tr w:rsidR="0015496C" w14:paraId="6A6D2808" w14:textId="6175ECA8" w:rsidTr="00334D93">
        <w:tc>
          <w:tcPr>
            <w:tcW w:w="548" w:type="dxa"/>
            <w:shd w:val="clear" w:color="auto" w:fill="EDEDED" w:themeFill="accent3" w:themeFillTint="33"/>
          </w:tcPr>
          <w:p w14:paraId="67C0D0E2" w14:textId="77777777" w:rsidR="00E7581D" w:rsidRPr="001750DA" w:rsidRDefault="00E7581D" w:rsidP="003F0032">
            <w:pPr>
              <w:ind w:left="0" w:firstLine="0"/>
              <w:rPr>
                <w:rStyle w:val="Heading3Char"/>
                <w:i w:val="0"/>
                <w:sz w:val="14"/>
              </w:rPr>
            </w:pPr>
            <w:r>
              <w:rPr>
                <w:rStyle w:val="Heading3Char"/>
                <w:i w:val="0"/>
                <w:sz w:val="14"/>
              </w:rPr>
              <w:t>8</w:t>
            </w:r>
            <w:r w:rsidRPr="001750DA">
              <w:rPr>
                <w:rStyle w:val="Heading3Char"/>
                <w:rFonts w:cs="Times New Roman"/>
                <w:i w:val="0"/>
                <w:sz w:val="14"/>
              </w:rPr>
              <w:t>°</w:t>
            </w:r>
          </w:p>
        </w:tc>
        <w:tc>
          <w:tcPr>
            <w:tcW w:w="548" w:type="dxa"/>
            <w:shd w:val="clear" w:color="auto" w:fill="EDEDED" w:themeFill="accent3" w:themeFillTint="33"/>
          </w:tcPr>
          <w:p w14:paraId="6B1A5906" w14:textId="11C53A80" w:rsidR="00E7581D" w:rsidRPr="001750DA" w:rsidRDefault="0015496C" w:rsidP="003F0032">
            <w:pPr>
              <w:ind w:left="0" w:firstLine="0"/>
              <w:rPr>
                <w:rStyle w:val="Heading3Char"/>
                <w:i w:val="0"/>
                <w:sz w:val="14"/>
              </w:rPr>
            </w:pPr>
            <w:r>
              <w:rPr>
                <w:rStyle w:val="Heading3Char"/>
                <w:i w:val="0"/>
                <w:sz w:val="14"/>
              </w:rPr>
              <w:t>6</w:t>
            </w:r>
            <w:r w:rsidR="00E7581D" w:rsidRPr="001750DA">
              <w:rPr>
                <w:rStyle w:val="Heading3Char"/>
                <w:rFonts w:cs="Times New Roman"/>
                <w:i w:val="0"/>
                <w:sz w:val="14"/>
              </w:rPr>
              <w:t>°</w:t>
            </w:r>
          </w:p>
        </w:tc>
        <w:tc>
          <w:tcPr>
            <w:tcW w:w="548" w:type="dxa"/>
            <w:shd w:val="clear" w:color="auto" w:fill="EDEDED" w:themeFill="accent3" w:themeFillTint="33"/>
          </w:tcPr>
          <w:p w14:paraId="6CD61CBC" w14:textId="77777777" w:rsidR="00E7581D" w:rsidRPr="001750DA" w:rsidRDefault="00E7581D" w:rsidP="003F0032">
            <w:pPr>
              <w:ind w:left="0" w:firstLine="0"/>
              <w:rPr>
                <w:rStyle w:val="Heading3Char"/>
                <w:i w:val="0"/>
                <w:sz w:val="14"/>
              </w:rPr>
            </w:pPr>
            <w:r w:rsidRPr="001750DA">
              <w:rPr>
                <w:rStyle w:val="Heading3Char"/>
                <w:i w:val="0"/>
                <w:sz w:val="14"/>
              </w:rPr>
              <w:t>53</w:t>
            </w:r>
            <w:r w:rsidRPr="001750DA">
              <w:rPr>
                <w:rStyle w:val="Heading3Char"/>
                <w:rFonts w:cs="Times New Roman"/>
                <w:i w:val="0"/>
                <w:sz w:val="14"/>
              </w:rPr>
              <w:t>°</w:t>
            </w:r>
          </w:p>
        </w:tc>
        <w:tc>
          <w:tcPr>
            <w:tcW w:w="548" w:type="dxa"/>
            <w:tcBorders>
              <w:right w:val="single" w:sz="12" w:space="0" w:color="ED7D31" w:themeColor="accent2"/>
            </w:tcBorders>
            <w:shd w:val="clear" w:color="auto" w:fill="DEEAF6" w:themeFill="accent1" w:themeFillTint="33"/>
          </w:tcPr>
          <w:p w14:paraId="6D194551" w14:textId="447F79E1" w:rsidR="00E7581D" w:rsidRPr="001750DA" w:rsidRDefault="0015496C" w:rsidP="0015496C">
            <w:pPr>
              <w:ind w:left="0" w:firstLine="0"/>
              <w:rPr>
                <w:rStyle w:val="Heading3Char"/>
                <w:i w:val="0"/>
                <w:sz w:val="14"/>
              </w:rPr>
            </w:pPr>
            <w:r>
              <w:rPr>
                <w:rStyle w:val="Heading3Char"/>
                <w:i w:val="0"/>
                <w:sz w:val="14"/>
              </w:rPr>
              <w:t>0.197710</w:t>
            </w:r>
            <w:r w:rsidRPr="0015496C">
              <w:rPr>
                <w:rStyle w:val="Heading3Char"/>
                <w:i w:val="0"/>
                <w:sz w:val="14"/>
              </w:rPr>
              <w:t xml:space="preserve">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D85195A" w14:textId="789DD0DF" w:rsidR="00E7581D" w:rsidRPr="001750DA" w:rsidRDefault="00B10DA0" w:rsidP="00B10DA0">
            <w:pPr>
              <w:ind w:left="0" w:firstLine="0"/>
              <w:rPr>
                <w:rStyle w:val="Heading3Char"/>
                <w:i w:val="0"/>
                <w:sz w:val="14"/>
              </w:rPr>
            </w:pPr>
            <w:r>
              <w:rPr>
                <w:rStyle w:val="Heading3Char"/>
                <w:i w:val="0"/>
                <w:sz w:val="14"/>
              </w:rPr>
              <w:t>0.197715</w:t>
            </w:r>
            <w:r w:rsidRPr="00B10DA0">
              <w:rPr>
                <w:rStyle w:val="Heading3Char"/>
                <w:i w:val="0"/>
                <w:sz w:val="14"/>
              </w:rPr>
              <w:t xml:space="preserve"> </w:t>
            </w:r>
          </w:p>
        </w:tc>
        <w:tc>
          <w:tcPr>
            <w:tcW w:w="548" w:type="dxa"/>
            <w:tcBorders>
              <w:left w:val="single" w:sz="12" w:space="0" w:color="ED7D31" w:themeColor="accent2"/>
            </w:tcBorders>
            <w:shd w:val="clear" w:color="auto" w:fill="DEEAF6" w:themeFill="accent1" w:themeFillTint="33"/>
          </w:tcPr>
          <w:p w14:paraId="762A854F" w14:textId="5C5FD6C0" w:rsidR="00E7581D" w:rsidRPr="001750DA" w:rsidRDefault="0015496C" w:rsidP="0015496C">
            <w:pPr>
              <w:ind w:left="0" w:firstLine="0"/>
              <w:rPr>
                <w:rStyle w:val="Heading3Char"/>
                <w:i w:val="0"/>
                <w:sz w:val="14"/>
              </w:rPr>
            </w:pPr>
            <w:r>
              <w:rPr>
                <w:rStyle w:val="Heading3Char"/>
                <w:i w:val="0"/>
                <w:sz w:val="14"/>
              </w:rPr>
              <w:t>0.198167</w:t>
            </w:r>
          </w:p>
        </w:tc>
        <w:tc>
          <w:tcPr>
            <w:tcW w:w="689" w:type="dxa"/>
            <w:shd w:val="clear" w:color="auto" w:fill="D5DCE4" w:themeFill="text2" w:themeFillTint="33"/>
          </w:tcPr>
          <w:p w14:paraId="58490C07" w14:textId="62EC360F" w:rsidR="00E7581D" w:rsidRPr="001750DA" w:rsidRDefault="00B10DA0" w:rsidP="00B10DA0">
            <w:pPr>
              <w:ind w:left="0" w:firstLine="0"/>
              <w:rPr>
                <w:rStyle w:val="Heading3Char"/>
                <w:i w:val="0"/>
                <w:sz w:val="14"/>
              </w:rPr>
            </w:pPr>
            <w:r>
              <w:rPr>
                <w:rStyle w:val="Heading3Char"/>
                <w:i w:val="0"/>
                <w:sz w:val="14"/>
              </w:rPr>
              <w:t>0.198173</w:t>
            </w:r>
            <w:r w:rsidRPr="00B10DA0">
              <w:rPr>
                <w:rStyle w:val="Heading3Char"/>
                <w:i w:val="0"/>
                <w:sz w:val="14"/>
              </w:rPr>
              <w:t xml:space="preserve"> </w:t>
            </w:r>
          </w:p>
        </w:tc>
        <w:tc>
          <w:tcPr>
            <w:tcW w:w="548" w:type="dxa"/>
            <w:shd w:val="clear" w:color="auto" w:fill="DEEAF6" w:themeFill="accent1" w:themeFillTint="33"/>
          </w:tcPr>
          <w:p w14:paraId="055F4AC7" w14:textId="5B8972B4" w:rsidR="00E7581D" w:rsidRPr="001750DA" w:rsidRDefault="0015496C" w:rsidP="0015496C">
            <w:pPr>
              <w:ind w:left="0" w:firstLine="0"/>
              <w:rPr>
                <w:rStyle w:val="Heading3Char"/>
                <w:i w:val="0"/>
                <w:sz w:val="14"/>
              </w:rPr>
            </w:pPr>
            <w:r>
              <w:rPr>
                <w:rStyle w:val="Heading3Char"/>
                <w:i w:val="0"/>
                <w:sz w:val="14"/>
              </w:rPr>
              <w:t>0.19852</w:t>
            </w:r>
            <w:r w:rsidRPr="0015496C">
              <w:rPr>
                <w:rStyle w:val="Heading3Char"/>
                <w:i w:val="0"/>
                <w:sz w:val="14"/>
              </w:rPr>
              <w:t xml:space="preserve">  </w:t>
            </w:r>
          </w:p>
        </w:tc>
        <w:tc>
          <w:tcPr>
            <w:tcW w:w="689" w:type="dxa"/>
            <w:shd w:val="clear" w:color="auto" w:fill="D5DCE4" w:themeFill="text2" w:themeFillTint="33"/>
          </w:tcPr>
          <w:p w14:paraId="33C46CCA" w14:textId="5C800A47" w:rsidR="00E7581D" w:rsidRPr="001750DA" w:rsidRDefault="00B10DA0" w:rsidP="00B10DA0">
            <w:pPr>
              <w:ind w:left="0" w:firstLine="0"/>
              <w:rPr>
                <w:rStyle w:val="Heading3Char"/>
                <w:i w:val="0"/>
                <w:sz w:val="14"/>
              </w:rPr>
            </w:pPr>
            <w:r>
              <w:rPr>
                <w:rStyle w:val="Heading3Char"/>
                <w:i w:val="0"/>
                <w:sz w:val="14"/>
              </w:rPr>
              <w:t>0.198510</w:t>
            </w:r>
            <w:r w:rsidRPr="00B10DA0">
              <w:rPr>
                <w:rStyle w:val="Heading3Char"/>
                <w:i w:val="0"/>
                <w:sz w:val="14"/>
              </w:rPr>
              <w:t xml:space="preserve"> </w:t>
            </w:r>
          </w:p>
        </w:tc>
        <w:tc>
          <w:tcPr>
            <w:tcW w:w="548" w:type="dxa"/>
            <w:shd w:val="clear" w:color="auto" w:fill="DEEAF6" w:themeFill="accent1" w:themeFillTint="33"/>
          </w:tcPr>
          <w:p w14:paraId="118E5994" w14:textId="698E0927" w:rsidR="00E7581D" w:rsidRPr="001750DA" w:rsidRDefault="0015496C" w:rsidP="0015496C">
            <w:pPr>
              <w:ind w:left="0" w:firstLine="0"/>
              <w:rPr>
                <w:rStyle w:val="Heading3Char"/>
                <w:i w:val="0"/>
                <w:sz w:val="14"/>
              </w:rPr>
            </w:pPr>
            <w:r>
              <w:rPr>
                <w:rStyle w:val="Heading3Char"/>
                <w:i w:val="0"/>
                <w:sz w:val="14"/>
              </w:rPr>
              <w:t>0.198300</w:t>
            </w:r>
            <w:r w:rsidRPr="0015496C">
              <w:rPr>
                <w:rStyle w:val="Heading3Char"/>
                <w:i w:val="0"/>
                <w:sz w:val="14"/>
              </w:rPr>
              <w:t xml:space="preserve"> </w:t>
            </w:r>
          </w:p>
        </w:tc>
        <w:tc>
          <w:tcPr>
            <w:tcW w:w="689" w:type="dxa"/>
            <w:shd w:val="clear" w:color="auto" w:fill="D5DCE4" w:themeFill="text2" w:themeFillTint="33"/>
          </w:tcPr>
          <w:p w14:paraId="1D0F2E3A" w14:textId="716DCF64" w:rsidR="00E7581D" w:rsidRPr="001750DA" w:rsidRDefault="00B10DA0" w:rsidP="00B10DA0">
            <w:pPr>
              <w:ind w:left="0" w:firstLine="0"/>
              <w:rPr>
                <w:rStyle w:val="Heading3Char"/>
                <w:i w:val="0"/>
                <w:sz w:val="14"/>
              </w:rPr>
            </w:pPr>
            <w:r>
              <w:rPr>
                <w:rStyle w:val="Heading3Char"/>
                <w:i w:val="0"/>
                <w:sz w:val="14"/>
              </w:rPr>
              <w:t>0.198292</w:t>
            </w:r>
            <w:r w:rsidRPr="00B10DA0">
              <w:rPr>
                <w:rStyle w:val="Heading3Char"/>
                <w:i w:val="0"/>
                <w:sz w:val="14"/>
              </w:rPr>
              <w:t xml:space="preserve"> </w:t>
            </w:r>
          </w:p>
        </w:tc>
        <w:tc>
          <w:tcPr>
            <w:tcW w:w="548" w:type="dxa"/>
            <w:shd w:val="clear" w:color="auto" w:fill="DEEAF6" w:themeFill="accent1" w:themeFillTint="33"/>
          </w:tcPr>
          <w:p w14:paraId="4517AE34" w14:textId="5259B802" w:rsidR="00E7581D" w:rsidRDefault="0015496C" w:rsidP="003F0032">
            <w:pPr>
              <w:ind w:left="0" w:firstLine="0"/>
              <w:rPr>
                <w:rStyle w:val="Heading3Char"/>
                <w:i w:val="0"/>
                <w:sz w:val="14"/>
              </w:rPr>
            </w:pPr>
            <w:r>
              <w:rPr>
                <w:rStyle w:val="Heading3Char"/>
                <w:i w:val="0"/>
                <w:sz w:val="14"/>
              </w:rPr>
              <w:t>0.207301</w:t>
            </w:r>
          </w:p>
        </w:tc>
        <w:tc>
          <w:tcPr>
            <w:tcW w:w="689" w:type="dxa"/>
            <w:shd w:val="clear" w:color="auto" w:fill="D5DCE4" w:themeFill="text2" w:themeFillTint="33"/>
          </w:tcPr>
          <w:p w14:paraId="0404D42F" w14:textId="5AC16DCC" w:rsidR="00E7581D" w:rsidRDefault="00B10DA0" w:rsidP="003F0032">
            <w:pPr>
              <w:ind w:left="0" w:firstLine="0"/>
              <w:rPr>
                <w:rStyle w:val="Heading3Char"/>
                <w:i w:val="0"/>
                <w:sz w:val="14"/>
              </w:rPr>
            </w:pPr>
            <w:r>
              <w:rPr>
                <w:rStyle w:val="Heading3Char"/>
                <w:i w:val="0"/>
                <w:sz w:val="14"/>
              </w:rPr>
              <w:t>0.207308</w:t>
            </w:r>
          </w:p>
        </w:tc>
      </w:tr>
      <w:tr w:rsidR="0015496C" w14:paraId="3565179C" w14:textId="484CB8CF" w:rsidTr="00334D93">
        <w:tc>
          <w:tcPr>
            <w:tcW w:w="548" w:type="dxa"/>
            <w:shd w:val="clear" w:color="auto" w:fill="EDEDED" w:themeFill="accent3" w:themeFillTint="33"/>
          </w:tcPr>
          <w:p w14:paraId="78A5A740" w14:textId="77777777" w:rsidR="00E7581D" w:rsidRPr="001750DA" w:rsidRDefault="00E7581D" w:rsidP="003F0032">
            <w:pPr>
              <w:ind w:left="0" w:firstLine="0"/>
              <w:rPr>
                <w:rStyle w:val="Heading3Char"/>
                <w:i w:val="0"/>
                <w:sz w:val="14"/>
              </w:rPr>
            </w:pPr>
            <w:r>
              <w:rPr>
                <w:rStyle w:val="Heading3Char"/>
                <w:i w:val="0"/>
                <w:sz w:val="14"/>
              </w:rPr>
              <w:t>27</w:t>
            </w:r>
            <w:r w:rsidRPr="001750DA">
              <w:rPr>
                <w:rStyle w:val="Heading3Char"/>
                <w:rFonts w:cs="Times New Roman"/>
                <w:i w:val="0"/>
                <w:sz w:val="14"/>
              </w:rPr>
              <w:t>°</w:t>
            </w:r>
          </w:p>
        </w:tc>
        <w:tc>
          <w:tcPr>
            <w:tcW w:w="548" w:type="dxa"/>
            <w:shd w:val="clear" w:color="auto" w:fill="EDEDED" w:themeFill="accent3" w:themeFillTint="33"/>
          </w:tcPr>
          <w:p w14:paraId="060E351E" w14:textId="5830E89B" w:rsidR="00E7581D" w:rsidRPr="001750DA" w:rsidRDefault="00AF79E8" w:rsidP="003F0032">
            <w:pPr>
              <w:ind w:left="0" w:firstLine="0"/>
              <w:rPr>
                <w:rStyle w:val="Heading3Char"/>
                <w:i w:val="0"/>
                <w:sz w:val="14"/>
              </w:rPr>
            </w:pPr>
            <w:r>
              <w:rPr>
                <w:rStyle w:val="Heading3Char"/>
                <w:i w:val="0"/>
                <w:sz w:val="14"/>
              </w:rPr>
              <w:t>29</w:t>
            </w:r>
            <w:r w:rsidR="00E7581D" w:rsidRPr="001750DA">
              <w:rPr>
                <w:rStyle w:val="Heading3Char"/>
                <w:rFonts w:cs="Times New Roman"/>
                <w:i w:val="0"/>
                <w:sz w:val="14"/>
              </w:rPr>
              <w:t>°</w:t>
            </w:r>
          </w:p>
        </w:tc>
        <w:tc>
          <w:tcPr>
            <w:tcW w:w="548" w:type="dxa"/>
            <w:shd w:val="clear" w:color="auto" w:fill="EDEDED" w:themeFill="accent3" w:themeFillTint="33"/>
          </w:tcPr>
          <w:p w14:paraId="6A1884E8" w14:textId="77777777" w:rsidR="00E7581D" w:rsidRPr="001750DA" w:rsidRDefault="00E7581D" w:rsidP="003F0032">
            <w:pPr>
              <w:ind w:left="0" w:firstLine="0"/>
              <w:rPr>
                <w:rStyle w:val="Heading3Char"/>
                <w:i w:val="0"/>
                <w:sz w:val="14"/>
              </w:rPr>
            </w:pPr>
            <w:r w:rsidRPr="001750DA">
              <w:rPr>
                <w:rStyle w:val="Heading3Char"/>
                <w:i w:val="0"/>
                <w:sz w:val="14"/>
              </w:rPr>
              <w:t>53</w:t>
            </w:r>
            <w:r w:rsidRPr="001750DA">
              <w:rPr>
                <w:rStyle w:val="Heading3Char"/>
                <w:rFonts w:cs="Times New Roman"/>
                <w:i w:val="0"/>
                <w:sz w:val="14"/>
              </w:rPr>
              <w:t>°</w:t>
            </w:r>
          </w:p>
        </w:tc>
        <w:tc>
          <w:tcPr>
            <w:tcW w:w="548" w:type="dxa"/>
            <w:tcBorders>
              <w:right w:val="single" w:sz="12" w:space="0" w:color="ED7D31" w:themeColor="accent2"/>
            </w:tcBorders>
            <w:shd w:val="clear" w:color="auto" w:fill="DEEAF6" w:themeFill="accent1" w:themeFillTint="33"/>
          </w:tcPr>
          <w:p w14:paraId="49AF9D49" w14:textId="5A984A2B" w:rsidR="00E7581D" w:rsidRPr="001750DA" w:rsidRDefault="0015496C" w:rsidP="0015496C">
            <w:pPr>
              <w:ind w:left="0" w:firstLine="0"/>
              <w:rPr>
                <w:rStyle w:val="Heading3Char"/>
                <w:i w:val="0"/>
                <w:sz w:val="14"/>
              </w:rPr>
            </w:pPr>
            <w:r w:rsidRPr="0015496C">
              <w:rPr>
                <w:rStyle w:val="Heading3Char"/>
                <w:i w:val="0"/>
                <w:sz w:val="14"/>
              </w:rPr>
              <w:t xml:space="preserve">0.19778118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131CDA9" w14:textId="605D9302" w:rsidR="00E7581D" w:rsidRPr="001750DA" w:rsidRDefault="00B10DA0" w:rsidP="00B10DA0">
            <w:pPr>
              <w:ind w:left="0" w:firstLine="0"/>
              <w:rPr>
                <w:rStyle w:val="Heading3Char"/>
                <w:i w:val="0"/>
                <w:sz w:val="14"/>
              </w:rPr>
            </w:pPr>
            <w:r>
              <w:rPr>
                <w:rStyle w:val="Heading3Char"/>
                <w:i w:val="0"/>
                <w:sz w:val="14"/>
              </w:rPr>
              <w:t>0.197776</w:t>
            </w:r>
            <w:r w:rsidRPr="00B10DA0">
              <w:rPr>
                <w:rStyle w:val="Heading3Char"/>
                <w:i w:val="0"/>
                <w:sz w:val="14"/>
              </w:rPr>
              <w:t xml:space="preserve"> </w:t>
            </w:r>
          </w:p>
        </w:tc>
        <w:tc>
          <w:tcPr>
            <w:tcW w:w="548" w:type="dxa"/>
            <w:tcBorders>
              <w:left w:val="single" w:sz="12" w:space="0" w:color="ED7D31" w:themeColor="accent2"/>
            </w:tcBorders>
            <w:shd w:val="clear" w:color="auto" w:fill="DEEAF6" w:themeFill="accent1" w:themeFillTint="33"/>
          </w:tcPr>
          <w:p w14:paraId="1EABCBED" w14:textId="119C4A1C" w:rsidR="00E7581D" w:rsidRPr="001750DA" w:rsidRDefault="0015496C" w:rsidP="0015496C">
            <w:pPr>
              <w:ind w:left="0" w:firstLine="0"/>
              <w:rPr>
                <w:rStyle w:val="Heading3Char"/>
                <w:i w:val="0"/>
                <w:sz w:val="14"/>
              </w:rPr>
            </w:pPr>
            <w:r w:rsidRPr="0015496C">
              <w:rPr>
                <w:rStyle w:val="Heading3Char"/>
                <w:i w:val="0"/>
                <w:sz w:val="14"/>
              </w:rPr>
              <w:t xml:space="preserve">0.1980168  </w:t>
            </w:r>
          </w:p>
        </w:tc>
        <w:tc>
          <w:tcPr>
            <w:tcW w:w="689" w:type="dxa"/>
            <w:tcBorders>
              <w:bottom w:val="single" w:sz="12" w:space="0" w:color="ED7D31" w:themeColor="accent2"/>
            </w:tcBorders>
            <w:shd w:val="clear" w:color="auto" w:fill="D5DCE4" w:themeFill="text2" w:themeFillTint="33"/>
          </w:tcPr>
          <w:p w14:paraId="3FBAFC91" w14:textId="6C54ADCB" w:rsidR="00E7581D" w:rsidRPr="001750DA" w:rsidRDefault="00B10DA0" w:rsidP="00B10DA0">
            <w:pPr>
              <w:ind w:left="0" w:firstLine="0"/>
              <w:rPr>
                <w:rStyle w:val="Heading3Char"/>
                <w:i w:val="0"/>
                <w:sz w:val="14"/>
              </w:rPr>
            </w:pPr>
            <w:r>
              <w:rPr>
                <w:rStyle w:val="Heading3Char"/>
                <w:i w:val="0"/>
                <w:sz w:val="14"/>
              </w:rPr>
              <w:t>0.198013</w:t>
            </w:r>
            <w:r w:rsidRPr="00B10DA0">
              <w:rPr>
                <w:rStyle w:val="Heading3Char"/>
                <w:i w:val="0"/>
                <w:sz w:val="14"/>
              </w:rPr>
              <w:t xml:space="preserve"> </w:t>
            </w:r>
          </w:p>
        </w:tc>
        <w:tc>
          <w:tcPr>
            <w:tcW w:w="548" w:type="dxa"/>
            <w:shd w:val="clear" w:color="auto" w:fill="DEEAF6" w:themeFill="accent1" w:themeFillTint="33"/>
          </w:tcPr>
          <w:p w14:paraId="03782CBB" w14:textId="7311FE7C" w:rsidR="00E7581D" w:rsidRPr="001750DA" w:rsidRDefault="0015496C" w:rsidP="0015496C">
            <w:pPr>
              <w:ind w:left="0" w:firstLine="0"/>
              <w:rPr>
                <w:rStyle w:val="Heading3Char"/>
                <w:i w:val="0"/>
                <w:sz w:val="14"/>
              </w:rPr>
            </w:pPr>
            <w:r w:rsidRPr="0015496C">
              <w:rPr>
                <w:rStyle w:val="Heading3Char"/>
                <w:i w:val="0"/>
                <w:sz w:val="14"/>
              </w:rPr>
              <w:t xml:space="preserve">0.198499   </w:t>
            </w:r>
          </w:p>
        </w:tc>
        <w:tc>
          <w:tcPr>
            <w:tcW w:w="689" w:type="dxa"/>
            <w:tcBorders>
              <w:bottom w:val="single" w:sz="12" w:space="0" w:color="ED7D31" w:themeColor="accent2"/>
            </w:tcBorders>
            <w:shd w:val="clear" w:color="auto" w:fill="D5DCE4" w:themeFill="text2" w:themeFillTint="33"/>
          </w:tcPr>
          <w:p w14:paraId="3458C48C" w14:textId="1FD801EC" w:rsidR="00E7581D" w:rsidRPr="001750DA" w:rsidRDefault="00B10DA0" w:rsidP="00B10DA0">
            <w:pPr>
              <w:ind w:left="0" w:firstLine="0"/>
              <w:rPr>
                <w:rStyle w:val="Heading3Char"/>
                <w:i w:val="0"/>
                <w:sz w:val="14"/>
              </w:rPr>
            </w:pPr>
            <w:r>
              <w:rPr>
                <w:rStyle w:val="Heading3Char"/>
                <w:i w:val="0"/>
                <w:sz w:val="14"/>
              </w:rPr>
              <w:t>0.198505</w:t>
            </w:r>
            <w:r w:rsidRPr="00B10DA0">
              <w:rPr>
                <w:rStyle w:val="Heading3Char"/>
                <w:i w:val="0"/>
                <w:sz w:val="14"/>
              </w:rPr>
              <w:t xml:space="preserve"> </w:t>
            </w:r>
          </w:p>
        </w:tc>
        <w:tc>
          <w:tcPr>
            <w:tcW w:w="548" w:type="dxa"/>
            <w:shd w:val="clear" w:color="auto" w:fill="DEEAF6" w:themeFill="accent1" w:themeFillTint="33"/>
          </w:tcPr>
          <w:p w14:paraId="4C78F4B1" w14:textId="28814F23" w:rsidR="00E7581D" w:rsidRPr="001750DA" w:rsidRDefault="0015496C" w:rsidP="0015496C">
            <w:pPr>
              <w:ind w:left="0" w:firstLine="0"/>
              <w:rPr>
                <w:rStyle w:val="Heading3Char"/>
                <w:i w:val="0"/>
                <w:sz w:val="14"/>
              </w:rPr>
            </w:pPr>
            <w:r w:rsidRPr="0015496C">
              <w:rPr>
                <w:rStyle w:val="Heading3Char"/>
                <w:i w:val="0"/>
                <w:sz w:val="14"/>
              </w:rPr>
              <w:t xml:space="preserve">0.19840212 </w:t>
            </w:r>
          </w:p>
        </w:tc>
        <w:tc>
          <w:tcPr>
            <w:tcW w:w="689" w:type="dxa"/>
            <w:shd w:val="clear" w:color="auto" w:fill="D5DCE4" w:themeFill="text2" w:themeFillTint="33"/>
          </w:tcPr>
          <w:p w14:paraId="57500F3A" w14:textId="358BF7F4" w:rsidR="00E7581D" w:rsidRPr="001750DA" w:rsidRDefault="00B10DA0" w:rsidP="00B10DA0">
            <w:pPr>
              <w:ind w:left="0" w:firstLine="0"/>
              <w:rPr>
                <w:rStyle w:val="Heading3Char"/>
                <w:i w:val="0"/>
                <w:sz w:val="14"/>
              </w:rPr>
            </w:pPr>
            <w:r>
              <w:rPr>
                <w:rStyle w:val="Heading3Char"/>
                <w:i w:val="0"/>
                <w:sz w:val="14"/>
              </w:rPr>
              <w:t>0.19841</w:t>
            </w:r>
            <w:r w:rsidRPr="00B10DA0">
              <w:rPr>
                <w:rStyle w:val="Heading3Char"/>
                <w:i w:val="0"/>
                <w:sz w:val="14"/>
              </w:rPr>
              <w:t xml:space="preserve">  </w:t>
            </w:r>
          </w:p>
        </w:tc>
        <w:tc>
          <w:tcPr>
            <w:tcW w:w="548" w:type="dxa"/>
            <w:shd w:val="clear" w:color="auto" w:fill="DEEAF6" w:themeFill="accent1" w:themeFillTint="33"/>
          </w:tcPr>
          <w:p w14:paraId="0EA0CE86" w14:textId="319C9504" w:rsidR="00E7581D" w:rsidRDefault="0015496C" w:rsidP="003F0032">
            <w:pPr>
              <w:ind w:left="0" w:firstLine="0"/>
              <w:rPr>
                <w:rStyle w:val="Heading3Char"/>
                <w:i w:val="0"/>
                <w:sz w:val="14"/>
              </w:rPr>
            </w:pPr>
            <w:r w:rsidRPr="0015496C">
              <w:rPr>
                <w:rStyle w:val="Heading3Char"/>
                <w:i w:val="0"/>
                <w:sz w:val="14"/>
              </w:rPr>
              <w:t>0.20730091</w:t>
            </w:r>
          </w:p>
        </w:tc>
        <w:tc>
          <w:tcPr>
            <w:tcW w:w="689" w:type="dxa"/>
            <w:shd w:val="clear" w:color="auto" w:fill="D5DCE4" w:themeFill="text2" w:themeFillTint="33"/>
          </w:tcPr>
          <w:p w14:paraId="425ABDB5" w14:textId="2C64F8B1" w:rsidR="00E7581D" w:rsidRDefault="00B10DA0" w:rsidP="003F0032">
            <w:pPr>
              <w:ind w:left="0" w:firstLine="0"/>
              <w:rPr>
                <w:rStyle w:val="Heading3Char"/>
                <w:i w:val="0"/>
                <w:sz w:val="14"/>
              </w:rPr>
            </w:pPr>
            <w:r>
              <w:rPr>
                <w:rStyle w:val="Heading3Char"/>
                <w:i w:val="0"/>
                <w:sz w:val="14"/>
              </w:rPr>
              <w:t>0.207286</w:t>
            </w:r>
          </w:p>
        </w:tc>
      </w:tr>
      <w:tr w:rsidR="0015496C" w14:paraId="38E1A8D0" w14:textId="2E2CA0CC" w:rsidTr="00334D93">
        <w:tc>
          <w:tcPr>
            <w:tcW w:w="548" w:type="dxa"/>
            <w:shd w:val="clear" w:color="auto" w:fill="EDEDED" w:themeFill="accent3" w:themeFillTint="33"/>
          </w:tcPr>
          <w:p w14:paraId="024798F6" w14:textId="77777777" w:rsidR="00E7581D" w:rsidRPr="001750DA" w:rsidRDefault="00E7581D" w:rsidP="003F0032">
            <w:pPr>
              <w:ind w:left="0" w:firstLine="0"/>
              <w:rPr>
                <w:rStyle w:val="Heading3Char"/>
                <w:i w:val="0"/>
                <w:sz w:val="14"/>
              </w:rPr>
            </w:pPr>
            <w:r>
              <w:rPr>
                <w:rStyle w:val="Heading3Char"/>
                <w:i w:val="0"/>
                <w:sz w:val="14"/>
              </w:rPr>
              <w:lastRenderedPageBreak/>
              <w:t>123</w:t>
            </w:r>
            <w:r w:rsidRPr="001750DA">
              <w:rPr>
                <w:rStyle w:val="Heading3Char"/>
                <w:rFonts w:cs="Times New Roman"/>
                <w:i w:val="0"/>
                <w:sz w:val="14"/>
              </w:rPr>
              <w:t>°</w:t>
            </w:r>
          </w:p>
        </w:tc>
        <w:tc>
          <w:tcPr>
            <w:tcW w:w="548" w:type="dxa"/>
            <w:shd w:val="clear" w:color="auto" w:fill="EDEDED" w:themeFill="accent3" w:themeFillTint="33"/>
          </w:tcPr>
          <w:p w14:paraId="0FC3CE51" w14:textId="3999169F" w:rsidR="00E7581D" w:rsidRPr="001750DA" w:rsidRDefault="00AF79E8" w:rsidP="003F0032">
            <w:pPr>
              <w:ind w:left="0" w:firstLine="0"/>
              <w:rPr>
                <w:rStyle w:val="Heading3Char"/>
                <w:i w:val="0"/>
                <w:sz w:val="14"/>
              </w:rPr>
            </w:pPr>
            <w:r>
              <w:rPr>
                <w:rStyle w:val="Heading3Char"/>
                <w:i w:val="0"/>
                <w:sz w:val="14"/>
              </w:rPr>
              <w:t>125</w:t>
            </w:r>
            <w:r w:rsidR="00E7581D" w:rsidRPr="001750DA">
              <w:rPr>
                <w:rStyle w:val="Heading3Char"/>
                <w:rFonts w:cs="Times New Roman"/>
                <w:i w:val="0"/>
                <w:sz w:val="14"/>
              </w:rPr>
              <w:t>°</w:t>
            </w:r>
          </w:p>
        </w:tc>
        <w:tc>
          <w:tcPr>
            <w:tcW w:w="548" w:type="dxa"/>
            <w:shd w:val="clear" w:color="auto" w:fill="EDEDED" w:themeFill="accent3" w:themeFillTint="33"/>
          </w:tcPr>
          <w:p w14:paraId="65CEAEB3" w14:textId="77777777" w:rsidR="00E7581D" w:rsidRPr="001750DA" w:rsidRDefault="00E7581D" w:rsidP="003F0032">
            <w:pPr>
              <w:ind w:left="0" w:firstLine="0"/>
              <w:rPr>
                <w:rStyle w:val="Heading3Char"/>
                <w:i w:val="0"/>
                <w:sz w:val="14"/>
              </w:rPr>
            </w:pPr>
            <w:r>
              <w:rPr>
                <w:rStyle w:val="Heading3Char"/>
                <w:i w:val="0"/>
                <w:sz w:val="14"/>
              </w:rPr>
              <w:t>54</w:t>
            </w:r>
            <w:r w:rsidRPr="001750DA">
              <w:rPr>
                <w:rStyle w:val="Heading3Char"/>
                <w:rFonts w:cs="Times New Roman"/>
                <w:i w:val="0"/>
                <w:sz w:val="14"/>
              </w:rPr>
              <w:t>°</w:t>
            </w:r>
          </w:p>
        </w:tc>
        <w:tc>
          <w:tcPr>
            <w:tcW w:w="548" w:type="dxa"/>
            <w:shd w:val="clear" w:color="auto" w:fill="DEEAF6" w:themeFill="accent1" w:themeFillTint="33"/>
          </w:tcPr>
          <w:p w14:paraId="4510FF7D" w14:textId="6CD40425" w:rsidR="00E7581D" w:rsidRPr="001750DA" w:rsidRDefault="002E60E5" w:rsidP="002E60E5">
            <w:pPr>
              <w:ind w:left="0" w:firstLine="0"/>
              <w:rPr>
                <w:rStyle w:val="Heading3Char"/>
                <w:i w:val="0"/>
                <w:sz w:val="14"/>
              </w:rPr>
            </w:pPr>
            <w:r w:rsidRPr="002E60E5">
              <w:rPr>
                <w:rStyle w:val="Heading3Char"/>
                <w:i w:val="0"/>
                <w:sz w:val="14"/>
              </w:rPr>
              <w:t xml:space="preserve">0.19856876 </w:t>
            </w:r>
          </w:p>
        </w:tc>
        <w:tc>
          <w:tcPr>
            <w:tcW w:w="689" w:type="dxa"/>
            <w:tcBorders>
              <w:top w:val="single" w:sz="12" w:space="0" w:color="ED7D31" w:themeColor="accent2"/>
              <w:bottom w:val="single" w:sz="4" w:space="0" w:color="auto"/>
            </w:tcBorders>
            <w:shd w:val="clear" w:color="auto" w:fill="D5DCE4" w:themeFill="text2" w:themeFillTint="33"/>
          </w:tcPr>
          <w:p w14:paraId="38263EEB" w14:textId="208F0DF7" w:rsidR="00E7581D" w:rsidRPr="001750DA" w:rsidRDefault="00B10DA0" w:rsidP="00B10DA0">
            <w:pPr>
              <w:ind w:left="0" w:firstLine="0"/>
              <w:rPr>
                <w:rStyle w:val="Heading3Char"/>
                <w:i w:val="0"/>
                <w:sz w:val="14"/>
              </w:rPr>
            </w:pPr>
            <w:r>
              <w:rPr>
                <w:rStyle w:val="Heading3Char"/>
                <w:i w:val="0"/>
                <w:sz w:val="14"/>
              </w:rPr>
              <w:t>0.198608</w:t>
            </w:r>
            <w:r w:rsidRPr="00B10DA0">
              <w:rPr>
                <w:rStyle w:val="Heading3Char"/>
                <w:i w:val="0"/>
                <w:sz w:val="14"/>
              </w:rPr>
              <w:t xml:space="preserve"> </w:t>
            </w:r>
          </w:p>
        </w:tc>
        <w:tc>
          <w:tcPr>
            <w:tcW w:w="548" w:type="dxa"/>
            <w:tcBorders>
              <w:right w:val="single" w:sz="12" w:space="0" w:color="ED7D31" w:themeColor="accent2"/>
            </w:tcBorders>
            <w:shd w:val="clear" w:color="auto" w:fill="DEEAF6" w:themeFill="accent1" w:themeFillTint="33"/>
          </w:tcPr>
          <w:p w14:paraId="2E48956A" w14:textId="57EA2473" w:rsidR="00E7581D" w:rsidRPr="001750DA" w:rsidRDefault="002E60E5" w:rsidP="002E60E5">
            <w:pPr>
              <w:ind w:left="0" w:firstLine="0"/>
              <w:rPr>
                <w:rStyle w:val="Heading3Char"/>
                <w:i w:val="0"/>
                <w:sz w:val="14"/>
              </w:rPr>
            </w:pPr>
            <w:r w:rsidRPr="002E60E5">
              <w:rPr>
                <w:rStyle w:val="Heading3Char"/>
                <w:i w:val="0"/>
                <w:sz w:val="14"/>
              </w:rPr>
              <w:t xml:space="preserve">0.19754969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3198C765" w14:textId="071C8914" w:rsidR="00E7581D" w:rsidRPr="001750DA" w:rsidRDefault="00B10DA0" w:rsidP="00B10DA0">
            <w:pPr>
              <w:ind w:left="0" w:firstLine="0"/>
              <w:rPr>
                <w:rStyle w:val="Heading3Char"/>
                <w:i w:val="0"/>
                <w:sz w:val="14"/>
              </w:rPr>
            </w:pPr>
            <w:r>
              <w:rPr>
                <w:rStyle w:val="Heading3Char"/>
                <w:i w:val="0"/>
                <w:sz w:val="14"/>
              </w:rPr>
              <w:t>0.197547</w:t>
            </w:r>
            <w:r w:rsidRPr="00B10DA0">
              <w:rPr>
                <w:rStyle w:val="Heading3Ch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4D2636E5" w14:textId="4C6E6F16" w:rsidR="00E7581D" w:rsidRPr="001750DA" w:rsidRDefault="002E60E5" w:rsidP="002E60E5">
            <w:pPr>
              <w:ind w:left="0" w:firstLine="0"/>
              <w:rPr>
                <w:rStyle w:val="Heading3Char"/>
                <w:i w:val="0"/>
                <w:sz w:val="14"/>
              </w:rPr>
            </w:pPr>
            <w:r w:rsidRPr="002E60E5">
              <w:rPr>
                <w:rStyle w:val="Heading3Char"/>
                <w:i w:val="0"/>
                <w:sz w:val="14"/>
              </w:rPr>
              <w:t xml:space="preserve">0.1977935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14DACA" w14:textId="578D0970" w:rsidR="00E7581D" w:rsidRPr="001750DA" w:rsidRDefault="00B10DA0" w:rsidP="00B10DA0">
            <w:pPr>
              <w:ind w:left="0" w:firstLine="0"/>
              <w:rPr>
                <w:rStyle w:val="Heading3Char"/>
                <w:i w:val="0"/>
                <w:sz w:val="14"/>
              </w:rPr>
            </w:pPr>
            <w:r>
              <w:rPr>
                <w:rStyle w:val="Heading3Char"/>
                <w:i w:val="0"/>
                <w:sz w:val="14"/>
              </w:rPr>
              <w:t>0.197775</w:t>
            </w:r>
            <w:r w:rsidRPr="00B10DA0">
              <w:rPr>
                <w:rStyle w:val="Heading3Char"/>
                <w:i w:val="0"/>
                <w:sz w:val="14"/>
              </w:rPr>
              <w:t xml:space="preserve"> </w:t>
            </w:r>
          </w:p>
        </w:tc>
        <w:tc>
          <w:tcPr>
            <w:tcW w:w="548" w:type="dxa"/>
            <w:tcBorders>
              <w:left w:val="single" w:sz="12" w:space="0" w:color="ED7D31" w:themeColor="accent2"/>
            </w:tcBorders>
            <w:shd w:val="clear" w:color="auto" w:fill="DEEAF6" w:themeFill="accent1" w:themeFillTint="33"/>
          </w:tcPr>
          <w:p w14:paraId="111A4AEE" w14:textId="5A698AA1" w:rsidR="00E7581D" w:rsidRPr="001750DA" w:rsidRDefault="002E60E5" w:rsidP="002E60E5">
            <w:pPr>
              <w:ind w:left="0" w:firstLine="0"/>
              <w:rPr>
                <w:rStyle w:val="Heading3Char"/>
                <w:i w:val="0"/>
                <w:sz w:val="14"/>
              </w:rPr>
            </w:pPr>
            <w:r w:rsidRPr="002E60E5">
              <w:rPr>
                <w:rStyle w:val="Heading3Char"/>
                <w:i w:val="0"/>
                <w:sz w:val="14"/>
              </w:rPr>
              <w:t xml:space="preserve">0.19871121 </w:t>
            </w:r>
          </w:p>
        </w:tc>
        <w:tc>
          <w:tcPr>
            <w:tcW w:w="689" w:type="dxa"/>
            <w:shd w:val="clear" w:color="auto" w:fill="D5DCE4" w:themeFill="text2" w:themeFillTint="33"/>
          </w:tcPr>
          <w:p w14:paraId="38B9543E" w14:textId="52151E26" w:rsidR="00E7581D" w:rsidRPr="001750DA" w:rsidRDefault="00B10DA0" w:rsidP="00B10DA0">
            <w:pPr>
              <w:ind w:left="0" w:firstLine="0"/>
              <w:rPr>
                <w:rStyle w:val="Heading3Char"/>
                <w:i w:val="0"/>
                <w:sz w:val="14"/>
              </w:rPr>
            </w:pPr>
            <w:r>
              <w:rPr>
                <w:rStyle w:val="Heading3Char"/>
                <w:i w:val="0"/>
                <w:sz w:val="14"/>
              </w:rPr>
              <w:t>0.198675</w:t>
            </w:r>
          </w:p>
        </w:tc>
        <w:tc>
          <w:tcPr>
            <w:tcW w:w="548" w:type="dxa"/>
            <w:shd w:val="clear" w:color="auto" w:fill="DEEAF6" w:themeFill="accent1" w:themeFillTint="33"/>
          </w:tcPr>
          <w:p w14:paraId="3A6AB18C" w14:textId="04E05AFA" w:rsidR="00E7581D" w:rsidRDefault="002E60E5" w:rsidP="003F0032">
            <w:pPr>
              <w:ind w:left="0" w:firstLine="0"/>
              <w:rPr>
                <w:rStyle w:val="Heading3Char"/>
                <w:i w:val="0"/>
                <w:sz w:val="14"/>
              </w:rPr>
            </w:pPr>
            <w:r w:rsidRPr="002E60E5">
              <w:rPr>
                <w:rStyle w:val="Heading3Char"/>
                <w:i w:val="0"/>
                <w:sz w:val="14"/>
              </w:rPr>
              <w:t>0.20737681</w:t>
            </w:r>
          </w:p>
        </w:tc>
        <w:tc>
          <w:tcPr>
            <w:tcW w:w="689" w:type="dxa"/>
            <w:shd w:val="clear" w:color="auto" w:fill="D5DCE4" w:themeFill="text2" w:themeFillTint="33"/>
          </w:tcPr>
          <w:p w14:paraId="01217600" w14:textId="7601E78F" w:rsidR="00E7581D" w:rsidRDefault="00B10DA0" w:rsidP="003F0032">
            <w:pPr>
              <w:ind w:left="0" w:firstLine="0"/>
              <w:rPr>
                <w:rStyle w:val="Heading3Char"/>
                <w:i w:val="0"/>
                <w:sz w:val="14"/>
              </w:rPr>
            </w:pPr>
            <w:r>
              <w:rPr>
                <w:rStyle w:val="Heading3Char"/>
                <w:i w:val="0"/>
                <w:sz w:val="14"/>
              </w:rPr>
              <w:t>0.207392</w:t>
            </w:r>
          </w:p>
        </w:tc>
      </w:tr>
      <w:tr w:rsidR="0015496C" w14:paraId="287AA4FA" w14:textId="7BB880D7" w:rsidTr="00334D93">
        <w:tc>
          <w:tcPr>
            <w:tcW w:w="548" w:type="dxa"/>
            <w:shd w:val="clear" w:color="auto" w:fill="EDEDED" w:themeFill="accent3" w:themeFillTint="33"/>
          </w:tcPr>
          <w:p w14:paraId="441608AE" w14:textId="77777777" w:rsidR="00E7581D" w:rsidRPr="001750DA" w:rsidRDefault="00E7581D" w:rsidP="003F0032">
            <w:pPr>
              <w:ind w:left="0" w:firstLine="0"/>
              <w:rPr>
                <w:rStyle w:val="Heading3Char"/>
                <w:i w:val="0"/>
                <w:sz w:val="14"/>
              </w:rPr>
            </w:pPr>
            <w:r>
              <w:rPr>
                <w:rStyle w:val="Heading3Char"/>
                <w:i w:val="0"/>
                <w:sz w:val="14"/>
              </w:rPr>
              <w:t>218</w:t>
            </w:r>
            <w:r w:rsidRPr="001750DA">
              <w:rPr>
                <w:rStyle w:val="Heading3Char"/>
                <w:rFonts w:cs="Times New Roman"/>
                <w:i w:val="0"/>
                <w:sz w:val="14"/>
              </w:rPr>
              <w:t>°</w:t>
            </w:r>
          </w:p>
        </w:tc>
        <w:tc>
          <w:tcPr>
            <w:tcW w:w="548" w:type="dxa"/>
            <w:shd w:val="clear" w:color="auto" w:fill="EDEDED" w:themeFill="accent3" w:themeFillTint="33"/>
          </w:tcPr>
          <w:p w14:paraId="1C57E23D" w14:textId="3D36E94F" w:rsidR="00E7581D" w:rsidRPr="001750DA" w:rsidRDefault="00AF79E8" w:rsidP="003F0032">
            <w:pPr>
              <w:ind w:left="0" w:firstLine="0"/>
              <w:rPr>
                <w:rStyle w:val="Heading3Char"/>
                <w:i w:val="0"/>
                <w:sz w:val="14"/>
              </w:rPr>
            </w:pPr>
            <w:r>
              <w:rPr>
                <w:rStyle w:val="Heading3Char"/>
                <w:i w:val="0"/>
                <w:sz w:val="14"/>
              </w:rPr>
              <w:t>218</w:t>
            </w:r>
            <w:r w:rsidR="00E7581D" w:rsidRPr="001750DA">
              <w:rPr>
                <w:rStyle w:val="Heading3Char"/>
                <w:rFonts w:cs="Times New Roman"/>
                <w:i w:val="0"/>
                <w:sz w:val="14"/>
              </w:rPr>
              <w:t>°</w:t>
            </w:r>
          </w:p>
        </w:tc>
        <w:tc>
          <w:tcPr>
            <w:tcW w:w="548" w:type="dxa"/>
            <w:shd w:val="clear" w:color="auto" w:fill="EDEDED" w:themeFill="accent3" w:themeFillTint="33"/>
          </w:tcPr>
          <w:p w14:paraId="728F0EA1" w14:textId="77777777" w:rsidR="00E7581D" w:rsidRPr="001750DA" w:rsidRDefault="00E7581D" w:rsidP="003F0032">
            <w:pPr>
              <w:ind w:left="0" w:firstLine="0"/>
              <w:rPr>
                <w:rStyle w:val="Heading3Char"/>
                <w:i w:val="0"/>
                <w:sz w:val="14"/>
              </w:rPr>
            </w:pPr>
            <w:r>
              <w:rPr>
                <w:rStyle w:val="Heading3Char"/>
                <w:i w:val="0"/>
                <w:sz w:val="14"/>
              </w:rPr>
              <w:t>60</w:t>
            </w:r>
            <w:r w:rsidRPr="001750DA">
              <w:rPr>
                <w:rStyle w:val="Heading3Char"/>
                <w:rFonts w:cs="Times New Roman"/>
                <w:i w:val="0"/>
                <w:sz w:val="14"/>
              </w:rPr>
              <w:t>°</w:t>
            </w:r>
          </w:p>
        </w:tc>
        <w:tc>
          <w:tcPr>
            <w:tcW w:w="548" w:type="dxa"/>
            <w:tcBorders>
              <w:right w:val="single" w:sz="4" w:space="0" w:color="auto"/>
            </w:tcBorders>
            <w:shd w:val="clear" w:color="auto" w:fill="DEEAF6" w:themeFill="accent1" w:themeFillTint="33"/>
          </w:tcPr>
          <w:p w14:paraId="753139D6" w14:textId="63025290" w:rsidR="00E7581D" w:rsidRPr="001750DA" w:rsidRDefault="002E60E5" w:rsidP="002E60E5">
            <w:pPr>
              <w:ind w:left="0" w:firstLine="0"/>
              <w:rPr>
                <w:rStyle w:val="Heading3Char"/>
                <w:i w:val="0"/>
                <w:sz w:val="14"/>
              </w:rPr>
            </w:pPr>
            <w:r w:rsidRPr="002E60E5">
              <w:rPr>
                <w:rStyle w:val="Heading3Char"/>
                <w:i w:val="0"/>
                <w:sz w:val="14"/>
              </w:rPr>
              <w:t xml:space="preserve">0.20013254 </w:t>
            </w:r>
          </w:p>
        </w:tc>
        <w:tc>
          <w:tcPr>
            <w:tcW w:w="68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C84B09D" w14:textId="0B0CFC59" w:rsidR="00E7581D" w:rsidRPr="001750DA" w:rsidRDefault="00E157BD" w:rsidP="00E157BD">
            <w:pPr>
              <w:ind w:left="0" w:firstLine="0"/>
              <w:rPr>
                <w:rStyle w:val="Heading3Char"/>
                <w:i w:val="0"/>
                <w:sz w:val="14"/>
              </w:rPr>
            </w:pPr>
            <w:r>
              <w:rPr>
                <w:rStyle w:val="Heading3Char"/>
                <w:i w:val="0"/>
                <w:sz w:val="14"/>
              </w:rPr>
              <w:t>0.20014</w:t>
            </w:r>
            <w:r w:rsidRPr="00E157BD">
              <w:rPr>
                <w:rStyle w:val="Heading3Char"/>
                <w:i w:val="0"/>
                <w:sz w:val="14"/>
              </w:rPr>
              <w:t xml:space="preserve"> </w:t>
            </w:r>
          </w:p>
        </w:tc>
        <w:tc>
          <w:tcPr>
            <w:tcW w:w="548" w:type="dxa"/>
            <w:tcBorders>
              <w:left w:val="single" w:sz="4" w:space="0" w:color="auto"/>
            </w:tcBorders>
            <w:shd w:val="clear" w:color="auto" w:fill="DEEAF6" w:themeFill="accent1" w:themeFillTint="33"/>
          </w:tcPr>
          <w:p w14:paraId="09786A34" w14:textId="3DB3A371" w:rsidR="00E7581D" w:rsidRPr="001750DA" w:rsidRDefault="002E60E5" w:rsidP="002E60E5">
            <w:pPr>
              <w:ind w:left="0" w:firstLine="0"/>
              <w:rPr>
                <w:rStyle w:val="Heading3Char"/>
                <w:i w:val="0"/>
                <w:sz w:val="14"/>
              </w:rPr>
            </w:pPr>
            <w:r>
              <w:rPr>
                <w:rStyle w:val="Heading3Char"/>
                <w:i w:val="0"/>
                <w:sz w:val="14"/>
              </w:rPr>
              <w:t xml:space="preserve">0.19977308 </w:t>
            </w:r>
          </w:p>
        </w:tc>
        <w:tc>
          <w:tcPr>
            <w:tcW w:w="689" w:type="dxa"/>
            <w:shd w:val="clear" w:color="auto" w:fill="D5DCE4" w:themeFill="text2" w:themeFillTint="33"/>
          </w:tcPr>
          <w:p w14:paraId="6B8F0768" w14:textId="41C7ADEE" w:rsidR="00E7581D" w:rsidRPr="001750DA" w:rsidRDefault="00E157BD" w:rsidP="00E157BD">
            <w:pPr>
              <w:ind w:left="0" w:firstLine="0"/>
              <w:rPr>
                <w:rStyle w:val="Heading3Char"/>
                <w:i w:val="0"/>
                <w:sz w:val="14"/>
              </w:rPr>
            </w:pPr>
            <w:r>
              <w:rPr>
                <w:rStyle w:val="Heading3Char"/>
                <w:i w:val="0"/>
                <w:sz w:val="14"/>
              </w:rPr>
              <w:t>0.199818</w:t>
            </w:r>
            <w:r w:rsidRPr="00E157BD">
              <w:rPr>
                <w:rStyle w:val="Heading3Char"/>
                <w:i w:val="0"/>
                <w:sz w:val="14"/>
              </w:rPr>
              <w:t xml:space="preserve"> </w:t>
            </w:r>
          </w:p>
        </w:tc>
        <w:tc>
          <w:tcPr>
            <w:tcW w:w="548" w:type="dxa"/>
            <w:tcBorders>
              <w:right w:val="single" w:sz="12" w:space="0" w:color="ED7D31" w:themeColor="accent2"/>
            </w:tcBorders>
            <w:shd w:val="clear" w:color="auto" w:fill="DEEAF6" w:themeFill="accent1" w:themeFillTint="33"/>
          </w:tcPr>
          <w:p w14:paraId="691C1BA9" w14:textId="696EA199" w:rsidR="00E7581D" w:rsidRPr="001750DA" w:rsidRDefault="002E60E5" w:rsidP="002E60E5">
            <w:pPr>
              <w:ind w:left="0" w:firstLine="0"/>
              <w:rPr>
                <w:rStyle w:val="Heading3Char"/>
                <w:i w:val="0"/>
                <w:sz w:val="14"/>
              </w:rPr>
            </w:pPr>
            <w:r>
              <w:rPr>
                <w:rStyle w:val="Heading3Char"/>
                <w:i w:val="0"/>
                <w:sz w:val="14"/>
              </w:rPr>
              <w:t>0</w:t>
            </w:r>
            <w:r w:rsidRPr="002E60E5">
              <w:rPr>
                <w:rStyle w:val="Heading3Char"/>
                <w:i w:val="0"/>
                <w:sz w:val="14"/>
              </w:rPr>
              <w:t xml:space="preserve">.19593372 </w:t>
            </w:r>
          </w:p>
        </w:tc>
        <w:tc>
          <w:tcPr>
            <w:tcW w:w="689"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65E1E66" w14:textId="091126F6" w:rsidR="00E7581D" w:rsidRPr="001750DA" w:rsidRDefault="00E157BD" w:rsidP="00E157BD">
            <w:pPr>
              <w:ind w:left="0" w:firstLine="0"/>
              <w:rPr>
                <w:rStyle w:val="Heading3Char"/>
                <w:i w:val="0"/>
                <w:sz w:val="14"/>
              </w:rPr>
            </w:pPr>
            <w:r>
              <w:rPr>
                <w:rStyle w:val="Heading3Char"/>
                <w:i w:val="0"/>
                <w:sz w:val="14"/>
              </w:rPr>
              <w:t>0.195944</w:t>
            </w:r>
            <w:r w:rsidRPr="00E157BD">
              <w:rPr>
                <w:rStyle w:val="Heading3Ch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13C12080" w14:textId="3506593D" w:rsidR="00E7581D" w:rsidRPr="001750DA" w:rsidRDefault="002E60E5" w:rsidP="002E60E5">
            <w:pPr>
              <w:ind w:left="0" w:firstLine="0"/>
              <w:rPr>
                <w:rStyle w:val="Heading3Char"/>
                <w:i w:val="0"/>
                <w:sz w:val="14"/>
              </w:rPr>
            </w:pPr>
            <w:r w:rsidRPr="002E60E5">
              <w:rPr>
                <w:rStyle w:val="Heading3Char"/>
                <w:i w:val="0"/>
                <w:sz w:val="14"/>
              </w:rPr>
              <w:t xml:space="preserve">0.1963784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3088246" w14:textId="1A47FD50" w:rsidR="00E7581D" w:rsidRPr="001750DA" w:rsidRDefault="00E157BD" w:rsidP="00E157BD">
            <w:pPr>
              <w:ind w:left="0" w:firstLine="0"/>
              <w:rPr>
                <w:rStyle w:val="Heading3Char"/>
                <w:i w:val="0"/>
                <w:sz w:val="14"/>
              </w:rPr>
            </w:pPr>
            <w:r>
              <w:rPr>
                <w:rStyle w:val="Heading3Char"/>
                <w:i w:val="0"/>
                <w:sz w:val="14"/>
              </w:rPr>
              <w:t>0.196356</w:t>
            </w:r>
            <w:r w:rsidRPr="00E157BD">
              <w:rPr>
                <w:rStyle w:val="Heading3Char"/>
                <w:i w:val="0"/>
                <w:sz w:val="14"/>
              </w:rPr>
              <w:t xml:space="preserve"> </w:t>
            </w:r>
          </w:p>
        </w:tc>
        <w:tc>
          <w:tcPr>
            <w:tcW w:w="548"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EEAF6" w:themeFill="accent1" w:themeFillTint="33"/>
          </w:tcPr>
          <w:p w14:paraId="2E0DD9AF" w14:textId="62D202A7" w:rsidR="00E7581D" w:rsidRDefault="002E60E5" w:rsidP="003F0032">
            <w:pPr>
              <w:ind w:left="0" w:firstLine="0"/>
              <w:rPr>
                <w:rStyle w:val="Heading3Char"/>
                <w:i w:val="0"/>
                <w:sz w:val="14"/>
              </w:rPr>
            </w:pPr>
            <w:r w:rsidRPr="002E60E5">
              <w:rPr>
                <w:rStyle w:val="Heading3Char"/>
                <w:i w:val="0"/>
                <w:sz w:val="14"/>
              </w:rPr>
              <w:t>0.20778224</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033A3B3" w14:textId="55FFC7F1" w:rsidR="00E7581D" w:rsidRDefault="00E157BD" w:rsidP="003F0032">
            <w:pPr>
              <w:ind w:left="0" w:firstLine="0"/>
              <w:rPr>
                <w:rStyle w:val="Heading3Char"/>
                <w:i w:val="0"/>
                <w:sz w:val="14"/>
              </w:rPr>
            </w:pPr>
            <w:r>
              <w:rPr>
                <w:rStyle w:val="Heading3Char"/>
                <w:i w:val="0"/>
                <w:sz w:val="14"/>
              </w:rPr>
              <w:t>0.207737</w:t>
            </w:r>
          </w:p>
        </w:tc>
      </w:tr>
    </w:tbl>
    <w:commentRangeEnd w:id="83"/>
    <w:p w14:paraId="7542B638" w14:textId="6226D131" w:rsidR="00E7581D" w:rsidRPr="00317D33" w:rsidRDefault="00317D33" w:rsidP="00C66B31">
      <w:pPr>
        <w:rPr>
          <w:rFonts w:eastAsiaTheme="majorEastAsia" w:cstheme="majorBidi"/>
          <w:szCs w:val="24"/>
        </w:rPr>
      </w:pPr>
      <w:r>
        <w:rPr>
          <w:rStyle w:val="CommentReference"/>
        </w:rPr>
        <w:commentReference w:id="83"/>
      </w:r>
      <w:r w:rsidRPr="00317D33">
        <w:rPr>
          <w:rStyle w:val="Heading3Char"/>
          <w:i w:val="0"/>
        </w:rPr>
        <w:t xml:space="preserve"> </w:t>
      </w:r>
      <w:r w:rsidR="00C66B31" w:rsidRPr="003E0477">
        <w:rPr>
          <w:rStyle w:val="Heading3Char"/>
          <w:i w:val="0"/>
        </w:rPr>
        <w:t xml:space="preserve">Figure </w:t>
      </w:r>
      <w:r w:rsidR="00C66B31" w:rsidRPr="00524ADD">
        <w:rPr>
          <w:rStyle w:val="Heading3Char"/>
          <w:i w:val="0"/>
          <w:highlight w:val="yellow"/>
        </w:rPr>
        <w:t>19</w:t>
      </w:r>
      <w:r w:rsidR="00C66B31" w:rsidRPr="003E0477">
        <w:rPr>
          <w:rStyle w:val="Heading3Char"/>
          <w:i w:val="0"/>
        </w:rPr>
        <w:t xml:space="preserve"> shows a limited version of the confusion matrix with the 20 first classes. In the figure</w:t>
      </w:r>
      <w:r w:rsidR="00C66B31">
        <w:rPr>
          <w:rStyle w:val="Heading3Char"/>
          <w:i w:val="0"/>
        </w:rPr>
        <w:t>,</w:t>
      </w:r>
      <w:r w:rsidR="00C66B31" w:rsidRPr="003E0477">
        <w:rPr>
          <w:rStyle w:val="Heading3Char"/>
          <w:i w:val="0"/>
        </w:rPr>
        <w:t xml:space="preserve"> it can be seen that the model also confuses the real angle with angles close </w:t>
      </w:r>
      <w:commentRangeStart w:id="84"/>
      <w:r w:rsidR="00C66B31" w:rsidRPr="003E0477">
        <w:rPr>
          <w:rStyle w:val="Heading3Char"/>
          <w:i w:val="0"/>
        </w:rPr>
        <w:t>to it, but in general</w:t>
      </w:r>
      <w:r w:rsidR="00C66B31">
        <w:rPr>
          <w:rStyle w:val="Heading3Char"/>
          <w:i w:val="0"/>
        </w:rPr>
        <w:t>,</w:t>
      </w:r>
      <w:r w:rsidR="00C66B31" w:rsidRPr="003E0477">
        <w:rPr>
          <w:rStyle w:val="Heading3Char"/>
          <w:i w:val="0"/>
        </w:rPr>
        <w:t xml:space="preserve"> this does not happen. </w:t>
      </w:r>
      <w:commentRangeEnd w:id="84"/>
      <w:r w:rsidR="00C66B31">
        <w:rPr>
          <w:rStyle w:val="CommentReference"/>
        </w:rPr>
        <w:commentReference w:id="84"/>
      </w:r>
      <w:r w:rsidR="00C66B31" w:rsidRPr="003E0477">
        <w:rPr>
          <w:rStyle w:val="Heading3Char"/>
          <w:i w:val="0"/>
        </w:rPr>
        <w:t xml:space="preserve">Therefore, this model obtained an accuracy </w:t>
      </w:r>
      <w:r w:rsidR="00C66B31">
        <w:rPr>
          <w:rStyle w:val="Heading3Char"/>
          <w:i w:val="0"/>
        </w:rPr>
        <w:t xml:space="preserve">of </w:t>
      </w:r>
      <w:r w:rsidR="00C66B31" w:rsidRPr="00317D33">
        <w:rPr>
          <w:rStyle w:val="Heading3Char"/>
          <w:i w:val="0"/>
        </w:rPr>
        <w:t>79</w:t>
      </w:r>
      <w:r w:rsidR="00C66B31">
        <w:rPr>
          <w:rStyle w:val="Heading3Char"/>
          <w:i w:val="0"/>
        </w:rPr>
        <w:t>.05</w:t>
      </w:r>
      <w:r w:rsidR="00C66B31" w:rsidRPr="003E0477">
        <w:rPr>
          <w:rStyle w:val="Heading3Char"/>
          <w:i w:val="0"/>
        </w:rPr>
        <w:t>%</w:t>
      </w:r>
      <w:r w:rsidR="00C66B31">
        <w:rPr>
          <w:rStyle w:val="Heading3Char"/>
          <w:i w:val="0"/>
        </w:rPr>
        <w:t xml:space="preserve"> </w:t>
      </w:r>
      <w:r w:rsidR="00C66B31" w:rsidRPr="00A1660D">
        <w:rPr>
          <w:rStyle w:val="Heading3Char"/>
          <w:i w:val="0"/>
        </w:rPr>
        <w:t>for the azimuth angles</w:t>
      </w:r>
      <w:r w:rsidR="00C66B31" w:rsidRPr="003E0477">
        <w:rPr>
          <w:rStyle w:val="Heading3Char"/>
          <w:i w:val="0"/>
        </w:rPr>
        <w:t>.</w:t>
      </w:r>
    </w:p>
    <w:p w14:paraId="4F454328" w14:textId="77777777" w:rsidR="00D649CE" w:rsidRDefault="00D649CE" w:rsidP="00B10DA0">
      <w:pPr>
        <w:keepNext/>
        <w:ind w:left="0"/>
      </w:pPr>
      <w:r>
        <w:rPr>
          <w:noProof/>
        </w:rPr>
        <w:drawing>
          <wp:inline distT="0" distB="0" distL="0" distR="0" wp14:anchorId="07320971" wp14:editId="0E5984F0">
            <wp:extent cx="4974336" cy="4965192"/>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dfresizer.com-pdf-crop (8)_page-0001.jpg"/>
                    <pic:cNvPicPr/>
                  </pic:nvPicPr>
                  <pic:blipFill>
                    <a:blip r:embed="rId39">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68E2D322" w14:textId="05F8AD0C" w:rsidR="00D649CE" w:rsidRDefault="00D649CE" w:rsidP="00D649CE">
      <w:pPr>
        <w:pStyle w:val="Caption"/>
      </w:pPr>
      <w:bookmarkStart w:id="85" w:name="_Toc114827516"/>
      <w:r>
        <w:t xml:space="preserve">Figure </w:t>
      </w:r>
      <w:fldSimple w:instr=" SEQ Figure \* ARABIC ">
        <w:r w:rsidR="00C40294">
          <w:rPr>
            <w:noProof/>
          </w:rPr>
          <w:t>24</w:t>
        </w:r>
      </w:fldSimple>
      <w:r>
        <w:t xml:space="preserve">. </w:t>
      </w:r>
      <w:r w:rsidRPr="00CD47C3">
        <w:t xml:space="preserve">Confusion matrix with the first 20 classes of the DT model trained with the data provided by the </w:t>
      </w:r>
      <w:r>
        <w:t>second</w:t>
      </w:r>
      <w:r w:rsidRPr="00CD47C3">
        <w:t xml:space="preserve"> receiving system.</w:t>
      </w:r>
      <w:bookmarkEnd w:id="85"/>
    </w:p>
    <w:p w14:paraId="4C212E87" w14:textId="77777777" w:rsidR="00C66B31" w:rsidRPr="00F87C1F" w:rsidRDefault="00C66B31" w:rsidP="00C66B31">
      <w:r w:rsidRPr="00B0559B">
        <w:lastRenderedPageBreak/>
        <w:t xml:space="preserve">Appendix </w:t>
      </w:r>
      <w:r w:rsidRPr="00C66B31">
        <w:rPr>
          <w:highlight w:val="yellow"/>
        </w:rPr>
        <w:t>B</w:t>
      </w:r>
      <w:r w:rsidRPr="00B0559B">
        <w:t xml:space="preserve"> shows the confusion matrices of the azimuth angles </w:t>
      </w:r>
      <w:r>
        <w:t>for the second receiving system</w:t>
      </w:r>
      <w:r w:rsidRPr="00B0559B">
        <w:t xml:space="preserve"> with </w:t>
      </w:r>
      <w:r>
        <w:t>zero mean</w:t>
      </w:r>
      <w:r w:rsidRPr="00B0559B">
        <w:t xml:space="preserve"> noise and variances</w:t>
      </w:r>
      <w:r>
        <w:t xml:space="preserve"> </w:t>
      </w:r>
      <w:r w:rsidRPr="00B0559B">
        <w:t xml:space="preserve">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C66B31">
        <w:rPr>
          <w:rFonts w:eastAsiaTheme="minorEastAsia"/>
        </w:rPr>
        <w:t xml:space="preserve">, </w:t>
      </w:r>
      <w:commentRangeStart w:id="86"/>
      <w:r w:rsidRPr="00B0559B">
        <w:t>where the latter is corroborated.</w:t>
      </w:r>
      <w:commentRangeEnd w:id="86"/>
      <w:r>
        <w:rPr>
          <w:rStyle w:val="CommentReference"/>
        </w:rPr>
        <w:commentReference w:id="86"/>
      </w:r>
    </w:p>
    <w:p w14:paraId="1AF6F302" w14:textId="3DEAE173" w:rsidR="00C66B31" w:rsidRPr="00C66B31" w:rsidRDefault="003F0032" w:rsidP="00C66B31">
      <w:pPr>
        <w:pStyle w:val="Heading2"/>
        <w:numPr>
          <w:ilvl w:val="0"/>
          <w:numId w:val="21"/>
        </w:numPr>
      </w:pPr>
      <w:bookmarkStart w:id="87" w:name="_Toc114765118"/>
      <w:r w:rsidRPr="003F0032">
        <w:rPr>
          <w:rStyle w:val="Heading3Char"/>
          <w:rFonts w:ascii="Arial" w:hAnsi="Arial"/>
          <w:i w:val="0"/>
          <w:sz w:val="26"/>
          <w:szCs w:val="26"/>
        </w:rPr>
        <w:t>ANALYSIS OF AZIMUTH ANGLES FOR THE THIRD RECEIVER SYSTEM MODEL</w:t>
      </w:r>
      <w:bookmarkEnd w:id="87"/>
    </w:p>
    <w:p w14:paraId="0AF04B1D" w14:textId="1BC999EC" w:rsidR="00D722AD" w:rsidRDefault="00D722AD" w:rsidP="00D722AD">
      <w:r>
        <w:t xml:space="preserve">Figure </w:t>
      </w:r>
      <w:r w:rsidRPr="00524ADD">
        <w:rPr>
          <w:highlight w:val="yellow"/>
        </w:rPr>
        <w:t>20</w:t>
      </w:r>
      <w:r>
        <w:t xml:space="preserve"> shows the confusion matrix of the DT model trained with the data provided by the third receiving system model. Based on the confusion matrix and with the help of Figure </w:t>
      </w:r>
      <w:r w:rsidRPr="00524ADD">
        <w:rPr>
          <w:highlight w:val="yellow"/>
        </w:rPr>
        <w:t>21</w:t>
      </w:r>
      <w:r>
        <w:t>, it can be seen that the azimuth angles for which the model has the worst resolution are the angles between 0</w:t>
      </w:r>
      <w:r>
        <w:rPr>
          <w:rStyle w:val="Heading3Char"/>
          <w:rFonts w:cs="Times New Roman"/>
          <w:i w:val="0"/>
        </w:rPr>
        <w:t>°</w:t>
      </w:r>
      <w:r>
        <w:t>- 30</w:t>
      </w:r>
      <w:r>
        <w:rPr>
          <w:rStyle w:val="Heading3Char"/>
          <w:rFonts w:cs="Times New Roman"/>
          <w:i w:val="0"/>
        </w:rPr>
        <w:t>°</w:t>
      </w:r>
      <w:r>
        <w:t>, 140</w:t>
      </w:r>
      <w:r>
        <w:rPr>
          <w:rStyle w:val="Heading3Char"/>
          <w:rFonts w:cs="Times New Roman"/>
          <w:i w:val="0"/>
        </w:rPr>
        <w:t xml:space="preserve">° </w:t>
      </w:r>
      <w:r>
        <w:t>- 210</w:t>
      </w:r>
      <w:r>
        <w:rPr>
          <w:rStyle w:val="Heading3Char"/>
          <w:rFonts w:cs="Times New Roman"/>
          <w:i w:val="0"/>
        </w:rPr>
        <w:t>°,</w:t>
      </w:r>
      <w:r>
        <w:t xml:space="preserve"> and 325</w:t>
      </w:r>
      <w:r>
        <w:rPr>
          <w:rStyle w:val="Heading3Char"/>
          <w:rFonts w:cs="Times New Roman"/>
          <w:i w:val="0"/>
        </w:rPr>
        <w:t xml:space="preserve">° </w:t>
      </w:r>
      <w:r>
        <w:t>- 359</w:t>
      </w:r>
      <w:r>
        <w:rPr>
          <w:rStyle w:val="Heading3Char"/>
          <w:rFonts w:cs="Times New Roman"/>
          <w:i w:val="0"/>
        </w:rPr>
        <w:t>°, respectively</w:t>
      </w:r>
      <w:r>
        <w:t xml:space="preserve">.  </w:t>
      </w:r>
      <w:r w:rsidRPr="000C468D">
        <w:t xml:space="preserve">Figure </w:t>
      </w:r>
      <w:r w:rsidRPr="00CA1BEE">
        <w:rPr>
          <w:highlight w:val="yellow"/>
        </w:rPr>
        <w:t>22</w:t>
      </w:r>
      <w:r w:rsidRPr="000C468D">
        <w:t xml:space="preserve"> shows that these azimuth angles are </w:t>
      </w:r>
      <w:r>
        <w:t xml:space="preserve">situated </w:t>
      </w:r>
      <w:r w:rsidRPr="000C468D">
        <w:t xml:space="preserve">where the directivity of the </w:t>
      </w:r>
      <w:r>
        <w:t>planar V-</w:t>
      </w:r>
      <w:r w:rsidRPr="000C468D">
        <w:t xml:space="preserve">dipole </w:t>
      </w:r>
      <w:commentRangeStart w:id="88"/>
      <w:r w:rsidRPr="000C468D">
        <w:t xml:space="preserve">antennas </w:t>
      </w:r>
      <w:r>
        <w:t>is</w:t>
      </w:r>
      <w:r w:rsidRPr="000C468D">
        <w:t xml:space="preserve"> lower</w:t>
      </w:r>
      <w:commentRangeEnd w:id="88"/>
      <w:r>
        <w:rPr>
          <w:rStyle w:val="CommentReference"/>
        </w:rPr>
        <w:commentReference w:id="88"/>
      </w:r>
      <w:r>
        <w:t xml:space="preserve"> (see Figure </w:t>
      </w:r>
      <w:r w:rsidRPr="00D722AD">
        <w:rPr>
          <w:highlight w:val="yellow"/>
        </w:rPr>
        <w:t>12</w:t>
      </w:r>
      <w:r>
        <w:t>)</w:t>
      </w:r>
      <w:r w:rsidRPr="000C468D">
        <w:t>, therefore it is where the received powers are giving less information to the DT model.</w:t>
      </w:r>
    </w:p>
    <w:p w14:paraId="3F7E47DD" w14:textId="77777777" w:rsidR="00D722AD" w:rsidRPr="009540B5" w:rsidRDefault="00D722AD" w:rsidP="00D722AD">
      <w:r>
        <w:t xml:space="preserve">Figure </w:t>
      </w:r>
      <w:r>
        <w:rPr>
          <w:highlight w:val="yellow"/>
        </w:rPr>
        <w:t>23</w:t>
      </w:r>
      <w:r>
        <w:t xml:space="preserve"> shows that for the first 45</w:t>
      </w:r>
      <w:r>
        <w:rPr>
          <w:rStyle w:val="Heading3Char"/>
          <w:rFonts w:cs="Times New Roman"/>
          <w:i w:val="0"/>
        </w:rPr>
        <w:t>°</w:t>
      </w:r>
      <w:r>
        <w:t xml:space="preserve"> of elevation, the DT model makes more errors. This is explained by the radiation pattern of planar V-dipole antenna. When the elevation angle between the transmitter and the center of the system is between 0</w:t>
      </w:r>
      <w:r>
        <w:rPr>
          <w:rStyle w:val="Heading3Char"/>
          <w:rFonts w:cs="Times New Roman"/>
          <w:i w:val="0"/>
        </w:rPr>
        <w:t>°</w:t>
      </w:r>
      <w:r>
        <w:t xml:space="preserve"> and 45</w:t>
      </w:r>
      <w:r>
        <w:rPr>
          <w:rStyle w:val="Heading3Char"/>
          <w:rFonts w:cs="Times New Roman"/>
          <w:i w:val="0"/>
        </w:rPr>
        <w:t>°</w:t>
      </w:r>
      <w:r>
        <w:t xml:space="preserve">, the directivity of the dipole Vee antenna is lower (as shown in Figure </w:t>
      </w:r>
      <w:r>
        <w:rPr>
          <w:highlight w:val="yellow"/>
        </w:rPr>
        <w:t>24</w:t>
      </w:r>
      <w:r>
        <w:t xml:space="preserve">), therefore the powers measured by the receiving antennas are lower. </w:t>
      </w:r>
    </w:p>
    <w:p w14:paraId="6A97C931" w14:textId="77777777" w:rsidR="00D722AD" w:rsidRDefault="00D722AD" w:rsidP="00D722AD">
      <w:r w:rsidRPr="00227068">
        <w:t>The precision of the DT model</w:t>
      </w:r>
      <w:r>
        <w:t xml:space="preserve"> for the azimuth angles,</w:t>
      </w:r>
      <w:r w:rsidRPr="00227068">
        <w:t xml:space="preserve"> with the data obtained with the third proposal of the receiving system</w:t>
      </w:r>
      <w:r>
        <w:t>, was 78.98</w:t>
      </w:r>
      <w:r w:rsidRPr="00227068">
        <w:t>%. This means that in terms of precision, this proposal is the one with the worst results</w:t>
      </w:r>
      <w:r>
        <w:t xml:space="preserve"> </w:t>
      </w:r>
      <w:r w:rsidRPr="00D55E86">
        <w:t>to find the azimuth angle</w:t>
      </w:r>
      <w:r w:rsidRPr="00227068">
        <w:t>.</w:t>
      </w:r>
    </w:p>
    <w:p w14:paraId="5C0E49D2" w14:textId="77777777" w:rsidR="00D722AD" w:rsidRPr="00F87C1F" w:rsidRDefault="00D722AD" w:rsidP="00D722AD">
      <w:r w:rsidRPr="00B0559B">
        <w:t xml:space="preserve">Appendix </w:t>
      </w:r>
      <w:r w:rsidRPr="00F87C1F">
        <w:rPr>
          <w:highlight w:val="yellow"/>
        </w:rPr>
        <w:t>C</w:t>
      </w:r>
      <w:r w:rsidRPr="00B0559B">
        <w:t xml:space="preserve"> shows the confusion matrices of the azimuth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4BEEEAD7" w14:textId="77777777" w:rsidR="009C33CB" w:rsidRPr="002E6188" w:rsidRDefault="009C33CB" w:rsidP="00736646"/>
    <w:p w14:paraId="1F6A4736" w14:textId="77777777" w:rsidR="00736646" w:rsidRPr="002E6188" w:rsidRDefault="00736646" w:rsidP="009540B5"/>
    <w:p w14:paraId="792991BC" w14:textId="77777777" w:rsidR="009F1C63" w:rsidRDefault="009F1C63" w:rsidP="009F1C63">
      <w:pPr>
        <w:keepNext/>
        <w:ind w:left="0"/>
      </w:pPr>
      <w:r>
        <w:rPr>
          <w:noProof/>
        </w:rPr>
        <w:drawing>
          <wp:inline distT="0" distB="0" distL="0" distR="0" wp14:anchorId="588FAC59" wp14:editId="1B4DABDA">
            <wp:extent cx="4974336" cy="4946904"/>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dfresizer.com-pdf-crop (9)_page-000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5F21EB7F" w14:textId="318868AB" w:rsidR="009F1C63" w:rsidRDefault="009F1C63" w:rsidP="009F1C63">
      <w:pPr>
        <w:pStyle w:val="Caption"/>
      </w:pPr>
      <w:bookmarkStart w:id="89" w:name="_Toc114827517"/>
      <w:r>
        <w:t xml:space="preserve">Figure </w:t>
      </w:r>
      <w:fldSimple w:instr=" SEQ Figure \* ARABIC ">
        <w:r w:rsidR="00C40294">
          <w:rPr>
            <w:noProof/>
          </w:rPr>
          <w:t>25</w:t>
        </w:r>
      </w:fldSimple>
      <w:r>
        <w:t xml:space="preserve">. </w:t>
      </w:r>
      <w:r w:rsidRPr="0047499A">
        <w:t>Confusion matrix of the DT model trained wit</w:t>
      </w:r>
      <w:r>
        <w:t>h the data provided by the third</w:t>
      </w:r>
      <w:r w:rsidRPr="0047499A">
        <w:t xml:space="preserve"> receiving system.</w:t>
      </w:r>
      <w:bookmarkEnd w:id="89"/>
    </w:p>
    <w:p w14:paraId="35242906" w14:textId="77777777" w:rsidR="00B9275E" w:rsidRDefault="00B9275E" w:rsidP="00CA1BEE">
      <w:pPr>
        <w:keepNext/>
        <w:ind w:firstLine="0"/>
      </w:pPr>
      <w:r>
        <w:rPr>
          <w:noProof/>
        </w:rPr>
        <w:lastRenderedPageBreak/>
        <w:drawing>
          <wp:inline distT="0" distB="0" distL="0" distR="0" wp14:anchorId="15E56407" wp14:editId="0DC69AAC">
            <wp:extent cx="5431790" cy="407416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zimuth_vs_Number of incorrectly predicted azimuth angles_histogram DT_Classifier.jpg"/>
                    <pic:cNvPicPr/>
                  </pic:nvPicPr>
                  <pic:blipFill>
                    <a:blip r:embed="rId41">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485DAE1C" w14:textId="27D00C06" w:rsidR="00B9275E" w:rsidRDefault="00B9275E" w:rsidP="00B9275E">
      <w:pPr>
        <w:pStyle w:val="Caption"/>
      </w:pPr>
      <w:bookmarkStart w:id="90" w:name="_Toc114827518"/>
      <w:r>
        <w:t xml:space="preserve">Figure </w:t>
      </w:r>
      <w:fldSimple w:instr=" SEQ Figure \* ARABIC ">
        <w:r w:rsidR="00C40294">
          <w:rPr>
            <w:noProof/>
          </w:rPr>
          <w:t>26</w:t>
        </w:r>
      </w:fldSimple>
      <w:r>
        <w:t>. Azimuth angles versus a number of incorrectly predict azimuth angles in the third</w:t>
      </w:r>
      <w:r w:rsidRPr="0047499A">
        <w:t xml:space="preserve"> receiving system.</w:t>
      </w:r>
      <w:bookmarkEnd w:id="90"/>
    </w:p>
    <w:p w14:paraId="0B276E5F" w14:textId="77777777" w:rsidR="009540B5" w:rsidRPr="009540B5" w:rsidRDefault="009540B5" w:rsidP="009540B5"/>
    <w:p w14:paraId="16569870" w14:textId="77777777" w:rsidR="000C468D" w:rsidRDefault="000C468D" w:rsidP="000C468D">
      <w:pPr>
        <w:keepNext/>
        <w:ind w:left="0"/>
      </w:pPr>
      <w:r>
        <w:rPr>
          <w:noProof/>
        </w:rPr>
        <w:drawing>
          <wp:inline distT="0" distB="0" distL="0" distR="0" wp14:anchorId="6A9EEF88" wp14:editId="17286F1C">
            <wp:extent cx="5431790" cy="1921510"/>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31790" cy="1921510"/>
                    </a:xfrm>
                    <a:prstGeom prst="rect">
                      <a:avLst/>
                    </a:prstGeom>
                  </pic:spPr>
                </pic:pic>
              </a:graphicData>
            </a:graphic>
          </wp:inline>
        </w:drawing>
      </w:r>
    </w:p>
    <w:p w14:paraId="23CA81F2" w14:textId="40F33738" w:rsidR="000C468D" w:rsidRPr="000C468D" w:rsidRDefault="000C468D" w:rsidP="00CA1BEE">
      <w:pPr>
        <w:pStyle w:val="Caption"/>
      </w:pPr>
      <w:bookmarkStart w:id="91" w:name="_Toc114827519"/>
      <w:r>
        <w:t xml:space="preserve">Figure </w:t>
      </w:r>
      <w:fldSimple w:instr=" SEQ Figure \* ARABIC ">
        <w:r w:rsidR="00C40294">
          <w:rPr>
            <w:noProof/>
          </w:rPr>
          <w:t>27</w:t>
        </w:r>
      </w:fldSimple>
      <w:r>
        <w:t>. S</w:t>
      </w:r>
      <w:r w:rsidRPr="00987976">
        <w:t>cenario formed by four receiving antennas</w:t>
      </w:r>
      <w:r>
        <w:t xml:space="preserve"> dipole Vee</w:t>
      </w:r>
      <w:r w:rsidRPr="00987976">
        <w:t xml:space="preserve"> and a transmitting s</w:t>
      </w:r>
      <w:r>
        <w:t>ource located at 0</w:t>
      </w:r>
      <w:r>
        <w:rPr>
          <w:rStyle w:val="Heading3Char"/>
          <w:rFonts w:cs="Times New Roman"/>
          <w:i/>
        </w:rPr>
        <w:t>°</w:t>
      </w:r>
      <w:r>
        <w:t xml:space="preserve"> azimuth</w:t>
      </w:r>
      <w:r w:rsidRPr="00987976">
        <w:t xml:space="preserve"> and 53</w:t>
      </w:r>
      <w:r>
        <w:rPr>
          <w:rStyle w:val="Heading3Char"/>
          <w:rFonts w:cs="Times New Roman"/>
          <w:i/>
        </w:rPr>
        <w:t>°</w:t>
      </w:r>
      <w:r w:rsidRPr="00987976">
        <w:t xml:space="preserve"> elevation</w:t>
      </w:r>
      <w:r>
        <w:t xml:space="preserve"> angles</w:t>
      </w:r>
      <w:r w:rsidRPr="00987976">
        <w:t xml:space="preserve"> within the receiving system</w:t>
      </w:r>
      <w:r>
        <w:t>.</w:t>
      </w:r>
      <w:bookmarkEnd w:id="91"/>
    </w:p>
    <w:p w14:paraId="7FE8C419" w14:textId="77777777" w:rsidR="00B9275E" w:rsidRDefault="00B9275E" w:rsidP="00B9275E">
      <w:pPr>
        <w:keepNext/>
        <w:ind w:left="0"/>
      </w:pPr>
      <w:r>
        <w:rPr>
          <w:noProof/>
        </w:rPr>
        <w:lastRenderedPageBreak/>
        <w:drawing>
          <wp:inline distT="0" distB="0" distL="0" distR="0" wp14:anchorId="49FDC428" wp14:editId="053B489C">
            <wp:extent cx="5431790" cy="4074160"/>
            <wp:effectExtent l="0" t="0" r="0" b="254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levation_vs_Number of incorrectly predicted azimuth angles_histogram DT_Classifier.jpg"/>
                    <pic:cNvPicPr/>
                  </pic:nvPicPr>
                  <pic:blipFill>
                    <a:blip r:embed="rId4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A09098" w14:textId="4F00DC06" w:rsidR="00B9275E" w:rsidRDefault="00B9275E" w:rsidP="00B9275E">
      <w:pPr>
        <w:pStyle w:val="Caption"/>
      </w:pPr>
      <w:bookmarkStart w:id="92" w:name="_Toc114827520"/>
      <w:r>
        <w:t xml:space="preserve">Figure </w:t>
      </w:r>
      <w:fldSimple w:instr=" SEQ Figure \* ARABIC ">
        <w:r w:rsidR="00C40294">
          <w:rPr>
            <w:noProof/>
          </w:rPr>
          <w:t>28</w:t>
        </w:r>
      </w:fldSimple>
      <w:r>
        <w:t>. Elevation angles versus a number of incorrectly predict azimuth angles in the third</w:t>
      </w:r>
      <w:r w:rsidRPr="0047499A">
        <w:t xml:space="preserve"> receiving system.</w:t>
      </w:r>
      <w:bookmarkEnd w:id="92"/>
    </w:p>
    <w:p w14:paraId="7975A294" w14:textId="77777777" w:rsidR="002E6188" w:rsidRDefault="002E6188" w:rsidP="009C33CB">
      <w:pPr>
        <w:keepNext/>
      </w:pPr>
      <w:r>
        <w:rPr>
          <w:noProof/>
        </w:rPr>
        <w:drawing>
          <wp:inline distT="0" distB="0" distL="0" distR="0" wp14:anchorId="4385511D" wp14:editId="4E5D4E6E">
            <wp:extent cx="3704493" cy="2759888"/>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tern_dipoleVee_xz.jpg"/>
                    <pic:cNvPicPr/>
                  </pic:nvPicPr>
                  <pic:blipFill>
                    <a:blip r:embed="rId44">
                      <a:extLst>
                        <a:ext uri="{28A0092B-C50C-407E-A947-70E740481C1C}">
                          <a14:useLocalDpi xmlns:a14="http://schemas.microsoft.com/office/drawing/2010/main" val="0"/>
                        </a:ext>
                      </a:extLst>
                    </a:blip>
                    <a:stretch>
                      <a:fillRect/>
                    </a:stretch>
                  </pic:blipFill>
                  <pic:spPr>
                    <a:xfrm>
                      <a:off x="0" y="0"/>
                      <a:ext cx="3718941" cy="2770652"/>
                    </a:xfrm>
                    <a:prstGeom prst="rect">
                      <a:avLst/>
                    </a:prstGeom>
                  </pic:spPr>
                </pic:pic>
              </a:graphicData>
            </a:graphic>
          </wp:inline>
        </w:drawing>
      </w:r>
    </w:p>
    <w:p w14:paraId="4449D1D1" w14:textId="593EC569" w:rsidR="00293F93" w:rsidRDefault="002E6188" w:rsidP="000C468D">
      <w:pPr>
        <w:pStyle w:val="Caption"/>
      </w:pPr>
      <w:bookmarkStart w:id="93" w:name="_Toc114827521"/>
      <w:r>
        <w:t xml:space="preserve">Figure </w:t>
      </w:r>
      <w:fldSimple w:instr=" SEQ Figure \* ARABIC ">
        <w:r w:rsidR="00C40294">
          <w:rPr>
            <w:noProof/>
          </w:rPr>
          <w:t>29</w:t>
        </w:r>
      </w:fldSimple>
      <w:r>
        <w:t>.</w:t>
      </w:r>
      <w:r w:rsidRPr="002E6188">
        <w:t xml:space="preserve"> </w:t>
      </w:r>
      <w:r w:rsidR="00AB6286">
        <w:t>The radiation</w:t>
      </w:r>
      <w:r>
        <w:t xml:space="preserve"> pattern of a dipole Vee</w:t>
      </w:r>
      <w:r w:rsidRPr="002E6188">
        <w:t xml:space="preserve"> antenna in </w:t>
      </w:r>
      <w:proofErr w:type="spellStart"/>
      <w:r w:rsidRPr="002E6188">
        <w:t>xz</w:t>
      </w:r>
      <w:proofErr w:type="spellEnd"/>
      <w:r w:rsidRPr="002E6188">
        <w:t>-plane.</w:t>
      </w:r>
      <w:bookmarkEnd w:id="93"/>
    </w:p>
    <w:p w14:paraId="02544E67" w14:textId="5AC53FA3" w:rsidR="000C468D" w:rsidRDefault="000C468D" w:rsidP="000C468D">
      <w:pPr>
        <w:pStyle w:val="Heading2"/>
        <w:numPr>
          <w:ilvl w:val="0"/>
          <w:numId w:val="21"/>
        </w:numPr>
        <w:rPr>
          <w:rStyle w:val="Heading3Char"/>
          <w:rFonts w:ascii="Arial" w:hAnsi="Arial"/>
          <w:i w:val="0"/>
          <w:sz w:val="26"/>
          <w:szCs w:val="26"/>
        </w:rPr>
      </w:pPr>
      <w:bookmarkStart w:id="94" w:name="_Toc114765119"/>
      <w:r>
        <w:rPr>
          <w:rStyle w:val="Heading3Char"/>
          <w:rFonts w:ascii="Arial" w:hAnsi="Arial"/>
          <w:i w:val="0"/>
          <w:sz w:val="26"/>
          <w:szCs w:val="26"/>
        </w:rPr>
        <w:lastRenderedPageBreak/>
        <w:t>ANALYSIS OF AZIMUTH ANGLES FOR THE FOURTH RECEIVER SYSTEM MODEL</w:t>
      </w:r>
      <w:bookmarkEnd w:id="94"/>
    </w:p>
    <w:p w14:paraId="3916896A" w14:textId="77777777" w:rsidR="00666C2D" w:rsidRPr="00227068" w:rsidRDefault="00666C2D" w:rsidP="00666C2D">
      <w:r>
        <w:t>When comparing F</w:t>
      </w:r>
      <w:r w:rsidRPr="00227068">
        <w:t>i</w:t>
      </w:r>
      <w:r>
        <w:t xml:space="preserve">gures </w:t>
      </w:r>
      <w:r w:rsidRPr="00666C2D">
        <w:rPr>
          <w:highlight w:val="yellow"/>
        </w:rPr>
        <w:t>20</w:t>
      </w:r>
      <w:r>
        <w:t xml:space="preserve">, </w:t>
      </w:r>
      <w:r w:rsidRPr="00666C2D">
        <w:rPr>
          <w:highlight w:val="yellow"/>
        </w:rPr>
        <w:t>21</w:t>
      </w:r>
      <w:r>
        <w:t xml:space="preserve">, and </w:t>
      </w:r>
      <w:r w:rsidRPr="00666C2D">
        <w:rPr>
          <w:highlight w:val="yellow"/>
        </w:rPr>
        <w:t>23</w:t>
      </w:r>
      <w:r>
        <w:t xml:space="preserve"> with Figures </w:t>
      </w:r>
      <w:r w:rsidRPr="00666C2D">
        <w:rPr>
          <w:highlight w:val="yellow"/>
        </w:rPr>
        <w:t>25</w:t>
      </w:r>
      <w:r>
        <w:t xml:space="preserve">, </w:t>
      </w:r>
      <w:r w:rsidRPr="00666C2D">
        <w:rPr>
          <w:highlight w:val="yellow"/>
        </w:rPr>
        <w:t>26</w:t>
      </w:r>
      <w:r>
        <w:t xml:space="preserve">, and </w:t>
      </w:r>
      <w:r w:rsidRPr="00666C2D">
        <w:rPr>
          <w:highlight w:val="yellow"/>
        </w:rPr>
        <w:t>27</w:t>
      </w:r>
      <w:r w:rsidRPr="00227068">
        <w:t xml:space="preserve"> respectively, it can be seen that by adding a </w:t>
      </w:r>
      <w:r>
        <w:t>planar V-</w:t>
      </w:r>
      <w:r w:rsidRPr="00227068">
        <w:t>dipole</w:t>
      </w:r>
      <w:r>
        <w:t xml:space="preserve"> </w:t>
      </w:r>
      <w:r w:rsidRPr="00227068">
        <w:t xml:space="preserve">antenna </w:t>
      </w:r>
      <w:r>
        <w:t>on</w:t>
      </w:r>
      <w:r w:rsidRPr="00227068">
        <w:t xml:space="preserve"> the </w:t>
      </w:r>
      <w:r>
        <w:t>z-axis</w:t>
      </w:r>
      <w:r w:rsidRPr="00227068">
        <w:t xml:space="preserve">, the </w:t>
      </w:r>
      <w:r>
        <w:t xml:space="preserve">error </w:t>
      </w:r>
      <w:r w:rsidRPr="00227068">
        <w:t>pattern decreases considerably.</w:t>
      </w:r>
      <w:r>
        <w:t xml:space="preserve"> Additionally, the </w:t>
      </w:r>
      <w:r w:rsidRPr="009C33CB">
        <w:t>accuracy</w:t>
      </w:r>
      <w:r w:rsidRPr="00227068">
        <w:t xml:space="preserve"> obtained </w:t>
      </w:r>
      <w:r>
        <w:t xml:space="preserve">for the azimuth models </w:t>
      </w:r>
      <w:r w:rsidRPr="00227068">
        <w:t xml:space="preserve">with this database was </w:t>
      </w:r>
      <w:r w:rsidRPr="00666C2D">
        <w:rPr>
          <w:highlight w:val="yellow"/>
        </w:rPr>
        <w:t>79.9%.</w:t>
      </w:r>
      <w:r>
        <w:t xml:space="preserve"> </w:t>
      </w:r>
    </w:p>
    <w:p w14:paraId="714CD24D" w14:textId="77777777" w:rsidR="00B96552" w:rsidRDefault="00B96552" w:rsidP="00B96552">
      <w:pPr>
        <w:keepNext/>
        <w:ind w:left="0"/>
      </w:pPr>
      <w:r>
        <w:rPr>
          <w:noProof/>
        </w:rPr>
        <w:drawing>
          <wp:inline distT="0" distB="0" distL="0" distR="0" wp14:anchorId="3FCC19A8" wp14:editId="6C96AFEB">
            <wp:extent cx="4974336" cy="4946904"/>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dfresizer.com-pdf-crop (13)_page-000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6EFE5A17" w14:textId="0E607884" w:rsidR="00227068" w:rsidRDefault="00B96552" w:rsidP="00227068">
      <w:pPr>
        <w:pStyle w:val="Caption"/>
      </w:pPr>
      <w:bookmarkStart w:id="95" w:name="_Toc114827522"/>
      <w:r>
        <w:t xml:space="preserve">Figure </w:t>
      </w:r>
      <w:fldSimple w:instr=" SEQ Figure \* ARABIC ">
        <w:r w:rsidR="00C40294">
          <w:rPr>
            <w:noProof/>
          </w:rPr>
          <w:t>30</w:t>
        </w:r>
      </w:fldSimple>
      <w:r>
        <w:t xml:space="preserve">. </w:t>
      </w:r>
      <w:r w:rsidRPr="0047499A">
        <w:t>Confusion matrix of the DT model trained wit</w:t>
      </w:r>
      <w:r>
        <w:t xml:space="preserve">h the data provided by the </w:t>
      </w:r>
      <w:r w:rsidR="00227068">
        <w:t>fourth</w:t>
      </w:r>
      <w:r w:rsidR="00227068" w:rsidRPr="0047499A">
        <w:t xml:space="preserve"> receiving system.</w:t>
      </w:r>
      <w:bookmarkEnd w:id="95"/>
    </w:p>
    <w:p w14:paraId="032F2900" w14:textId="1579715B" w:rsidR="00B96552" w:rsidRDefault="00B96552" w:rsidP="00227068">
      <w:pPr>
        <w:pStyle w:val="Caption"/>
        <w:ind w:left="0"/>
      </w:pPr>
      <w:r>
        <w:rPr>
          <w:noProof/>
        </w:rPr>
        <w:lastRenderedPageBreak/>
        <w:drawing>
          <wp:inline distT="0" distB="0" distL="0" distR="0" wp14:anchorId="7758B217" wp14:editId="6BE7C207">
            <wp:extent cx="5440680" cy="4078224"/>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imuth_vs_Number of incorrectly predicted azimuth angles_histogram DT_Classifier.jpg"/>
                    <pic:cNvPicPr/>
                  </pic:nvPicPr>
                  <pic:blipFill>
                    <a:blip r:embed="rId46">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3D181DF4" w14:textId="2EC65416" w:rsidR="00B96552" w:rsidRDefault="00B96552" w:rsidP="00D86A17">
      <w:pPr>
        <w:pStyle w:val="Caption"/>
      </w:pPr>
      <w:bookmarkStart w:id="96" w:name="_Toc114827523"/>
      <w:r>
        <w:t xml:space="preserve">Figure </w:t>
      </w:r>
      <w:fldSimple w:instr=" SEQ Figure \* ARABIC ">
        <w:r w:rsidR="00C40294">
          <w:rPr>
            <w:noProof/>
          </w:rPr>
          <w:t>31</w:t>
        </w:r>
      </w:fldSimple>
      <w:r>
        <w:t>. Azimuth angles versus a number of incorrectly predict azimuth angles in the fourth</w:t>
      </w:r>
      <w:r w:rsidRPr="0047499A">
        <w:t xml:space="preserve"> receiving system.</w:t>
      </w:r>
      <w:bookmarkEnd w:id="96"/>
    </w:p>
    <w:p w14:paraId="446B1448" w14:textId="60299EDB" w:rsidR="00666C2D" w:rsidRPr="009C33CB" w:rsidRDefault="00666C2D" w:rsidP="00666C2D">
      <w:r w:rsidRPr="00B0559B">
        <w:t xml:space="preserve">Appendix </w:t>
      </w:r>
      <w:r w:rsidRPr="00F87C1F">
        <w:rPr>
          <w:highlight w:val="yellow"/>
        </w:rPr>
        <w:t>D</w:t>
      </w:r>
      <w:r w:rsidRPr="00B0559B">
        <w:t xml:space="preserve"> shows the confusion matrices of the azimuth angles </w:t>
      </w:r>
      <w:r>
        <w:t>for the fourth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w:t>
      </w:r>
    </w:p>
    <w:p w14:paraId="4AEDC56E" w14:textId="77777777" w:rsidR="00B96552" w:rsidRDefault="00B96552" w:rsidP="00B96552">
      <w:pPr>
        <w:keepNext/>
        <w:ind w:left="0"/>
      </w:pPr>
      <w:r>
        <w:rPr>
          <w:noProof/>
        </w:rPr>
        <w:lastRenderedPageBreak/>
        <w:drawing>
          <wp:inline distT="0" distB="0" distL="0" distR="0" wp14:anchorId="7BB5F5AC" wp14:editId="350B89E5">
            <wp:extent cx="5440680" cy="4078224"/>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vation_vs_Number of incorrectly predicted azimuth angles_histogram DT_Classifier.jpg"/>
                    <pic:cNvPicPr/>
                  </pic:nvPicPr>
                  <pic:blipFill>
                    <a:blip r:embed="rId47">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14E9ACA6" w14:textId="7F1662EA" w:rsidR="00227068" w:rsidRDefault="00B96552" w:rsidP="00227068">
      <w:pPr>
        <w:pStyle w:val="Caption"/>
      </w:pPr>
      <w:bookmarkStart w:id="97" w:name="_Toc114827524"/>
      <w:r>
        <w:t xml:space="preserve">Figure </w:t>
      </w:r>
      <w:fldSimple w:instr=" SEQ Figure \* ARABIC ">
        <w:r w:rsidR="00C40294">
          <w:rPr>
            <w:noProof/>
          </w:rPr>
          <w:t>32</w:t>
        </w:r>
      </w:fldSimple>
      <w:r>
        <w:t>.</w:t>
      </w:r>
      <w:r w:rsidR="00227068">
        <w:t xml:space="preserve"> Elevation angles versus a number of incorrectly predict azimuth angles in the fourth</w:t>
      </w:r>
      <w:r w:rsidR="00227068" w:rsidRPr="0047499A">
        <w:t xml:space="preserve"> receiving system.</w:t>
      </w:r>
      <w:bookmarkEnd w:id="97"/>
    </w:p>
    <w:p w14:paraId="1C274319" w14:textId="1E4EA273" w:rsidR="00B76266" w:rsidRDefault="00B76266" w:rsidP="00B76266">
      <w:pPr>
        <w:pStyle w:val="Heading2"/>
        <w:numPr>
          <w:ilvl w:val="0"/>
          <w:numId w:val="21"/>
        </w:numPr>
        <w:rPr>
          <w:rStyle w:val="Heading3Char"/>
          <w:rFonts w:ascii="Arial" w:hAnsi="Arial"/>
          <w:i w:val="0"/>
          <w:sz w:val="26"/>
          <w:szCs w:val="26"/>
        </w:rPr>
      </w:pPr>
      <w:bookmarkStart w:id="98" w:name="_Toc114765120"/>
      <w:r>
        <w:rPr>
          <w:rStyle w:val="Heading3Char"/>
          <w:rFonts w:ascii="Arial" w:hAnsi="Arial"/>
          <w:i w:val="0"/>
          <w:sz w:val="26"/>
          <w:szCs w:val="26"/>
        </w:rPr>
        <w:t>A</w:t>
      </w:r>
      <w:r w:rsidR="000C468D">
        <w:rPr>
          <w:rStyle w:val="Heading3Char"/>
          <w:rFonts w:ascii="Arial" w:hAnsi="Arial"/>
          <w:i w:val="0"/>
          <w:sz w:val="26"/>
          <w:szCs w:val="26"/>
        </w:rPr>
        <w:t>NALYSIS OF</w:t>
      </w:r>
      <w:r w:rsidR="00C35476">
        <w:rPr>
          <w:rStyle w:val="Heading3Char"/>
          <w:rFonts w:ascii="Arial" w:hAnsi="Arial"/>
          <w:i w:val="0"/>
          <w:sz w:val="26"/>
          <w:szCs w:val="26"/>
        </w:rPr>
        <w:t xml:space="preserve"> ELEVATION ANGLES FOR THE FIRST RECEIVER SYSTEM MODEL</w:t>
      </w:r>
      <w:bookmarkEnd w:id="98"/>
    </w:p>
    <w:p w14:paraId="08A732E6" w14:textId="77777777" w:rsidR="00666C2D" w:rsidRPr="00464B24" w:rsidRDefault="00666C2D" w:rsidP="00666C2D">
      <w:r w:rsidRPr="00666C2D">
        <w:rPr>
          <w:rStyle w:val="Heading3Char"/>
          <w:i w:val="0"/>
        </w:rPr>
        <w:t xml:space="preserve">Figure </w:t>
      </w:r>
      <w:r w:rsidRPr="00666C2D">
        <w:rPr>
          <w:rStyle w:val="Heading3Char"/>
          <w:i w:val="0"/>
          <w:highlight w:val="yellow"/>
        </w:rPr>
        <w:t>28</w:t>
      </w:r>
      <w:r w:rsidRPr="00666C2D">
        <w:rPr>
          <w:rStyle w:val="Heading3Char"/>
          <w:i w:val="0"/>
        </w:rPr>
        <w:t xml:space="preserve"> shows the confusion matrix for the elevation angles of the DT model trained with the data provided by the first receiving system. Additionally, Figure </w:t>
      </w:r>
      <w:r w:rsidRPr="00666C2D">
        <w:rPr>
          <w:rStyle w:val="Heading3Char"/>
          <w:i w:val="0"/>
          <w:highlight w:val="yellow"/>
        </w:rPr>
        <w:t>29</w:t>
      </w:r>
      <w:r w:rsidRPr="00666C2D">
        <w:rPr>
          <w:rStyle w:val="Heading3Char"/>
          <w:i w:val="0"/>
        </w:rPr>
        <w:t xml:space="preserve"> shows which elevation angles are the most incorrectly predicted by the model. Both figures demonstrate that the model does not tend to correctly predict elevation angles around </w:t>
      </w:r>
      <w:commentRangeStart w:id="99"/>
      <w:r w:rsidRPr="00666C2D">
        <w:rPr>
          <w:rStyle w:val="Heading3Char"/>
          <w:i w:val="0"/>
        </w:rPr>
        <w:t>45</w:t>
      </w:r>
      <w:r w:rsidRPr="00666C2D">
        <w:rPr>
          <w:rStyle w:val="Heading3Char"/>
          <w:rFonts w:cs="Times New Roman"/>
          <w:i w:val="0"/>
        </w:rPr>
        <w:t>°</w:t>
      </w:r>
      <w:r w:rsidRPr="00666C2D">
        <w:rPr>
          <w:rStyle w:val="Heading3Char"/>
          <w:i w:val="0"/>
        </w:rPr>
        <w:t xml:space="preserve">. </w:t>
      </w:r>
      <w:commentRangeEnd w:id="99"/>
      <w:r>
        <w:rPr>
          <w:rStyle w:val="CommentReference"/>
        </w:rPr>
        <w:commentReference w:id="99"/>
      </w:r>
    </w:p>
    <w:p w14:paraId="5949F699" w14:textId="77777777" w:rsidR="00AB6286" w:rsidRDefault="00AB6286" w:rsidP="00AB6286">
      <w:pPr>
        <w:keepNext/>
        <w:ind w:left="0"/>
      </w:pPr>
      <w:r>
        <w:rPr>
          <w:noProof/>
        </w:rPr>
        <w:lastRenderedPageBreak/>
        <w:drawing>
          <wp:inline distT="0" distB="0" distL="0" distR="0" wp14:anchorId="3530F3AD" wp14:editId="16B5D9B4">
            <wp:extent cx="4974336" cy="49377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dfresizer.com-pdf-crop (14)_page-000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74336" cy="4937760"/>
                    </a:xfrm>
                    <a:prstGeom prst="rect">
                      <a:avLst/>
                    </a:prstGeom>
                  </pic:spPr>
                </pic:pic>
              </a:graphicData>
            </a:graphic>
          </wp:inline>
        </w:drawing>
      </w:r>
    </w:p>
    <w:p w14:paraId="33975609" w14:textId="2BEDCF8A" w:rsidR="00AB6286" w:rsidRDefault="00AB6286" w:rsidP="00AB6286">
      <w:pPr>
        <w:pStyle w:val="Caption"/>
      </w:pPr>
      <w:bookmarkStart w:id="100" w:name="_Toc114827525"/>
      <w:r>
        <w:t xml:space="preserve">Figure </w:t>
      </w:r>
      <w:fldSimple w:instr=" SEQ Figure \* ARABIC ">
        <w:r w:rsidR="00C40294">
          <w:rPr>
            <w:noProof/>
          </w:rPr>
          <w:t>33</w:t>
        </w:r>
      </w:fldSimple>
      <w:r w:rsidR="002C46DE">
        <w:rPr>
          <w:noProof/>
        </w:rPr>
        <w:t>8</w:t>
      </w:r>
      <w:r>
        <w:t>.</w:t>
      </w:r>
      <w:r w:rsidR="004C4444">
        <w:t xml:space="preserve"> </w:t>
      </w:r>
      <w:r w:rsidR="004C4444" w:rsidRPr="0047499A">
        <w:t>Confusion matrix</w:t>
      </w:r>
      <w:r w:rsidR="004C4444">
        <w:t xml:space="preserve"> </w:t>
      </w:r>
      <w:r w:rsidR="004C4444" w:rsidRPr="004C4444">
        <w:t xml:space="preserve">for the </w:t>
      </w:r>
      <w:r w:rsidR="004C4444">
        <w:t>elevation</w:t>
      </w:r>
      <w:r w:rsidR="004C4444" w:rsidRPr="004C4444">
        <w:t xml:space="preserve"> angles </w:t>
      </w:r>
      <w:r w:rsidR="004C4444" w:rsidRPr="0047499A">
        <w:t>of the DT model trained with the data provided by the first receiving system.</w:t>
      </w:r>
      <w:bookmarkEnd w:id="100"/>
    </w:p>
    <w:p w14:paraId="4C80E8E8" w14:textId="77777777" w:rsidR="00A24F83" w:rsidRPr="00A24F83" w:rsidRDefault="00A24F83" w:rsidP="00A24F83"/>
    <w:p w14:paraId="2040DA5D" w14:textId="77777777" w:rsidR="00464B24" w:rsidRDefault="00464B24" w:rsidP="00464B24">
      <w:pPr>
        <w:keepNext/>
        <w:ind w:left="0"/>
      </w:pPr>
      <w:r>
        <w:rPr>
          <w:noProof/>
        </w:rPr>
        <w:lastRenderedPageBreak/>
        <w:drawing>
          <wp:inline distT="0" distB="0" distL="0" distR="0" wp14:anchorId="6AC7EC01" wp14:editId="596D9B1E">
            <wp:extent cx="5431790" cy="407416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levation_vs_Number of incorrectly predicted elevation angles_histogram DT_Classifier.jpg"/>
                    <pic:cNvPicPr/>
                  </pic:nvPicPr>
                  <pic:blipFill>
                    <a:blip r:embed="rId49">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A1965B" w14:textId="22F9AA86" w:rsidR="00666C2D" w:rsidRDefault="00464B24" w:rsidP="00666C2D">
      <w:pPr>
        <w:pStyle w:val="Caption"/>
      </w:pPr>
      <w:bookmarkStart w:id="101" w:name="_Toc114827526"/>
      <w:r>
        <w:t xml:space="preserve">Figure </w:t>
      </w:r>
      <w:fldSimple w:instr=" SEQ Figure \* ARABIC ">
        <w:r w:rsidR="00C40294">
          <w:rPr>
            <w:noProof/>
          </w:rPr>
          <w:t>34</w:t>
        </w:r>
      </w:fldSimple>
      <w:r>
        <w:t>.</w:t>
      </w:r>
      <w:r w:rsidR="004C4444">
        <w:t xml:space="preserve"> </w:t>
      </w:r>
      <w:r w:rsidR="00666C2D">
        <w:t>Elevation angles versus the number of incorrectly predicted elevation angles in the first</w:t>
      </w:r>
      <w:r w:rsidR="00666C2D" w:rsidRPr="0047499A">
        <w:t xml:space="preserve"> system.</w:t>
      </w:r>
      <w:bookmarkEnd w:id="101"/>
    </w:p>
    <w:p w14:paraId="2F81EAB3" w14:textId="589B11C8" w:rsidR="009C33CB" w:rsidRDefault="009C33CB" w:rsidP="009C33CB">
      <w:pPr>
        <w:rPr>
          <w:rStyle w:val="Heading3Char"/>
          <w:i w:val="0"/>
        </w:rPr>
      </w:pPr>
      <w:r w:rsidRPr="00464B24">
        <w:rPr>
          <w:rStyle w:val="Heading3Char"/>
          <w:i w:val="0"/>
        </w:rPr>
        <w:t xml:space="preserve">Figure </w:t>
      </w:r>
      <w:r w:rsidRPr="002C46DE">
        <w:rPr>
          <w:rStyle w:val="Heading3Char"/>
          <w:i w:val="0"/>
          <w:highlight w:val="yellow"/>
        </w:rPr>
        <w:t>30</w:t>
      </w:r>
      <w:r w:rsidRPr="00464B24">
        <w:rPr>
          <w:rStyle w:val="Heading3Char"/>
          <w:i w:val="0"/>
        </w:rPr>
        <w:t xml:space="preserve"> shows for which azimuth angles the DT model poorly predicts elevation angles.</w:t>
      </w:r>
      <w:r>
        <w:rPr>
          <w:rStyle w:val="Heading3Char"/>
          <w:i w:val="0"/>
        </w:rPr>
        <w:t xml:space="preserve"> </w:t>
      </w:r>
      <w:r w:rsidRPr="000D53F1">
        <w:rPr>
          <w:rStyle w:val="Heading3Char"/>
          <w:i w:val="0"/>
        </w:rPr>
        <w:t xml:space="preserve">Figure </w:t>
      </w:r>
      <w:r w:rsidRPr="002C46DE">
        <w:rPr>
          <w:rStyle w:val="Heading3Char"/>
          <w:i w:val="0"/>
          <w:highlight w:val="yellow"/>
        </w:rPr>
        <w:t>30</w:t>
      </w:r>
      <w:r w:rsidRPr="000D53F1">
        <w:rPr>
          <w:rStyle w:val="Heading3Char"/>
          <w:i w:val="0"/>
        </w:rPr>
        <w:t xml:space="preserve"> shows that for the azimuth angles around 45</w:t>
      </w:r>
      <w:r>
        <w:rPr>
          <w:rStyle w:val="Heading3Char"/>
          <w:rFonts w:cs="Times New Roman"/>
          <w:i w:val="0"/>
        </w:rPr>
        <w:t>°</w:t>
      </w:r>
      <w:r w:rsidRPr="000D53F1">
        <w:rPr>
          <w:rStyle w:val="Heading3Char"/>
          <w:i w:val="0"/>
        </w:rPr>
        <w:t>, 135</w:t>
      </w:r>
      <w:r>
        <w:rPr>
          <w:rStyle w:val="Heading3Char"/>
          <w:rFonts w:cs="Times New Roman"/>
          <w:i w:val="0"/>
        </w:rPr>
        <w:t>°</w:t>
      </w:r>
      <w:r w:rsidRPr="000D53F1">
        <w:rPr>
          <w:rStyle w:val="Heading3Char"/>
          <w:i w:val="0"/>
        </w:rPr>
        <w:t>, 225</w:t>
      </w:r>
      <w:r>
        <w:rPr>
          <w:rStyle w:val="Heading3Char"/>
          <w:rFonts w:cs="Times New Roman"/>
          <w:i w:val="0"/>
        </w:rPr>
        <w:t>°</w:t>
      </w:r>
      <w:r>
        <w:rPr>
          <w:rStyle w:val="Heading3Char"/>
          <w:i w:val="0"/>
        </w:rPr>
        <w:t xml:space="preserve">, </w:t>
      </w:r>
      <w:r w:rsidRPr="000D53F1">
        <w:rPr>
          <w:rStyle w:val="Heading3Char"/>
          <w:i w:val="0"/>
        </w:rPr>
        <w:t>and 315</w:t>
      </w:r>
      <w:r>
        <w:rPr>
          <w:rStyle w:val="Heading3Char"/>
          <w:rFonts w:cs="Times New Roman"/>
          <w:i w:val="0"/>
        </w:rPr>
        <w:t>°</w:t>
      </w:r>
      <w:r w:rsidRPr="000D53F1">
        <w:rPr>
          <w:rStyle w:val="Heading3Char"/>
          <w:i w:val="0"/>
        </w:rPr>
        <w:t xml:space="preserve"> the DT model has worse resolution than the rest of the azimuth angles.</w:t>
      </w:r>
      <w:r>
        <w:rPr>
          <w:rStyle w:val="Heading3Char"/>
          <w:i w:val="0"/>
        </w:rPr>
        <w:t xml:space="preserve"> </w:t>
      </w:r>
      <w:r w:rsidRPr="000D53F1">
        <w:rPr>
          <w:rStyle w:val="Heading3Char"/>
          <w:i w:val="0"/>
        </w:rPr>
        <w:t xml:space="preserve">The precision of the DT model to predict the elevation angles, with the data provided by the first receiver system proposed, is </w:t>
      </w:r>
      <w:r w:rsidRPr="009B32E7">
        <w:rPr>
          <w:rStyle w:val="Heading3Char"/>
          <w:i w:val="0"/>
        </w:rPr>
        <w:t>92</w:t>
      </w:r>
      <w:r>
        <w:rPr>
          <w:rStyle w:val="Heading3Char"/>
          <w:i w:val="0"/>
        </w:rPr>
        <w:t>.</w:t>
      </w:r>
      <w:r w:rsidRPr="009B32E7">
        <w:rPr>
          <w:rStyle w:val="Heading3Char"/>
          <w:i w:val="0"/>
        </w:rPr>
        <w:t>31</w:t>
      </w:r>
      <w:r w:rsidRPr="000D53F1">
        <w:rPr>
          <w:rStyle w:val="Heading3Char"/>
          <w:i w:val="0"/>
        </w:rPr>
        <w:t>%.</w:t>
      </w:r>
    </w:p>
    <w:p w14:paraId="44D320BE" w14:textId="77777777" w:rsidR="009C33CB" w:rsidRPr="00334D93" w:rsidRDefault="009C33CB" w:rsidP="009C33CB">
      <w:r w:rsidRPr="00B0559B">
        <w:t xml:space="preserve">Appendix </w:t>
      </w:r>
      <w:r w:rsidRPr="00A24F83">
        <w:rPr>
          <w:highlight w:val="yellow"/>
        </w:rPr>
        <w:t>E</w:t>
      </w:r>
      <w:r w:rsidRPr="00B0559B">
        <w:t xml:space="preserve"> shows the confusion matrices of the </w:t>
      </w:r>
      <w:r>
        <w:t>elevation</w:t>
      </w:r>
      <w:r w:rsidRPr="00B0559B">
        <w:t xml:space="preserve"> angles </w:t>
      </w:r>
      <w:r>
        <w:t>for the first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50060CC2" w14:textId="77777777" w:rsidR="009C33CB" w:rsidRPr="009C33CB" w:rsidRDefault="009C33CB" w:rsidP="009C33CB"/>
    <w:p w14:paraId="1106171E" w14:textId="1F2FFF6A" w:rsidR="00464B24" w:rsidRDefault="00464B24" w:rsidP="00464B24">
      <w:pPr>
        <w:pStyle w:val="Caption"/>
      </w:pPr>
    </w:p>
    <w:p w14:paraId="44E29748" w14:textId="77777777" w:rsidR="000D53F1" w:rsidRDefault="000D53F1" w:rsidP="000D53F1">
      <w:pPr>
        <w:keepNext/>
        <w:ind w:left="0"/>
      </w:pPr>
      <w:r>
        <w:rPr>
          <w:noProof/>
        </w:rPr>
        <w:lastRenderedPageBreak/>
        <w:drawing>
          <wp:inline distT="0" distB="0" distL="0" distR="0" wp14:anchorId="4DAE1D98" wp14:editId="5CE4A7BC">
            <wp:extent cx="5431790" cy="4074160"/>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zimuth_vs_Number of incorrectly predicted elevation angles_histogram DT_Classifier.jpg"/>
                    <pic:cNvPicPr/>
                  </pic:nvPicPr>
                  <pic:blipFill>
                    <a:blip r:embed="rId50">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8184E3B" w14:textId="446F38F2" w:rsidR="00F042F0" w:rsidRPr="000D53F1" w:rsidRDefault="000D53F1" w:rsidP="00F042F0">
      <w:pPr>
        <w:pStyle w:val="Caption"/>
      </w:pPr>
      <w:bookmarkStart w:id="102" w:name="_Toc114827527"/>
      <w:r>
        <w:t xml:space="preserve">Figure </w:t>
      </w:r>
      <w:fldSimple w:instr=" SEQ Figure \* ARABIC ">
        <w:r w:rsidR="00C40294">
          <w:rPr>
            <w:noProof/>
          </w:rPr>
          <w:t>35</w:t>
        </w:r>
      </w:fldSimple>
      <w:r>
        <w:t>.</w:t>
      </w:r>
      <w:r w:rsidR="004C4444">
        <w:t xml:space="preserve"> </w:t>
      </w:r>
      <w:r w:rsidR="00F042F0">
        <w:t>Azimuth angles versus the number of incorrectly predicted elevation angles in the first</w:t>
      </w:r>
      <w:r w:rsidR="00F042F0" w:rsidRPr="0047499A">
        <w:t xml:space="preserve"> receiving system.</w:t>
      </w:r>
      <w:bookmarkEnd w:id="102"/>
    </w:p>
    <w:p w14:paraId="3970FED7" w14:textId="328E7F74" w:rsidR="00076750" w:rsidRDefault="00076750" w:rsidP="00076750">
      <w:pPr>
        <w:pStyle w:val="Heading2"/>
        <w:numPr>
          <w:ilvl w:val="0"/>
          <w:numId w:val="21"/>
        </w:numPr>
        <w:rPr>
          <w:rStyle w:val="Heading3Char"/>
          <w:rFonts w:ascii="Arial" w:hAnsi="Arial"/>
          <w:i w:val="0"/>
          <w:sz w:val="26"/>
          <w:szCs w:val="26"/>
        </w:rPr>
      </w:pPr>
      <w:bookmarkStart w:id="103" w:name="_Toc114765121"/>
      <w:r>
        <w:rPr>
          <w:rStyle w:val="Heading3Char"/>
          <w:rFonts w:ascii="Arial" w:hAnsi="Arial"/>
          <w:i w:val="0"/>
          <w:sz w:val="26"/>
          <w:szCs w:val="26"/>
        </w:rPr>
        <w:t>A</w:t>
      </w:r>
      <w:r w:rsidR="00C35476">
        <w:rPr>
          <w:rStyle w:val="Heading3Char"/>
          <w:rFonts w:ascii="Arial" w:hAnsi="Arial"/>
          <w:i w:val="0"/>
          <w:sz w:val="26"/>
          <w:szCs w:val="26"/>
        </w:rPr>
        <w:t>NALYSIS OF ELEVATION ANGLES FOR THE SECOND RECEIVER SYSTEM</w:t>
      </w:r>
      <w:bookmarkEnd w:id="103"/>
    </w:p>
    <w:p w14:paraId="5545FFDE" w14:textId="77777777" w:rsidR="00F042F0" w:rsidRPr="00334D93" w:rsidRDefault="00F042F0" w:rsidP="00F042F0">
      <w:r w:rsidRPr="003B179C">
        <w:t xml:space="preserve">When comparing Figures </w:t>
      </w:r>
      <w:r w:rsidRPr="00F042F0">
        <w:rPr>
          <w:highlight w:val="yellow"/>
        </w:rPr>
        <w:t>28</w:t>
      </w:r>
      <w:r w:rsidRPr="003B179C">
        <w:t xml:space="preserve">, </w:t>
      </w:r>
      <w:r w:rsidRPr="00F042F0">
        <w:rPr>
          <w:highlight w:val="yellow"/>
        </w:rPr>
        <w:t>29</w:t>
      </w:r>
      <w:r>
        <w:t>,</w:t>
      </w:r>
      <w:r w:rsidRPr="003B179C">
        <w:t xml:space="preserve"> and </w:t>
      </w:r>
      <w:r w:rsidRPr="00F042F0">
        <w:rPr>
          <w:highlight w:val="yellow"/>
        </w:rPr>
        <w:t>30</w:t>
      </w:r>
      <w:r w:rsidRPr="003B179C">
        <w:t xml:space="preserve"> with Figures </w:t>
      </w:r>
      <w:r w:rsidRPr="00F042F0">
        <w:rPr>
          <w:highlight w:val="yellow"/>
        </w:rPr>
        <w:t>31</w:t>
      </w:r>
      <w:r w:rsidRPr="003B179C">
        <w:t xml:space="preserve">, </w:t>
      </w:r>
      <w:r w:rsidRPr="00F042F0">
        <w:rPr>
          <w:highlight w:val="yellow"/>
        </w:rPr>
        <w:t>32</w:t>
      </w:r>
      <w:r>
        <w:t>,</w:t>
      </w:r>
      <w:r w:rsidRPr="003B179C">
        <w:t xml:space="preserve"> and </w:t>
      </w:r>
      <w:r w:rsidRPr="00F042F0">
        <w:rPr>
          <w:highlight w:val="yellow"/>
        </w:rPr>
        <w:t>33</w:t>
      </w:r>
      <w:r w:rsidRPr="003B179C">
        <w:t xml:space="preserve"> it is found that the pattern shown for the first receiving system is eliminated by adding </w:t>
      </w:r>
      <w:r>
        <w:t>another strip dipole antenna on the z-</w:t>
      </w:r>
      <w:r w:rsidRPr="003B179C">
        <w:t>axis</w:t>
      </w:r>
      <w:r>
        <w:t xml:space="preserve">. </w:t>
      </w:r>
      <w:r w:rsidRPr="00F042F0">
        <w:rPr>
          <w:rStyle w:val="Heading3Char"/>
          <w:i w:val="0"/>
        </w:rPr>
        <w:t xml:space="preserve">The precision of the DT model to predict the elevation angles, with the data provided by the first receiver system proposed, is 99.3%. </w:t>
      </w:r>
      <w:r w:rsidRPr="00B0559B">
        <w:t xml:space="preserve">Appendix </w:t>
      </w:r>
      <w:r w:rsidRPr="00F042F0">
        <w:rPr>
          <w:highlight w:val="yellow"/>
        </w:rPr>
        <w:t>F</w:t>
      </w:r>
      <w:r w:rsidRPr="00B0559B">
        <w:t xml:space="preserve"> shows the confusion matrices of the </w:t>
      </w:r>
      <w:r>
        <w:t>elevation</w:t>
      </w:r>
      <w:r w:rsidRPr="00B0559B">
        <w:t xml:space="preserve"> angles </w:t>
      </w:r>
      <w:r>
        <w:t>for the secon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F042F0">
        <w:rPr>
          <w:rFonts w:eastAsiaTheme="minorEastAsia"/>
        </w:rPr>
        <w:t xml:space="preserve"> </w:t>
      </w:r>
      <w:r w:rsidRPr="00B0559B">
        <w:t>where the latter is corroborated.</w:t>
      </w:r>
    </w:p>
    <w:p w14:paraId="1FBC6401" w14:textId="504805E5" w:rsidR="003B179C" w:rsidRPr="003B179C" w:rsidRDefault="003B179C" w:rsidP="003B179C"/>
    <w:p w14:paraId="69ACA420" w14:textId="77777777" w:rsidR="003B179C" w:rsidRDefault="003B179C" w:rsidP="003B179C">
      <w:pPr>
        <w:keepNext/>
        <w:ind w:left="0"/>
      </w:pPr>
      <w:r>
        <w:rPr>
          <w:noProof/>
        </w:rPr>
        <w:drawing>
          <wp:inline distT="0" distB="0" distL="0" distR="0" wp14:anchorId="7CC20CFF" wp14:editId="4B03CF55">
            <wp:extent cx="4974336" cy="491947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dfresizer.com-pdf-crop (15)_page-000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25CC11DB" w14:textId="56E1377C" w:rsidR="003B179C" w:rsidRDefault="003B179C" w:rsidP="003B179C">
      <w:pPr>
        <w:pStyle w:val="Caption"/>
      </w:pPr>
      <w:bookmarkStart w:id="104" w:name="_Toc114827528"/>
      <w:r>
        <w:t xml:space="preserve">Figure </w:t>
      </w:r>
      <w:fldSimple w:instr=" SEQ Figure \* ARABIC ">
        <w:r w:rsidR="00C40294">
          <w:rPr>
            <w:noProof/>
          </w:rPr>
          <w:t>36</w:t>
        </w:r>
      </w:fldSimple>
      <w:r>
        <w:t xml:space="preserve">. </w:t>
      </w:r>
      <w:r w:rsidRPr="0047499A">
        <w:t>C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second</w:t>
      </w:r>
      <w:r w:rsidRPr="0047499A">
        <w:t xml:space="preserve"> receiving system.</w:t>
      </w:r>
      <w:bookmarkEnd w:id="104"/>
    </w:p>
    <w:p w14:paraId="7C316653" w14:textId="77777777" w:rsidR="003B179C" w:rsidRDefault="003B179C" w:rsidP="003B179C">
      <w:pPr>
        <w:keepNext/>
        <w:ind w:left="0"/>
      </w:pPr>
      <w:r>
        <w:rPr>
          <w:noProof/>
        </w:rPr>
        <w:lastRenderedPageBreak/>
        <w:drawing>
          <wp:inline distT="0" distB="0" distL="0" distR="0" wp14:anchorId="0F0E02CC" wp14:editId="6C35C944">
            <wp:extent cx="5431790" cy="4074160"/>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levation_vs_Number of incorrectly predicted elevation angles_histogram DT_Classifier.jpg"/>
                    <pic:cNvPicPr/>
                  </pic:nvPicPr>
                  <pic:blipFill>
                    <a:blip r:embed="rId52">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5AB3308" w14:textId="38EFE29A" w:rsidR="003B179C" w:rsidRPr="00471EAC" w:rsidRDefault="003B179C" w:rsidP="003B179C">
      <w:pPr>
        <w:pStyle w:val="Caption"/>
        <w:rPr>
          <w:rStyle w:val="Heading3Char"/>
          <w:rFonts w:eastAsiaTheme="minorHAnsi" w:cstheme="minorBidi"/>
          <w:i/>
          <w:sz w:val="18"/>
          <w:szCs w:val="18"/>
        </w:rPr>
      </w:pPr>
      <w:bookmarkStart w:id="105" w:name="_Toc114827529"/>
      <w:r>
        <w:t xml:space="preserve">Figure </w:t>
      </w:r>
      <w:fldSimple w:instr=" SEQ Figure \* ARABIC ">
        <w:r w:rsidR="00C40294">
          <w:rPr>
            <w:noProof/>
          </w:rPr>
          <w:t>37</w:t>
        </w:r>
      </w:fldSimple>
      <w:r>
        <w:t xml:space="preserve">. </w:t>
      </w:r>
      <w:r w:rsidR="00F042F0">
        <w:t>Elevation angles versus the number of incorrectly predicted elevation angles in the second</w:t>
      </w:r>
      <w:r w:rsidR="00F042F0" w:rsidRPr="0047499A">
        <w:t xml:space="preserve"> receiving system.</w:t>
      </w:r>
      <w:bookmarkEnd w:id="105"/>
    </w:p>
    <w:p w14:paraId="757493E7" w14:textId="1DD96C8A" w:rsidR="003B179C" w:rsidRDefault="003B179C" w:rsidP="003B179C">
      <w:pPr>
        <w:pStyle w:val="Caption"/>
      </w:pPr>
    </w:p>
    <w:p w14:paraId="05C088EB" w14:textId="77777777" w:rsidR="003B179C" w:rsidRDefault="003B179C" w:rsidP="003B179C">
      <w:pPr>
        <w:keepNext/>
        <w:ind w:left="0"/>
      </w:pPr>
      <w:r>
        <w:rPr>
          <w:noProof/>
        </w:rPr>
        <w:lastRenderedPageBreak/>
        <w:drawing>
          <wp:inline distT="0" distB="0" distL="0" distR="0" wp14:anchorId="3E055DEE" wp14:editId="66772A4A">
            <wp:extent cx="5431790" cy="4074160"/>
            <wp:effectExtent l="0" t="0" r="0" b="254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zimuth_vs_Number of incorrectly predicted elevation angles_histogram DT_Classifier.jpg"/>
                    <pic:cNvPicPr/>
                  </pic:nvPicPr>
                  <pic:blipFill>
                    <a:blip r:embed="rId5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79850B1" w14:textId="578BCEF3" w:rsidR="003B179C" w:rsidRDefault="003B179C" w:rsidP="003B179C">
      <w:pPr>
        <w:pStyle w:val="Caption"/>
      </w:pPr>
      <w:bookmarkStart w:id="106" w:name="_Toc114827530"/>
      <w:r>
        <w:t xml:space="preserve">Figure </w:t>
      </w:r>
      <w:fldSimple w:instr=" SEQ Figure \* ARABIC ">
        <w:r w:rsidR="00C40294">
          <w:rPr>
            <w:noProof/>
          </w:rPr>
          <w:t>38</w:t>
        </w:r>
      </w:fldSimple>
      <w:r>
        <w:t xml:space="preserve">. </w:t>
      </w:r>
      <w:r w:rsidR="00F042F0">
        <w:t>Azimuth angles versus the number of incorrectly predicted elevation angles in the second</w:t>
      </w:r>
      <w:r w:rsidR="00F042F0" w:rsidRPr="0047499A">
        <w:t xml:space="preserve"> receiving system.</w:t>
      </w:r>
      <w:bookmarkEnd w:id="106"/>
    </w:p>
    <w:p w14:paraId="30B6F05F" w14:textId="6E484AFE" w:rsidR="003B179C" w:rsidRDefault="003B179C" w:rsidP="003B179C">
      <w:pPr>
        <w:pStyle w:val="Heading2"/>
        <w:numPr>
          <w:ilvl w:val="0"/>
          <w:numId w:val="21"/>
        </w:numPr>
        <w:rPr>
          <w:rStyle w:val="Heading3Char"/>
          <w:rFonts w:ascii="Arial" w:hAnsi="Arial"/>
          <w:i w:val="0"/>
          <w:sz w:val="26"/>
          <w:szCs w:val="26"/>
        </w:rPr>
      </w:pPr>
      <w:bookmarkStart w:id="107" w:name="_Toc114765122"/>
      <w:r>
        <w:rPr>
          <w:rStyle w:val="Heading3Char"/>
          <w:rFonts w:ascii="Arial" w:hAnsi="Arial"/>
          <w:i w:val="0"/>
          <w:sz w:val="26"/>
          <w:szCs w:val="26"/>
        </w:rPr>
        <w:t>ANALYSIS OF</w:t>
      </w:r>
      <w:r w:rsidR="00B063D8">
        <w:rPr>
          <w:rStyle w:val="Heading3Char"/>
          <w:rFonts w:ascii="Arial" w:hAnsi="Arial"/>
          <w:i w:val="0"/>
          <w:sz w:val="26"/>
          <w:szCs w:val="26"/>
        </w:rPr>
        <w:t xml:space="preserve"> ELEVATION ANGLES FOR THE THIRD</w:t>
      </w:r>
      <w:r>
        <w:rPr>
          <w:rStyle w:val="Heading3Char"/>
          <w:rFonts w:ascii="Arial" w:hAnsi="Arial"/>
          <w:i w:val="0"/>
          <w:sz w:val="26"/>
          <w:szCs w:val="26"/>
        </w:rPr>
        <w:t xml:space="preserve"> RECEIVER SYSTEM</w:t>
      </w:r>
      <w:bookmarkEnd w:id="107"/>
    </w:p>
    <w:p w14:paraId="2ECD4091" w14:textId="400CE1C4" w:rsidR="00F042F0" w:rsidRPr="00334D93" w:rsidRDefault="00F042F0" w:rsidP="00F042F0">
      <w:r>
        <w:t xml:space="preserve">Figure </w:t>
      </w:r>
      <w:r w:rsidRPr="00F042F0">
        <w:rPr>
          <w:highlight w:val="yellow"/>
        </w:rPr>
        <w:t>34</w:t>
      </w:r>
      <w:r w:rsidRPr="00E51FA1">
        <w:t xml:space="preserve"> shows</w:t>
      </w:r>
      <w:r>
        <w:t xml:space="preserve"> the c</w:t>
      </w:r>
      <w:r w:rsidRPr="0047499A">
        <w:t>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third</w:t>
      </w:r>
      <w:r w:rsidRPr="0047499A">
        <w:t xml:space="preserve"> receiving system.</w:t>
      </w:r>
      <w:r>
        <w:t xml:space="preserve"> </w:t>
      </w:r>
      <w:r w:rsidRPr="00656E61">
        <w:t>Also</w:t>
      </w:r>
      <w:r>
        <w:t>,</w:t>
      </w:r>
      <w:r w:rsidRPr="00656E61">
        <w:t xml:space="preserve"> figure </w:t>
      </w:r>
      <w:r w:rsidRPr="00F042F0">
        <w:rPr>
          <w:highlight w:val="yellow"/>
        </w:rPr>
        <w:t>35</w:t>
      </w:r>
      <w:r w:rsidRPr="00656E61">
        <w:t xml:space="preserve"> shows</w:t>
      </w:r>
      <w:r>
        <w:t xml:space="preserve"> the e</w:t>
      </w:r>
      <w:r w:rsidRPr="003E4D6B">
        <w:t xml:space="preserve">levation angles versus </w:t>
      </w:r>
      <w:r>
        <w:t>the</w:t>
      </w:r>
      <w:r w:rsidRPr="003E4D6B">
        <w:t xml:space="preserve"> number of incorrectly predict</w:t>
      </w:r>
      <w:r>
        <w:t>ed</w:t>
      </w:r>
      <w:r w:rsidRPr="003E4D6B">
        <w:t xml:space="preserve"> elevation angles in the third receiving system.</w:t>
      </w:r>
      <w:r>
        <w:t xml:space="preserve"> </w:t>
      </w:r>
      <w:r w:rsidRPr="003E4D6B">
        <w:t>In both figures</w:t>
      </w:r>
      <w:r>
        <w:t>,</w:t>
      </w:r>
      <w:r w:rsidRPr="003E4D6B">
        <w:t xml:space="preserve"> it can be seen that the DT model has </w:t>
      </w:r>
      <w:r>
        <w:t xml:space="preserve">a </w:t>
      </w:r>
      <w:r w:rsidRPr="003E4D6B">
        <w:t>worse res</w:t>
      </w:r>
      <w:r>
        <w:t>olution for the first 40</w:t>
      </w:r>
      <w:r w:rsidRPr="00F042F0">
        <w:rPr>
          <w:rFonts w:cs="Times New Roman"/>
        </w:rPr>
        <w:t>°</w:t>
      </w:r>
      <w:r w:rsidRPr="003E4D6B">
        <w:t xml:space="preserve"> of elevation than the rest.</w:t>
      </w:r>
      <w:r>
        <w:t xml:space="preserve"> As shown in F</w:t>
      </w:r>
      <w:r w:rsidRPr="007304B9">
        <w:t xml:space="preserve">igure </w:t>
      </w:r>
      <w:r w:rsidRPr="00F042F0">
        <w:rPr>
          <w:highlight w:val="yellow"/>
        </w:rPr>
        <w:t>24</w:t>
      </w:r>
      <w:r w:rsidRPr="007304B9">
        <w:t xml:space="preserve">, the </w:t>
      </w:r>
      <w:r>
        <w:t>planar V-</w:t>
      </w:r>
      <w:r w:rsidRPr="007304B9">
        <w:t>dipol</w:t>
      </w:r>
      <w:r>
        <w:t>e</w:t>
      </w:r>
      <w:r w:rsidRPr="007304B9">
        <w:t xml:space="preserve"> antenna has</w:t>
      </w:r>
      <w:r>
        <w:t xml:space="preserve"> lower directivity when the elevation angle between the transmitter and the center of the system is between 0</w:t>
      </w:r>
      <w:r w:rsidRPr="00F042F0">
        <w:rPr>
          <w:rStyle w:val="Heading3Char"/>
          <w:rFonts w:cs="Times New Roman"/>
          <w:i w:val="0"/>
        </w:rPr>
        <w:t>°</w:t>
      </w:r>
      <w:r>
        <w:t xml:space="preserve"> and 45</w:t>
      </w:r>
      <w:r w:rsidRPr="00F042F0">
        <w:rPr>
          <w:rStyle w:val="Heading3Char"/>
          <w:rFonts w:cs="Times New Roman"/>
          <w:i w:val="0"/>
        </w:rPr>
        <w:t>°</w:t>
      </w:r>
      <w:r>
        <w:t xml:space="preserve">. Therefore, the powers measured by the receiving antennas are lower when the </w:t>
      </w:r>
      <w:r>
        <w:lastRenderedPageBreak/>
        <w:t>elevation angle between the transmitter and the center of the receiving system is between 0</w:t>
      </w:r>
      <w:r w:rsidRPr="00F042F0">
        <w:rPr>
          <w:rStyle w:val="Heading3Char"/>
          <w:rFonts w:cs="Times New Roman"/>
          <w:i w:val="0"/>
        </w:rPr>
        <w:t>°</w:t>
      </w:r>
      <w:r>
        <w:t xml:space="preserve"> and 45</w:t>
      </w:r>
      <w:r w:rsidRPr="00F042F0">
        <w:rPr>
          <w:rStyle w:val="Heading3Char"/>
          <w:rFonts w:cs="Times New Roman"/>
          <w:i w:val="0"/>
        </w:rPr>
        <w:t>°</w:t>
      </w:r>
      <w:r>
        <w:t xml:space="preserve">. </w:t>
      </w:r>
      <w:r w:rsidRPr="00B0559B">
        <w:t xml:space="preserve">Appendix </w:t>
      </w:r>
      <w:r w:rsidRPr="00F042F0">
        <w:rPr>
          <w:highlight w:val="yellow"/>
        </w:rPr>
        <w:t>G</w:t>
      </w:r>
      <w:r w:rsidRPr="00B0559B">
        <w:t xml:space="preserve"> shows the confusion matrices of the </w:t>
      </w:r>
      <w:r>
        <w:t>elevation</w:t>
      </w:r>
      <w:r w:rsidRPr="00B0559B">
        <w:t xml:space="preserve">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B0559B">
        <w:t>.</w:t>
      </w:r>
    </w:p>
    <w:p w14:paraId="42958BD2" w14:textId="372181D2" w:rsidR="00CB47A8" w:rsidRDefault="00B063D8" w:rsidP="00A24F83">
      <w:pPr>
        <w:ind w:left="0"/>
        <w:jc w:val="left"/>
      </w:pPr>
      <w:r>
        <w:rPr>
          <w:noProof/>
        </w:rPr>
        <w:drawing>
          <wp:inline distT="0" distB="0" distL="0" distR="0" wp14:anchorId="45AF62AF" wp14:editId="049E4B01">
            <wp:extent cx="4974336" cy="4919472"/>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dfresizer.com-pdf-crop (17)_page-000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3F59E537" w14:textId="26FCFA6E" w:rsidR="00B063D8" w:rsidRDefault="00CB47A8" w:rsidP="00CB47A8">
      <w:pPr>
        <w:pStyle w:val="Caption"/>
      </w:pPr>
      <w:bookmarkStart w:id="108" w:name="_Toc114827531"/>
      <w:r>
        <w:t xml:space="preserve">Figure </w:t>
      </w:r>
      <w:fldSimple w:instr=" SEQ Figure \* ARABIC ">
        <w:r w:rsidR="00C40294">
          <w:rPr>
            <w:noProof/>
          </w:rPr>
          <w:t>39</w:t>
        </w:r>
      </w:fldSimple>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third</w:t>
      </w:r>
      <w:r w:rsidR="00E51FA1" w:rsidRPr="0047499A">
        <w:t xml:space="preserve"> receiving system.</w:t>
      </w:r>
      <w:bookmarkEnd w:id="108"/>
    </w:p>
    <w:p w14:paraId="475C5A50" w14:textId="77777777" w:rsidR="00CB47A8" w:rsidRDefault="00CB47A8" w:rsidP="00656E61">
      <w:pPr>
        <w:keepNext/>
        <w:ind w:left="0"/>
      </w:pPr>
      <w:r>
        <w:rPr>
          <w:noProof/>
        </w:rPr>
        <w:lastRenderedPageBreak/>
        <w:drawing>
          <wp:inline distT="0" distB="0" distL="0" distR="0" wp14:anchorId="5F52F5BF" wp14:editId="47B00AFA">
            <wp:extent cx="5431790" cy="4074160"/>
            <wp:effectExtent l="0" t="0" r="0"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levation_vs_Number of incorrectly predicted elevation angles_histogram DT_Classifier.jpg"/>
                    <pic:cNvPicPr/>
                  </pic:nvPicPr>
                  <pic:blipFill>
                    <a:blip r:embed="rId55">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5035CC15" w14:textId="6709F29F" w:rsidR="00E51FA1" w:rsidRDefault="00CB47A8" w:rsidP="00E51FA1">
      <w:pPr>
        <w:pStyle w:val="Caption"/>
      </w:pPr>
      <w:bookmarkStart w:id="109" w:name="_Toc114827532"/>
      <w:r>
        <w:t xml:space="preserve">Figure </w:t>
      </w:r>
      <w:fldSimple w:instr=" SEQ Figure \* ARABIC ">
        <w:r w:rsidR="00C40294">
          <w:rPr>
            <w:noProof/>
          </w:rPr>
          <w:t>40</w:t>
        </w:r>
      </w:fldSimple>
      <w:r>
        <w:t>.</w:t>
      </w:r>
      <w:r w:rsidR="00E51FA1">
        <w:t xml:space="preserve"> </w:t>
      </w:r>
      <w:r w:rsidR="00F042F0">
        <w:t>Elevation angles versus the number of incorrectly predicted elevation angles in the third</w:t>
      </w:r>
      <w:r w:rsidR="00F042F0" w:rsidRPr="0047499A">
        <w:t xml:space="preserve"> receiving system.</w:t>
      </w:r>
      <w:bookmarkEnd w:id="109"/>
    </w:p>
    <w:p w14:paraId="2056C918" w14:textId="77777777" w:rsidR="00F042F0" w:rsidRPr="00E51FA1" w:rsidRDefault="00F042F0" w:rsidP="00F042F0">
      <w:r>
        <w:t xml:space="preserve">Figure </w:t>
      </w:r>
      <w:r w:rsidRPr="006B1449">
        <w:rPr>
          <w:highlight w:val="yellow"/>
        </w:rPr>
        <w:t>36</w:t>
      </w:r>
      <w:r>
        <w:t xml:space="preserve"> shows that the azimuth angles for which the model has the worst resolution are the angles between 0</w:t>
      </w:r>
      <w:r>
        <w:rPr>
          <w:rStyle w:val="Heading3Char"/>
          <w:rFonts w:cs="Times New Roman"/>
          <w:i w:val="0"/>
        </w:rPr>
        <w:t xml:space="preserve">° </w:t>
      </w:r>
      <w:r>
        <w:t>- 30</w:t>
      </w:r>
      <w:r>
        <w:rPr>
          <w:rStyle w:val="Heading3Char"/>
          <w:rFonts w:cs="Times New Roman"/>
          <w:i w:val="0"/>
        </w:rPr>
        <w:t>°</w:t>
      </w:r>
      <w:r>
        <w:t>, 140</w:t>
      </w:r>
      <w:r>
        <w:rPr>
          <w:rStyle w:val="Heading3Char"/>
          <w:rFonts w:cs="Times New Roman"/>
          <w:i w:val="0"/>
        </w:rPr>
        <w:t xml:space="preserve">° </w:t>
      </w:r>
      <w:r>
        <w:t>- 210</w:t>
      </w:r>
      <w:r>
        <w:rPr>
          <w:rStyle w:val="Heading3Char"/>
          <w:rFonts w:cs="Times New Roman"/>
          <w:i w:val="0"/>
        </w:rPr>
        <w:t>°,</w:t>
      </w:r>
      <w:r>
        <w:t xml:space="preserve"> and 325</w:t>
      </w:r>
      <w:r>
        <w:rPr>
          <w:rStyle w:val="Heading3Char"/>
          <w:rFonts w:cs="Times New Roman"/>
          <w:i w:val="0"/>
        </w:rPr>
        <w:t xml:space="preserve">° </w:t>
      </w:r>
      <w:r>
        <w:t>- 359</w:t>
      </w:r>
      <w:r>
        <w:rPr>
          <w:rStyle w:val="Heading3Char"/>
          <w:rFonts w:cs="Times New Roman"/>
          <w:i w:val="0"/>
        </w:rPr>
        <w:t>°</w:t>
      </w:r>
      <w:r>
        <w:t>. T</w:t>
      </w:r>
      <w:r w:rsidRPr="007304B9">
        <w:t>his is due to the same reason that was exp</w:t>
      </w:r>
      <w:r>
        <w:t>lained in subsection 4.4, in F</w:t>
      </w:r>
      <w:r w:rsidRPr="007304B9">
        <w:t xml:space="preserve">igure </w:t>
      </w:r>
      <w:r w:rsidRPr="00CA1BEE">
        <w:rPr>
          <w:highlight w:val="yellow"/>
        </w:rPr>
        <w:t>22</w:t>
      </w:r>
      <w:r>
        <w:t xml:space="preserve">. </w:t>
      </w:r>
      <w:r w:rsidRPr="000C468D">
        <w:t xml:space="preserve">Figure </w:t>
      </w:r>
      <w:r w:rsidRPr="000C468D">
        <w:rPr>
          <w:highlight w:val="yellow"/>
        </w:rPr>
        <w:t>2</w:t>
      </w:r>
      <w:r>
        <w:rPr>
          <w:highlight w:val="yellow"/>
        </w:rPr>
        <w:t>2</w:t>
      </w:r>
      <w:r w:rsidRPr="000C468D">
        <w:t xml:space="preserve"> shows that these azimuth angles are </w:t>
      </w:r>
      <w:r>
        <w:t xml:space="preserve">situated </w:t>
      </w:r>
      <w:r w:rsidRPr="000C468D">
        <w:t xml:space="preserve">where the directivity of the </w:t>
      </w:r>
      <w:r>
        <w:t>planar V-</w:t>
      </w:r>
      <w:r w:rsidRPr="000C468D">
        <w:t xml:space="preserve">dipole antenna </w:t>
      </w:r>
      <w:r>
        <w:t>is</w:t>
      </w:r>
      <w:r w:rsidRPr="000C468D">
        <w:t xml:space="preserve"> lower, therefore it is where the received powers are giving less information to the DT model.</w:t>
      </w:r>
    </w:p>
    <w:p w14:paraId="6C367296" w14:textId="77777777" w:rsidR="007304B9" w:rsidRPr="007304B9" w:rsidRDefault="007304B9" w:rsidP="007304B9"/>
    <w:p w14:paraId="646F2481" w14:textId="4FB9193F" w:rsidR="00CB47A8" w:rsidRDefault="00CB47A8" w:rsidP="00CB47A8">
      <w:pPr>
        <w:pStyle w:val="Caption"/>
      </w:pPr>
    </w:p>
    <w:p w14:paraId="59D9B46F" w14:textId="77777777" w:rsidR="00CB47A8" w:rsidRDefault="00CB47A8" w:rsidP="00656E61">
      <w:pPr>
        <w:keepNext/>
        <w:ind w:left="0"/>
      </w:pPr>
      <w:r>
        <w:rPr>
          <w:noProof/>
        </w:rPr>
        <w:lastRenderedPageBreak/>
        <w:drawing>
          <wp:inline distT="0" distB="0" distL="0" distR="0" wp14:anchorId="77389B51" wp14:editId="47A1F9B4">
            <wp:extent cx="5431790" cy="4074160"/>
            <wp:effectExtent l="0" t="0" r="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zimuth_vs_Number of incorrectly predicted elevation angles_histogram DT_Classifier.jpg"/>
                    <pic:cNvPicPr/>
                  </pic:nvPicPr>
                  <pic:blipFill>
                    <a:blip r:embed="rId5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CDC77D" w14:textId="279EE886" w:rsidR="00CB47A8" w:rsidRDefault="00CB47A8" w:rsidP="00F042F0">
      <w:pPr>
        <w:pStyle w:val="Caption"/>
      </w:pPr>
      <w:bookmarkStart w:id="110" w:name="_Toc114827533"/>
      <w:r>
        <w:t xml:space="preserve">Figure </w:t>
      </w:r>
      <w:fldSimple w:instr=" SEQ Figure \* ARABIC ">
        <w:r w:rsidR="00C40294">
          <w:rPr>
            <w:noProof/>
          </w:rPr>
          <w:t>41</w:t>
        </w:r>
      </w:fldSimple>
      <w:r>
        <w:t>.</w:t>
      </w:r>
      <w:r w:rsidR="00E51FA1">
        <w:t xml:space="preserve"> </w:t>
      </w:r>
      <w:r w:rsidR="00F042F0">
        <w:t>Azimuth angles versus the number of incorrectly predicted elevation angles in the third</w:t>
      </w:r>
      <w:r w:rsidR="00F042F0" w:rsidRPr="0047499A">
        <w:t xml:space="preserve"> receiving system.</w:t>
      </w:r>
      <w:bookmarkEnd w:id="110"/>
    </w:p>
    <w:p w14:paraId="4C27FE1C" w14:textId="3986CD47" w:rsidR="00CB47A8" w:rsidRDefault="00CB47A8" w:rsidP="00CB47A8">
      <w:pPr>
        <w:pStyle w:val="Heading2"/>
        <w:numPr>
          <w:ilvl w:val="0"/>
          <w:numId w:val="21"/>
        </w:numPr>
        <w:rPr>
          <w:rStyle w:val="Heading3Char"/>
          <w:rFonts w:ascii="Arial" w:hAnsi="Arial"/>
          <w:i w:val="0"/>
          <w:sz w:val="26"/>
          <w:szCs w:val="26"/>
        </w:rPr>
      </w:pPr>
      <w:bookmarkStart w:id="111" w:name="_Toc114765123"/>
      <w:r>
        <w:rPr>
          <w:rStyle w:val="Heading3Char"/>
          <w:rFonts w:ascii="Arial" w:hAnsi="Arial"/>
          <w:i w:val="0"/>
          <w:sz w:val="26"/>
          <w:szCs w:val="26"/>
        </w:rPr>
        <w:t>ANALYSIS OF ELEVATION ANGLES FOR THE FOURTH RECEIVER SYSTEM</w:t>
      </w:r>
      <w:bookmarkEnd w:id="111"/>
    </w:p>
    <w:p w14:paraId="037DEEB2" w14:textId="068C73D5" w:rsidR="000360BF" w:rsidRPr="000360BF" w:rsidRDefault="000360BF" w:rsidP="000360BF">
      <w:r w:rsidRPr="000360BF">
        <w:t xml:space="preserve">Figures </w:t>
      </w:r>
      <w:r w:rsidR="006B1449" w:rsidRPr="00C77653">
        <w:rPr>
          <w:highlight w:val="yellow"/>
        </w:rPr>
        <w:t>37</w:t>
      </w:r>
      <w:r w:rsidRPr="000360BF">
        <w:t xml:space="preserve"> and </w:t>
      </w:r>
      <w:r w:rsidR="006B1449" w:rsidRPr="00C77653">
        <w:rPr>
          <w:highlight w:val="yellow"/>
        </w:rPr>
        <w:t>38</w:t>
      </w:r>
      <w:r w:rsidRPr="000360BF">
        <w:t xml:space="preserve"> show that with the information provided by the fifth antenna to the DT model, its resolution for the first 40 elevation angles improves. Figure </w:t>
      </w:r>
      <w:r w:rsidR="006B1449" w:rsidRPr="00C77653">
        <w:rPr>
          <w:highlight w:val="yellow"/>
        </w:rPr>
        <w:t>38</w:t>
      </w:r>
      <w:r w:rsidRPr="000360BF">
        <w:t xml:space="preserve"> shows that the number of errors in the prediction of elevation angles is relatively low. The same is seen in Figure </w:t>
      </w:r>
      <w:r w:rsidR="006B1449" w:rsidRPr="00C77653">
        <w:rPr>
          <w:highlight w:val="yellow"/>
        </w:rPr>
        <w:t>39</w:t>
      </w:r>
      <w:r w:rsidRPr="000360BF">
        <w:t xml:space="preserve">, with the addition of a fifth antenna on the </w:t>
      </w:r>
      <w:r>
        <w:t>z-axis</w:t>
      </w:r>
      <w:r w:rsidRPr="000360BF">
        <w:t xml:space="preserve">. The pattern where the model </w:t>
      </w:r>
      <w:proofErr w:type="spellStart"/>
      <w:r w:rsidRPr="000360BF">
        <w:t>mispredicted</w:t>
      </w:r>
      <w:proofErr w:type="spellEnd"/>
      <w:r w:rsidRPr="000360BF">
        <w:t xml:space="preserve"> elevation angles when azimuth angles were between </w:t>
      </w:r>
      <w:r w:rsidR="001641EA">
        <w:t>0</w:t>
      </w:r>
      <w:r w:rsidR="001641EA">
        <w:rPr>
          <w:rStyle w:val="Heading3Char"/>
          <w:rFonts w:cs="Times New Roman"/>
          <w:i w:val="0"/>
        </w:rPr>
        <w:t>°</w:t>
      </w:r>
      <w:r w:rsidR="003152BA">
        <w:rPr>
          <w:rStyle w:val="Heading3Char"/>
          <w:rFonts w:cs="Times New Roman"/>
          <w:i w:val="0"/>
        </w:rPr>
        <w:t xml:space="preserve"> </w:t>
      </w:r>
      <w:r w:rsidR="001641EA">
        <w:t>-</w:t>
      </w:r>
      <w:r w:rsidR="003152BA">
        <w:t xml:space="preserve"> </w:t>
      </w:r>
      <w:r w:rsidR="001641EA">
        <w:t>30</w:t>
      </w:r>
      <w:r w:rsidR="001641EA">
        <w:rPr>
          <w:rStyle w:val="Heading3Char"/>
          <w:rFonts w:cs="Times New Roman"/>
          <w:i w:val="0"/>
        </w:rPr>
        <w:t>°</w:t>
      </w:r>
      <w:r w:rsidR="001641EA">
        <w:t>, 140</w:t>
      </w:r>
      <w:r w:rsidR="001641EA">
        <w:rPr>
          <w:rStyle w:val="Heading3Char"/>
          <w:rFonts w:cs="Times New Roman"/>
          <w:i w:val="0"/>
        </w:rPr>
        <w:t>°</w:t>
      </w:r>
      <w:r w:rsidR="003152BA">
        <w:rPr>
          <w:rStyle w:val="Heading3Char"/>
          <w:rFonts w:cs="Times New Roman"/>
          <w:i w:val="0"/>
        </w:rPr>
        <w:t xml:space="preserve"> </w:t>
      </w:r>
      <w:r w:rsidR="001641EA">
        <w:t>-</w:t>
      </w:r>
      <w:r w:rsidR="003152BA">
        <w:t xml:space="preserve"> </w:t>
      </w:r>
      <w:r w:rsidR="001641EA">
        <w:t>210</w:t>
      </w:r>
      <w:r w:rsidR="001641EA">
        <w:rPr>
          <w:rStyle w:val="Heading3Char"/>
          <w:rFonts w:cs="Times New Roman"/>
          <w:i w:val="0"/>
        </w:rPr>
        <w:t>°,</w:t>
      </w:r>
      <w:r w:rsidR="001641EA">
        <w:t xml:space="preserve"> and 325</w:t>
      </w:r>
      <w:r w:rsidR="001641EA">
        <w:rPr>
          <w:rStyle w:val="Heading3Char"/>
          <w:rFonts w:cs="Times New Roman"/>
          <w:i w:val="0"/>
        </w:rPr>
        <w:t>°</w:t>
      </w:r>
      <w:r w:rsidR="003152BA">
        <w:rPr>
          <w:rStyle w:val="Heading3Char"/>
          <w:rFonts w:cs="Times New Roman"/>
          <w:i w:val="0"/>
        </w:rPr>
        <w:t xml:space="preserve"> </w:t>
      </w:r>
      <w:r w:rsidR="001641EA">
        <w:t>-</w:t>
      </w:r>
      <w:r w:rsidR="003152BA">
        <w:t xml:space="preserve"> </w:t>
      </w:r>
      <w:r w:rsidR="001641EA">
        <w:t>359</w:t>
      </w:r>
      <w:r w:rsidR="001641EA">
        <w:rPr>
          <w:rStyle w:val="Heading3Char"/>
          <w:rFonts w:cs="Times New Roman"/>
          <w:i w:val="0"/>
        </w:rPr>
        <w:t>°</w:t>
      </w:r>
      <w:r w:rsidR="001641EA">
        <w:t xml:space="preserve"> </w:t>
      </w:r>
      <w:r w:rsidRPr="000360BF">
        <w:t>is now virtually non-existent</w:t>
      </w:r>
      <w:r w:rsidR="003152BA">
        <w:t>.</w:t>
      </w:r>
    </w:p>
    <w:p w14:paraId="4CF5442C" w14:textId="77777777" w:rsidR="00CB47A8" w:rsidRDefault="00CB47A8" w:rsidP="00656E61">
      <w:pPr>
        <w:keepNext/>
        <w:ind w:left="0"/>
      </w:pPr>
      <w:r>
        <w:rPr>
          <w:noProof/>
        </w:rPr>
        <w:lastRenderedPageBreak/>
        <w:drawing>
          <wp:inline distT="0" distB="0" distL="0" distR="0" wp14:anchorId="318B6A4B" wp14:editId="2BF542E9">
            <wp:extent cx="4974336" cy="4919472"/>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dfresizer.com-pdf-crop (19)_page-000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63A99A93" w14:textId="51E17759" w:rsidR="00CB47A8" w:rsidRDefault="00CB47A8" w:rsidP="00CB47A8">
      <w:pPr>
        <w:pStyle w:val="Caption"/>
      </w:pPr>
      <w:bookmarkStart w:id="112" w:name="_Toc114827534"/>
      <w:r>
        <w:t xml:space="preserve">Figure </w:t>
      </w:r>
      <w:fldSimple w:instr=" SEQ Figure \* ARABIC ">
        <w:r w:rsidR="00C40294">
          <w:rPr>
            <w:noProof/>
          </w:rPr>
          <w:t>42</w:t>
        </w:r>
      </w:fldSimple>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fourth</w:t>
      </w:r>
      <w:r w:rsidR="00E51FA1" w:rsidRPr="0047499A">
        <w:t xml:space="preserve"> receiving system.</w:t>
      </w:r>
      <w:bookmarkEnd w:id="112"/>
    </w:p>
    <w:p w14:paraId="557413BC" w14:textId="73E656CC" w:rsidR="00A24F83" w:rsidRPr="00334D93" w:rsidRDefault="00A24F83" w:rsidP="00A24F83">
      <w:r w:rsidRPr="00B0559B">
        <w:t xml:space="preserve">Appendix </w:t>
      </w:r>
      <w:r w:rsidRPr="00A24F83">
        <w:rPr>
          <w:highlight w:val="yellow"/>
        </w:rPr>
        <w:t>H</w:t>
      </w:r>
      <w:r w:rsidRPr="00B0559B">
        <w:t xml:space="preserve"> shows the confusion matrices of the </w:t>
      </w:r>
      <w:r>
        <w:t>elevation</w:t>
      </w:r>
      <w:r w:rsidRPr="00B0559B">
        <w:t xml:space="preserve"> angles </w:t>
      </w:r>
      <w:r>
        <w:t>for the f</w:t>
      </w:r>
      <w:r w:rsidR="003152BA">
        <w:t>ourth</w:t>
      </w:r>
      <w:r>
        <w:t xml:space="preserve">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rsidR="003152BA">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rsidR="003152BA">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003152BA">
        <w:rPr>
          <w:rFonts w:eastAsiaTheme="minorEastAsia"/>
        </w:rPr>
        <w:t xml:space="preserve"> </w:t>
      </w:r>
      <w:r w:rsidR="003152BA" w:rsidRPr="00B0559B">
        <w:t xml:space="preserve">where </w:t>
      </w:r>
      <w:r w:rsidRPr="00B0559B">
        <w:t>the latter is corroborated.</w:t>
      </w:r>
    </w:p>
    <w:p w14:paraId="2AE82747" w14:textId="77777777" w:rsidR="00A24F83" w:rsidRPr="00A24F83" w:rsidRDefault="00A24F83" w:rsidP="00A24F83"/>
    <w:p w14:paraId="768E4F1C" w14:textId="77777777" w:rsidR="00CB47A8" w:rsidRDefault="00CB47A8" w:rsidP="00CB47A8">
      <w:pPr>
        <w:keepNext/>
        <w:ind w:left="0"/>
      </w:pPr>
      <w:r>
        <w:rPr>
          <w:noProof/>
        </w:rPr>
        <w:lastRenderedPageBreak/>
        <w:drawing>
          <wp:inline distT="0" distB="0" distL="0" distR="0" wp14:anchorId="1BD7F41D" wp14:editId="7B14BA49">
            <wp:extent cx="5440680" cy="4078224"/>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levation_vs_Number of incorrectly predicted elevation angles_histogram DT_Classifier.jpg"/>
                    <pic:cNvPicPr/>
                  </pic:nvPicPr>
                  <pic:blipFill>
                    <a:blip r:embed="rId58">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6B42D4B7" w14:textId="5339AF75" w:rsidR="00CB47A8" w:rsidRDefault="00CB47A8" w:rsidP="00A24F83">
      <w:pPr>
        <w:pStyle w:val="Caption"/>
      </w:pPr>
      <w:bookmarkStart w:id="113" w:name="_Toc114827535"/>
      <w:r>
        <w:t xml:space="preserve">Figure </w:t>
      </w:r>
      <w:fldSimple w:instr=" SEQ Figure \* ARABIC ">
        <w:r w:rsidR="00C40294">
          <w:rPr>
            <w:noProof/>
          </w:rPr>
          <w:t>43</w:t>
        </w:r>
      </w:fldSimple>
      <w:r>
        <w:t>.</w:t>
      </w:r>
      <w:r w:rsidR="00E51FA1">
        <w:t xml:space="preserve"> </w:t>
      </w:r>
      <w:r w:rsidR="00F042F0">
        <w:t>Elevation angles versus the number of incorrectly predicted elevation angles in the fourth</w:t>
      </w:r>
      <w:r w:rsidR="00F042F0" w:rsidRPr="0047499A">
        <w:t xml:space="preserve"> receiving system.</w:t>
      </w:r>
      <w:bookmarkEnd w:id="113"/>
    </w:p>
    <w:p w14:paraId="04115336" w14:textId="77777777" w:rsidR="00CB47A8" w:rsidRDefault="00CB47A8" w:rsidP="00CB47A8">
      <w:pPr>
        <w:keepNext/>
        <w:ind w:left="0"/>
      </w:pPr>
      <w:r>
        <w:rPr>
          <w:noProof/>
        </w:rPr>
        <w:lastRenderedPageBreak/>
        <w:drawing>
          <wp:inline distT="0" distB="0" distL="0" distR="0" wp14:anchorId="7766D5AE" wp14:editId="653B73F6">
            <wp:extent cx="5431536" cy="4078224"/>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zimuth_vs_Number of incorrectly predicted elevation angles_histogram DT_Classifier.jpg"/>
                    <pic:cNvPicPr/>
                  </pic:nvPicPr>
                  <pic:blipFill>
                    <a:blip r:embed="rId59">
                      <a:extLst>
                        <a:ext uri="{28A0092B-C50C-407E-A947-70E740481C1C}">
                          <a14:useLocalDpi xmlns:a14="http://schemas.microsoft.com/office/drawing/2010/main" val="0"/>
                        </a:ext>
                      </a:extLst>
                    </a:blip>
                    <a:stretch>
                      <a:fillRect/>
                    </a:stretch>
                  </pic:blipFill>
                  <pic:spPr>
                    <a:xfrm>
                      <a:off x="0" y="0"/>
                      <a:ext cx="5431536" cy="4078224"/>
                    </a:xfrm>
                    <a:prstGeom prst="rect">
                      <a:avLst/>
                    </a:prstGeom>
                  </pic:spPr>
                </pic:pic>
              </a:graphicData>
            </a:graphic>
          </wp:inline>
        </w:drawing>
      </w:r>
    </w:p>
    <w:p w14:paraId="4DAC2904" w14:textId="0471207C" w:rsidR="00F042F0" w:rsidRPr="00CB47A8" w:rsidRDefault="00CB47A8" w:rsidP="00F042F0">
      <w:pPr>
        <w:pStyle w:val="Caption"/>
      </w:pPr>
      <w:bookmarkStart w:id="114" w:name="_Toc114827536"/>
      <w:r>
        <w:t xml:space="preserve">Figure </w:t>
      </w:r>
      <w:fldSimple w:instr=" SEQ Figure \* ARABIC ">
        <w:r w:rsidR="00C40294">
          <w:rPr>
            <w:noProof/>
          </w:rPr>
          <w:t>44</w:t>
        </w:r>
      </w:fldSimple>
      <w:r>
        <w:t>.</w:t>
      </w:r>
      <w:r w:rsidR="00E51FA1">
        <w:t xml:space="preserve"> </w:t>
      </w:r>
      <w:r w:rsidR="00F042F0">
        <w:t>Azimuth angles versus the number of incorrectly predicted elevation angles in the fourth</w:t>
      </w:r>
      <w:r w:rsidR="00F042F0" w:rsidRPr="0047499A">
        <w:t xml:space="preserve"> receiving system.</w:t>
      </w:r>
      <w:bookmarkEnd w:id="114"/>
    </w:p>
    <w:p w14:paraId="09D2E347" w14:textId="06D6C38E" w:rsidR="00076750" w:rsidRDefault="00C35476" w:rsidP="00450888">
      <w:pPr>
        <w:pStyle w:val="Heading2"/>
        <w:numPr>
          <w:ilvl w:val="0"/>
          <w:numId w:val="21"/>
        </w:numPr>
        <w:rPr>
          <w:rStyle w:val="Heading3Char"/>
          <w:rFonts w:ascii="Arial" w:hAnsi="Arial"/>
          <w:i w:val="0"/>
          <w:sz w:val="26"/>
          <w:szCs w:val="26"/>
        </w:rPr>
      </w:pPr>
      <w:bookmarkStart w:id="115" w:name="_Toc114765124"/>
      <w:r w:rsidRPr="00450888">
        <w:rPr>
          <w:rStyle w:val="Heading3Char"/>
          <w:rFonts w:ascii="Arial" w:hAnsi="Arial"/>
          <w:i w:val="0"/>
          <w:sz w:val="26"/>
          <w:szCs w:val="26"/>
        </w:rPr>
        <w:t>PARTIAL CONCLUSIONS</w:t>
      </w:r>
      <w:bookmarkEnd w:id="115"/>
    </w:p>
    <w:p w14:paraId="0E9FD79E" w14:textId="77777777" w:rsidR="00F042F0" w:rsidRDefault="00F042F0" w:rsidP="00F042F0">
      <w:bookmarkStart w:id="116" w:name="_Toc101393072"/>
      <w:r w:rsidRPr="001641EA">
        <w:t>This chapter demonstrates that the results of the ML models, specifically the DT model, will be dependent on the power information provided by the receiving system. This chapter proposes four models of rece</w:t>
      </w:r>
      <w:r>
        <w:t>iving</w:t>
      </w:r>
      <w:r w:rsidRPr="001641EA">
        <w:t xml:space="preserve"> systems:</w:t>
      </w:r>
    </w:p>
    <w:p w14:paraId="251F76A2" w14:textId="77777777" w:rsidR="00F042F0" w:rsidRDefault="00F042F0" w:rsidP="00F042F0">
      <w:pPr>
        <w:pStyle w:val="ListParagraph"/>
        <w:numPr>
          <w:ilvl w:val="0"/>
          <w:numId w:val="25"/>
        </w:numPr>
      </w:pPr>
      <w:r>
        <w:t>First Receiver Model: Consists of four strip dipole antennas.</w:t>
      </w:r>
    </w:p>
    <w:p w14:paraId="4316DB1A" w14:textId="77777777" w:rsidR="00F042F0" w:rsidRDefault="00F042F0" w:rsidP="00F042F0">
      <w:pPr>
        <w:pStyle w:val="ListParagraph"/>
        <w:numPr>
          <w:ilvl w:val="0"/>
          <w:numId w:val="25"/>
        </w:numPr>
      </w:pPr>
      <w:r>
        <w:t>Second Receiver Model: Consists of five strip dipole antennas.</w:t>
      </w:r>
    </w:p>
    <w:p w14:paraId="5EE03B67" w14:textId="77777777" w:rsidR="00F042F0" w:rsidRDefault="00F042F0" w:rsidP="00F042F0">
      <w:pPr>
        <w:pStyle w:val="ListParagraph"/>
        <w:numPr>
          <w:ilvl w:val="0"/>
          <w:numId w:val="25"/>
        </w:numPr>
      </w:pPr>
      <w:r w:rsidRPr="00AA1AEE">
        <w:t xml:space="preserve">Third </w:t>
      </w:r>
      <w:r>
        <w:t>R</w:t>
      </w:r>
      <w:r w:rsidRPr="00AA1AEE">
        <w:t xml:space="preserve">eceiver </w:t>
      </w:r>
      <w:r>
        <w:t>M</w:t>
      </w:r>
      <w:r w:rsidRPr="00AA1AEE">
        <w:t>odel</w:t>
      </w:r>
      <w:r>
        <w:t>: Consists of four planar V-dipole antennas.</w:t>
      </w:r>
    </w:p>
    <w:p w14:paraId="5B53B8C8" w14:textId="77777777" w:rsidR="00F042F0" w:rsidRDefault="00F042F0" w:rsidP="00F042F0">
      <w:pPr>
        <w:pStyle w:val="ListParagraph"/>
        <w:numPr>
          <w:ilvl w:val="0"/>
          <w:numId w:val="25"/>
        </w:numPr>
      </w:pPr>
      <w:r w:rsidRPr="00AA1AEE">
        <w:t>Fourth Receiver Model</w:t>
      </w:r>
      <w:r>
        <w:t>: Consists of five planar V-dipole antennas.</w:t>
      </w:r>
    </w:p>
    <w:p w14:paraId="35E4ACBE" w14:textId="77777777" w:rsidR="00F042F0" w:rsidRDefault="00F042F0" w:rsidP="00F042F0">
      <w:r w:rsidRPr="000E2F72">
        <w:lastRenderedPageBreak/>
        <w:t>To compare which receiving system was better to find the azimuth angle, the MMP proposal and the DT model were used. It is important to clarify that the DT model was not optimized since it was not the objective of this chapter and in the following one the optimization of the DT model and other ML models will be carried out.</w:t>
      </w:r>
      <w:r>
        <w:t xml:space="preserve"> </w:t>
      </w:r>
    </w:p>
    <w:p w14:paraId="20C3D7EE" w14:textId="77777777" w:rsidR="00F042F0" w:rsidRDefault="00F042F0" w:rsidP="00F042F0">
      <w:pPr>
        <w:rPr>
          <w:rFonts w:eastAsiaTheme="minorEastAsia"/>
        </w:rPr>
      </w:pPr>
      <w:r w:rsidRPr="006E613E">
        <w:t xml:space="preserve">The azimuth and elevation angles are in a range of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m:rPr>
            <m:sty m:val="p"/>
          </m:rPr>
          <w:rPr>
            <w:rFonts w:ascii="Cambria Math" w:hAnsi="Cambria Math"/>
          </w:rPr>
          <m:t>,</m:t>
        </m:r>
        <m:sSup>
          <m:sSupPr>
            <m:ctrlPr>
              <w:rPr>
                <w:rFonts w:ascii="Cambria Math" w:hAnsi="Cambria Math"/>
                <w:i/>
              </w:rPr>
            </m:ctrlPr>
          </m:sSupPr>
          <m:e>
            <m:r>
              <w:rPr>
                <w:rFonts w:ascii="Cambria Math" w:hAnsi="Cambria Math"/>
              </w:rPr>
              <m:t>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eastAsiaTheme="minorEastAsia" w:hAnsi="Cambria Math"/>
          </w:rPr>
          <m:t>,</m:t>
        </m:r>
        <m:sSup>
          <m:sSupPr>
            <m:ctrlPr>
              <w:rPr>
                <w:rFonts w:ascii="Cambria Math" w:hAnsi="Cambria Math"/>
                <w:i/>
              </w:rPr>
            </m:ctrlPr>
          </m:sSupPr>
          <m:e>
            <m:r>
              <w:rPr>
                <w:rFonts w:ascii="Cambria Math" w:hAnsi="Cambria Math"/>
              </w:rPr>
              <m:t>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w:r>
        <w:rPr>
          <w:rFonts w:eastAsiaTheme="minorEastAsia"/>
          <w:highlight w:val="yellow"/>
        </w:rPr>
        <w:t>15</w:t>
      </w:r>
      <w:r w:rsidRPr="000F4D8D">
        <w:rPr>
          <w:rFonts w:eastAsiaTheme="minorEastAsia"/>
        </w:rPr>
        <w:t xml:space="preserve"> </w:t>
      </w:r>
      <w:r>
        <w:rPr>
          <w:rFonts w:eastAsiaTheme="minorEastAsia"/>
        </w:rPr>
        <w:t xml:space="preserve">normalized power </w:t>
      </w:r>
      <w:r w:rsidRPr="0064175E">
        <w:rPr>
          <w:rFonts w:eastAsiaTheme="minorEastAsia"/>
        </w:rPr>
        <w:t xml:space="preserve">measurement </w:t>
      </w:r>
      <w:r w:rsidRPr="00792F26">
        <w:t>vectors</w:t>
      </w:r>
      <w:r>
        <w:t xml:space="preserve"> were</w:t>
      </w:r>
      <w:r w:rsidRPr="000F4D8D">
        <w:rPr>
          <w:rFonts w:eastAsiaTheme="minorEastAsia"/>
        </w:rPr>
        <w:t xml:space="preserve"> generated</w:t>
      </w:r>
      <w:r>
        <w:rPr>
          <w:rFonts w:eastAsiaTheme="minorEastAsia"/>
        </w:rPr>
        <w:t>. From</w:t>
      </w:r>
      <w:r w:rsidRPr="00FF3B65">
        <w:rPr>
          <w:rFonts w:eastAsiaTheme="minorEastAsia"/>
        </w:rPr>
        <w:t xml:space="preserve"> the total data, 80% was used to train the DT model</w:t>
      </w:r>
      <w:r>
        <w:rPr>
          <w:rFonts w:eastAsiaTheme="minorEastAsia"/>
        </w:rPr>
        <w:t>,</w:t>
      </w:r>
      <w:r w:rsidRPr="00FF3B65">
        <w:rPr>
          <w:rFonts w:eastAsiaTheme="minorEastAsia"/>
        </w:rPr>
        <w:t xml:space="preserve"> and the remaining 20% </w:t>
      </w:r>
      <w:r>
        <w:rPr>
          <w:rFonts w:eastAsiaTheme="minorEastAsia"/>
        </w:rPr>
        <w:t xml:space="preserve">was used </w:t>
      </w:r>
      <w:r w:rsidRPr="00FF3B65">
        <w:rPr>
          <w:rFonts w:eastAsiaTheme="minorEastAsia"/>
        </w:rPr>
        <w:t xml:space="preserve">for </w:t>
      </w:r>
      <w:r>
        <w:rPr>
          <w:rFonts w:eastAsiaTheme="minorEastAsia"/>
        </w:rPr>
        <w:t xml:space="preserve">the </w:t>
      </w:r>
      <w:r w:rsidRPr="00FF3B65">
        <w:rPr>
          <w:rFonts w:eastAsiaTheme="minorEastAsia"/>
        </w:rPr>
        <w:t>model validation.</w:t>
      </w:r>
    </w:p>
    <w:p w14:paraId="143F9650" w14:textId="77777777" w:rsidR="00F042F0" w:rsidRDefault="00F042F0" w:rsidP="00F042F0">
      <w:pPr>
        <w:rPr>
          <w:rFonts w:eastAsiaTheme="minorEastAsia"/>
        </w:rPr>
      </w:pPr>
      <w:r w:rsidRPr="001A126A">
        <w:rPr>
          <w:rFonts w:eastAsiaTheme="minorEastAsia"/>
        </w:rPr>
        <w:t xml:space="preserve">With the data provided </w:t>
      </w:r>
      <w:r>
        <w:rPr>
          <w:rFonts w:eastAsiaTheme="minorEastAsia"/>
        </w:rPr>
        <w:t>by</w:t>
      </w:r>
      <w:r w:rsidRPr="001A126A">
        <w:rPr>
          <w:rFonts w:eastAsiaTheme="minorEastAsia"/>
        </w:rPr>
        <w:t xml:space="preserve"> the first receiv</w:t>
      </w:r>
      <w:r>
        <w:rPr>
          <w:rFonts w:eastAsiaTheme="minorEastAsia"/>
        </w:rPr>
        <w:t>ing</w:t>
      </w:r>
      <w:r w:rsidRPr="001A126A">
        <w:rPr>
          <w:rFonts w:eastAsiaTheme="minorEastAsia"/>
        </w:rPr>
        <w:t xml:space="preserve"> system proposal, the DT model confuses the real azimuth angles</w:t>
      </w:r>
      <w:r>
        <w:rPr>
          <w:rFonts w:eastAsiaTheme="minorEastAsia"/>
        </w:rPr>
        <w:t xml:space="preserve"> with those that are 180</w:t>
      </w:r>
      <w:r>
        <w:rPr>
          <w:rFonts w:eastAsiaTheme="minorEastAsia" w:cs="Times New Roman"/>
        </w:rPr>
        <w:t>°</w:t>
      </w:r>
      <w:r w:rsidRPr="001A126A">
        <w:rPr>
          <w:rFonts w:eastAsiaTheme="minorEastAsia"/>
        </w:rPr>
        <w:t xml:space="preserve"> </w:t>
      </w:r>
      <w:r>
        <w:rPr>
          <w:rFonts w:eastAsiaTheme="minorEastAsia"/>
        </w:rPr>
        <w:t xml:space="preserve">apart </w:t>
      </w:r>
      <w:r w:rsidRPr="001A126A">
        <w:rPr>
          <w:rFonts w:eastAsiaTheme="minorEastAsia"/>
        </w:rPr>
        <w:t xml:space="preserve">from them. If one </w:t>
      </w:r>
      <w:r>
        <w:rPr>
          <w:rFonts w:eastAsiaTheme="minorEastAsia"/>
        </w:rPr>
        <w:t>extra</w:t>
      </w:r>
      <w:r w:rsidRPr="001A126A">
        <w:rPr>
          <w:rFonts w:eastAsiaTheme="minorEastAsia"/>
        </w:rPr>
        <w:t xml:space="preserve"> </w:t>
      </w:r>
      <w:r>
        <w:rPr>
          <w:rFonts w:eastAsiaTheme="minorEastAsia"/>
        </w:rPr>
        <w:t xml:space="preserve">strip </w:t>
      </w:r>
      <w:r w:rsidRPr="001A126A">
        <w:rPr>
          <w:rFonts w:eastAsiaTheme="minorEastAsia"/>
        </w:rPr>
        <w:t>dipole antenna is added at the Cartesian point (</w:t>
      </w:r>
      <m:oMath>
        <m:r>
          <w:rPr>
            <w:rFonts w:ascii="Cambria Math" w:eastAsiaTheme="minorEastAsia" w:hAnsi="Cambria Math"/>
          </w:rPr>
          <m:t>0.0,r</m:t>
        </m:r>
      </m:oMath>
      <w:r w:rsidRPr="001A126A">
        <w:rPr>
          <w:rFonts w:eastAsiaTheme="minorEastAsia"/>
        </w:rPr>
        <w:t>) this behavior is reduced</w:t>
      </w:r>
      <w:r>
        <w:rPr>
          <w:rFonts w:eastAsiaTheme="minorEastAsia"/>
        </w:rPr>
        <w:t>,</w:t>
      </w:r>
      <w:r w:rsidRPr="001A126A">
        <w:rPr>
          <w:rFonts w:eastAsiaTheme="minorEastAsia"/>
        </w:rPr>
        <w:t xml:space="preserve"> but is still present, reaching wrong predictions of up to 200 azimuth angles for elevation angles aro</w:t>
      </w:r>
      <w:r>
        <w:rPr>
          <w:rFonts w:eastAsiaTheme="minorEastAsia"/>
        </w:rPr>
        <w:t>und 50</w:t>
      </w:r>
      <w:r>
        <w:rPr>
          <w:rFonts w:eastAsiaTheme="minorEastAsia" w:cs="Times New Roman"/>
        </w:rPr>
        <w:t>°</w:t>
      </w:r>
      <w:r>
        <w:rPr>
          <w:rFonts w:eastAsiaTheme="minorEastAsia"/>
        </w:rPr>
        <w:t>, as shown in F</w:t>
      </w:r>
      <w:r w:rsidRPr="001A126A">
        <w:rPr>
          <w:rFonts w:eastAsiaTheme="minorEastAsia"/>
        </w:rPr>
        <w:t xml:space="preserve">igure </w:t>
      </w:r>
      <w:r w:rsidRPr="00511801">
        <w:rPr>
          <w:rFonts w:eastAsiaTheme="minorEastAsia"/>
          <w:highlight w:val="yellow"/>
        </w:rPr>
        <w:t>22</w:t>
      </w:r>
      <w:r>
        <w:rPr>
          <w:rFonts w:eastAsiaTheme="minorEastAsia"/>
        </w:rPr>
        <w:t xml:space="preserve">. </w:t>
      </w:r>
      <w:r w:rsidRPr="001A126A">
        <w:rPr>
          <w:rFonts w:eastAsiaTheme="minorEastAsia"/>
        </w:rPr>
        <w:t xml:space="preserve">On the other hand, the DT model, with the data obtained with the first receiver system proposal, also has an error pattern predicting the elevation angle. </w:t>
      </w:r>
      <w:r>
        <w:rPr>
          <w:rFonts w:eastAsiaTheme="minorEastAsia"/>
        </w:rPr>
        <w:t>However,</w:t>
      </w:r>
      <w:r w:rsidRPr="001A126A">
        <w:rPr>
          <w:rFonts w:eastAsiaTheme="minorEastAsia"/>
        </w:rPr>
        <w:t xml:space="preserve"> this pattern is completely eliminated by adding a </w:t>
      </w:r>
      <w:r>
        <w:rPr>
          <w:rFonts w:eastAsiaTheme="minorEastAsia"/>
        </w:rPr>
        <w:t xml:space="preserve">strip </w:t>
      </w:r>
      <w:r w:rsidRPr="001A126A">
        <w:rPr>
          <w:rFonts w:eastAsiaTheme="minorEastAsia"/>
        </w:rPr>
        <w:t xml:space="preserve">dipole antenna on the </w:t>
      </w:r>
      <w:r>
        <w:rPr>
          <w:rFonts w:eastAsiaTheme="minorEastAsia"/>
        </w:rPr>
        <w:t>z-axis (second receiving system)</w:t>
      </w:r>
      <w:r w:rsidRPr="001A126A">
        <w:rPr>
          <w:rFonts w:eastAsiaTheme="minorEastAsia"/>
        </w:rPr>
        <w:t>.</w:t>
      </w:r>
    </w:p>
    <w:p w14:paraId="66762E29" w14:textId="77777777" w:rsidR="00F042F0" w:rsidRDefault="00F042F0" w:rsidP="00F042F0">
      <w:pPr>
        <w:rPr>
          <w:rFonts w:eastAsiaTheme="minorEastAsia"/>
        </w:rPr>
      </w:pPr>
      <w:r w:rsidRPr="00C734D6">
        <w:rPr>
          <w:rFonts w:eastAsiaTheme="minorEastAsia"/>
        </w:rPr>
        <w:t xml:space="preserve">When four </w:t>
      </w:r>
      <w:r>
        <w:rPr>
          <w:rFonts w:eastAsiaTheme="minorEastAsia"/>
        </w:rPr>
        <w:t>planar V-d</w:t>
      </w:r>
      <w:r w:rsidRPr="00C734D6">
        <w:rPr>
          <w:rFonts w:eastAsiaTheme="minorEastAsia"/>
        </w:rPr>
        <w:t>ipole antennas are used (third receiv</w:t>
      </w:r>
      <w:r>
        <w:rPr>
          <w:rFonts w:eastAsiaTheme="minorEastAsia"/>
        </w:rPr>
        <w:t>ing</w:t>
      </w:r>
      <w:r w:rsidRPr="00C734D6">
        <w:rPr>
          <w:rFonts w:eastAsiaTheme="minorEastAsia"/>
        </w:rPr>
        <w:t xml:space="preserve"> system proposal) the DT model has </w:t>
      </w:r>
      <w:r>
        <w:rPr>
          <w:rFonts w:eastAsiaTheme="minorEastAsia"/>
        </w:rPr>
        <w:t xml:space="preserve">a </w:t>
      </w:r>
      <w:r w:rsidRPr="00C734D6">
        <w:rPr>
          <w:rFonts w:eastAsiaTheme="minorEastAsia"/>
        </w:rPr>
        <w:t xml:space="preserve">worse resolution for azimuth angles between </w:t>
      </w:r>
      <w:r>
        <w:t>0</w:t>
      </w:r>
      <w:r>
        <w:rPr>
          <w:rStyle w:val="Heading3Char"/>
          <w:rFonts w:cs="Times New Roman"/>
          <w:i w:val="0"/>
        </w:rPr>
        <w:t xml:space="preserve">° </w:t>
      </w:r>
      <w:r>
        <w:t>- 30</w:t>
      </w:r>
      <w:r>
        <w:rPr>
          <w:rStyle w:val="Heading3Char"/>
          <w:rFonts w:cs="Times New Roman"/>
          <w:i w:val="0"/>
        </w:rPr>
        <w:t>°</w:t>
      </w:r>
      <w:r>
        <w:t>, 140</w:t>
      </w:r>
      <w:r>
        <w:rPr>
          <w:rStyle w:val="Heading3Char"/>
          <w:rFonts w:cs="Times New Roman"/>
          <w:i w:val="0"/>
        </w:rPr>
        <w:t xml:space="preserve">° </w:t>
      </w:r>
      <w:r>
        <w:t>- 210</w:t>
      </w:r>
      <w:r>
        <w:rPr>
          <w:rStyle w:val="Heading3Char"/>
          <w:rFonts w:cs="Times New Roman"/>
          <w:i w:val="0"/>
        </w:rPr>
        <w:t>°,</w:t>
      </w:r>
      <w:r>
        <w:t xml:space="preserve"> and 325</w:t>
      </w:r>
      <w:r>
        <w:rPr>
          <w:rStyle w:val="Heading3Char"/>
          <w:rFonts w:cs="Times New Roman"/>
          <w:i w:val="0"/>
        </w:rPr>
        <w:t xml:space="preserve">° </w:t>
      </w:r>
      <w:r>
        <w:t>- 359</w:t>
      </w:r>
      <w:r>
        <w:rPr>
          <w:rStyle w:val="Heading3Char"/>
          <w:rFonts w:cs="Times New Roman"/>
          <w:i w:val="0"/>
        </w:rPr>
        <w:t>°,</w:t>
      </w:r>
      <w:r>
        <w:t xml:space="preserve"> </w:t>
      </w:r>
      <w:r w:rsidRPr="00C734D6">
        <w:rPr>
          <w:rFonts w:eastAsiaTheme="minorEastAsia"/>
        </w:rPr>
        <w:t>and the first 40</w:t>
      </w:r>
      <w:r>
        <w:rPr>
          <w:rFonts w:eastAsiaTheme="minorEastAsia" w:cs="Times New Roman"/>
        </w:rPr>
        <w:t>°</w:t>
      </w:r>
      <w:r w:rsidRPr="00C734D6">
        <w:rPr>
          <w:rFonts w:eastAsiaTheme="minorEastAsia"/>
        </w:rPr>
        <w:t xml:space="preserve"> elevation angles. This is due to the directivity of </w:t>
      </w:r>
      <w:r>
        <w:rPr>
          <w:rFonts w:eastAsiaTheme="minorEastAsia"/>
        </w:rPr>
        <w:t>planar V-</w:t>
      </w:r>
      <w:r w:rsidRPr="00C734D6">
        <w:rPr>
          <w:rFonts w:eastAsiaTheme="minorEastAsia"/>
        </w:rPr>
        <w:t>dipole antennas. However, with the fourth proposal, the resolution of the DT model increases for these angles.</w:t>
      </w:r>
      <w:r>
        <w:rPr>
          <w:rFonts w:eastAsiaTheme="minorEastAsia"/>
        </w:rPr>
        <w:t xml:space="preserve"> </w:t>
      </w:r>
    </w:p>
    <w:p w14:paraId="5ED5D673" w14:textId="77777777" w:rsidR="00F042F0" w:rsidRDefault="00F042F0" w:rsidP="00F042F0">
      <w:pPr>
        <w:rPr>
          <w:rFonts w:eastAsiaTheme="minorEastAsia"/>
        </w:rPr>
      </w:pPr>
      <w:r w:rsidRPr="00511801">
        <w:rPr>
          <w:rFonts w:eastAsiaTheme="minorEastAsia"/>
        </w:rPr>
        <w:t xml:space="preserve">Table 4 summarizes the accuracy and MSE of the DT model for each of the receiving systems. In </w:t>
      </w:r>
      <w:r>
        <w:rPr>
          <w:rFonts w:eastAsiaTheme="minorEastAsia"/>
        </w:rPr>
        <w:t xml:space="preserve">the </w:t>
      </w:r>
      <w:r w:rsidRPr="00511801">
        <w:rPr>
          <w:rFonts w:eastAsiaTheme="minorEastAsia"/>
        </w:rPr>
        <w:t xml:space="preserve">table, it is observed that the model obtains both better accuracy and MSE when it uses the data obtained by the fourth receiving system. </w:t>
      </w:r>
      <w:r>
        <w:rPr>
          <w:rFonts w:eastAsiaTheme="minorEastAsia"/>
        </w:rPr>
        <w:t>Therefore</w:t>
      </w:r>
      <w:r w:rsidRPr="00511801">
        <w:rPr>
          <w:rFonts w:eastAsiaTheme="minorEastAsia"/>
        </w:rPr>
        <w:t xml:space="preserve">, the authors of this thesis decide to use </w:t>
      </w:r>
      <w:r>
        <w:rPr>
          <w:rFonts w:eastAsiaTheme="minorEastAsia"/>
        </w:rPr>
        <w:t xml:space="preserve">the fourth </w:t>
      </w:r>
      <w:r w:rsidRPr="00511801">
        <w:rPr>
          <w:rFonts w:eastAsiaTheme="minorEastAsia"/>
        </w:rPr>
        <w:t xml:space="preserve">proposal as </w:t>
      </w:r>
      <w:r>
        <w:rPr>
          <w:rFonts w:eastAsiaTheme="minorEastAsia"/>
        </w:rPr>
        <w:t>the</w:t>
      </w:r>
      <w:r w:rsidRPr="00511801">
        <w:rPr>
          <w:rFonts w:eastAsiaTheme="minorEastAsia"/>
        </w:rPr>
        <w:t xml:space="preserve"> receiving system for the rest of the document.</w:t>
      </w:r>
    </w:p>
    <w:p w14:paraId="07AF2971" w14:textId="08F71D85" w:rsidR="00DF093C" w:rsidRDefault="00DF093C" w:rsidP="00DF093C">
      <w:pPr>
        <w:pStyle w:val="Caption"/>
        <w:keepNext/>
      </w:pPr>
      <w:r>
        <w:lastRenderedPageBreak/>
        <w:t xml:space="preserve">Table </w:t>
      </w:r>
      <w:fldSimple w:instr=" SEQ Table \* ARABIC ">
        <w:r>
          <w:rPr>
            <w:noProof/>
          </w:rPr>
          <w:t>4</w:t>
        </w:r>
      </w:fldSimple>
      <w:r>
        <w:t>. Accuracy</w:t>
      </w:r>
      <w:r w:rsidRPr="00DF093C">
        <w:t xml:space="preserve"> and MSE of the DT model with the data provided by the four proposed receiving systems</w:t>
      </w:r>
      <w:r>
        <w:t>.</w:t>
      </w:r>
      <w:bookmarkEnd w:id="116"/>
    </w:p>
    <w:tbl>
      <w:tblPr>
        <w:tblStyle w:val="TableGrid"/>
        <w:tblW w:w="7920" w:type="dxa"/>
        <w:tblInd w:w="720" w:type="dxa"/>
        <w:tblLayout w:type="fixed"/>
        <w:tblLook w:val="04A0" w:firstRow="1" w:lastRow="0" w:firstColumn="1" w:lastColumn="0" w:noHBand="0" w:noVBand="1"/>
      </w:tblPr>
      <w:tblGrid>
        <w:gridCol w:w="1590"/>
        <w:gridCol w:w="1054"/>
        <w:gridCol w:w="1055"/>
        <w:gridCol w:w="1055"/>
        <w:gridCol w:w="1055"/>
        <w:gridCol w:w="1055"/>
        <w:gridCol w:w="1056"/>
      </w:tblGrid>
      <w:tr w:rsidR="006309C1" w14:paraId="48721A47" w14:textId="77777777" w:rsidTr="002908EB">
        <w:tc>
          <w:tcPr>
            <w:tcW w:w="1668" w:type="dxa"/>
            <w:vMerge w:val="restart"/>
            <w:shd w:val="clear" w:color="auto" w:fill="EDEDED" w:themeFill="accent3" w:themeFillTint="33"/>
          </w:tcPr>
          <w:p w14:paraId="08E6217E" w14:textId="16617E9F" w:rsidR="00DF093C" w:rsidRDefault="00DF093C" w:rsidP="00B306D7">
            <w:pPr>
              <w:ind w:left="0" w:firstLine="0"/>
              <w:jc w:val="left"/>
              <w:rPr>
                <w:rFonts w:eastAsiaTheme="minorEastAsia"/>
              </w:rPr>
            </w:pPr>
            <w:r w:rsidRPr="00B306D7">
              <w:rPr>
                <w:rFonts w:eastAsiaTheme="minorEastAsia"/>
                <w:sz w:val="14"/>
              </w:rPr>
              <w:t>Proposed receptor systems</w:t>
            </w:r>
          </w:p>
        </w:tc>
        <w:tc>
          <w:tcPr>
            <w:tcW w:w="3303" w:type="dxa"/>
            <w:gridSpan w:val="3"/>
            <w:shd w:val="clear" w:color="auto" w:fill="EDEDED" w:themeFill="accent3" w:themeFillTint="33"/>
          </w:tcPr>
          <w:p w14:paraId="4188ECD9" w14:textId="074787DC" w:rsidR="00DF093C" w:rsidRPr="00B306D7" w:rsidRDefault="00DF093C" w:rsidP="00DF093C">
            <w:pPr>
              <w:ind w:left="0" w:firstLine="0"/>
              <w:jc w:val="center"/>
              <w:rPr>
                <w:rFonts w:eastAsiaTheme="minorEastAsia"/>
                <w:sz w:val="14"/>
              </w:rPr>
            </w:pPr>
            <w:r w:rsidRPr="00B306D7">
              <w:rPr>
                <w:sz w:val="14"/>
              </w:rPr>
              <w:t>Accuracy</w:t>
            </w:r>
            <w:r w:rsidR="001B0C57">
              <w:rPr>
                <w:sz w:val="14"/>
              </w:rPr>
              <w:t xml:space="preserve"> (%)</w:t>
            </w:r>
          </w:p>
        </w:tc>
        <w:tc>
          <w:tcPr>
            <w:tcW w:w="3304" w:type="dxa"/>
            <w:gridSpan w:val="3"/>
            <w:shd w:val="clear" w:color="auto" w:fill="EDEDED" w:themeFill="accent3" w:themeFillTint="33"/>
          </w:tcPr>
          <w:p w14:paraId="6EEDAEBE" w14:textId="1C1257D4" w:rsidR="00DF093C" w:rsidRDefault="00DF093C" w:rsidP="00DF093C">
            <w:pPr>
              <w:ind w:left="0" w:firstLine="0"/>
              <w:jc w:val="center"/>
              <w:rPr>
                <w:rFonts w:eastAsiaTheme="minorEastAsia"/>
              </w:rPr>
            </w:pPr>
            <w:r w:rsidRPr="00B306D7">
              <w:rPr>
                <w:rFonts w:eastAsiaTheme="minorEastAsia"/>
                <w:sz w:val="14"/>
              </w:rPr>
              <w:t>MSE</w:t>
            </w:r>
          </w:p>
        </w:tc>
      </w:tr>
      <w:tr w:rsidR="006309C1" w14:paraId="31992E2B" w14:textId="77777777" w:rsidTr="002908EB">
        <w:tc>
          <w:tcPr>
            <w:tcW w:w="1668" w:type="dxa"/>
            <w:vMerge/>
            <w:shd w:val="clear" w:color="auto" w:fill="EDEDED" w:themeFill="accent3" w:themeFillTint="33"/>
          </w:tcPr>
          <w:p w14:paraId="42C63811" w14:textId="77777777" w:rsidR="00DF093C" w:rsidRDefault="00DF093C" w:rsidP="00FF3B65">
            <w:pPr>
              <w:ind w:left="0" w:firstLine="0"/>
              <w:rPr>
                <w:rFonts w:eastAsiaTheme="minorEastAsia"/>
              </w:rPr>
            </w:pPr>
          </w:p>
        </w:tc>
        <w:tc>
          <w:tcPr>
            <w:tcW w:w="1101" w:type="dxa"/>
            <w:shd w:val="clear" w:color="auto" w:fill="DEEAF6" w:themeFill="accent1" w:themeFillTint="33"/>
          </w:tcPr>
          <w:p w14:paraId="4961AA62" w14:textId="598FFF5B" w:rsidR="00DF093C" w:rsidRDefault="00000000" w:rsidP="00FF3B65">
            <w:pPr>
              <w:ind w:left="0" w:firstLine="0"/>
              <w:rPr>
                <w:rFonts w:eastAsiaTheme="minorEastAsia"/>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ϕ</m:t>
                    </m:r>
                  </m:sub>
                </m:sSub>
              </m:oMath>
            </m:oMathPara>
          </w:p>
        </w:tc>
        <w:tc>
          <w:tcPr>
            <w:tcW w:w="1101" w:type="dxa"/>
            <w:shd w:val="clear" w:color="auto" w:fill="DEEAF6" w:themeFill="accent1" w:themeFillTint="33"/>
          </w:tcPr>
          <w:p w14:paraId="42D25302" w14:textId="5ABFA4B8" w:rsidR="00DF093C" w:rsidRPr="0042293B" w:rsidRDefault="00000000" w:rsidP="00FF3B65">
            <w:pPr>
              <w:ind w:left="0" w:firstLine="0"/>
              <w:rPr>
                <w:rFonts w:eastAsiaTheme="minorEastAsia"/>
                <w:sz w:val="14"/>
                <w:szCs w:val="14"/>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θ</m:t>
                    </m:r>
                  </m:sub>
                </m:sSub>
              </m:oMath>
            </m:oMathPara>
          </w:p>
        </w:tc>
        <w:tc>
          <w:tcPr>
            <w:tcW w:w="1101" w:type="dxa"/>
            <w:shd w:val="clear" w:color="auto" w:fill="D5DCE4" w:themeFill="text2" w:themeFillTint="33"/>
          </w:tcPr>
          <w:p w14:paraId="19C752AA" w14:textId="6C586796" w:rsidR="00DF093C" w:rsidRDefault="00000000"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accuracy</m:t>
                    </m:r>
                  </m:e>
                  <m:sub>
                    <m:r>
                      <w:rPr>
                        <w:rFonts w:ascii="Cambria Math" w:eastAsiaTheme="minorEastAsia" w:hAnsi="Cambria Math"/>
                        <w:sz w:val="14"/>
                      </w:rPr>
                      <m:t>MPP</m:t>
                    </m:r>
                  </m:sub>
                </m:sSub>
              </m:oMath>
            </m:oMathPara>
          </w:p>
        </w:tc>
        <w:tc>
          <w:tcPr>
            <w:tcW w:w="1101" w:type="dxa"/>
            <w:shd w:val="clear" w:color="auto" w:fill="DEEAF6" w:themeFill="accent1" w:themeFillTint="33"/>
          </w:tcPr>
          <w:p w14:paraId="0EBAFC8F" w14:textId="2BAD8D4F" w:rsidR="00DF093C" w:rsidRDefault="00000000"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ϕ</m:t>
                    </m:r>
                  </m:sub>
                </m:sSub>
              </m:oMath>
            </m:oMathPara>
          </w:p>
        </w:tc>
        <w:tc>
          <w:tcPr>
            <w:tcW w:w="1101" w:type="dxa"/>
            <w:shd w:val="clear" w:color="auto" w:fill="DEEAF6" w:themeFill="accent1" w:themeFillTint="33"/>
          </w:tcPr>
          <w:p w14:paraId="3677A14A" w14:textId="5D5D711A" w:rsidR="00DF093C" w:rsidRDefault="00000000"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θ</m:t>
                    </m:r>
                  </m:sub>
                </m:sSub>
              </m:oMath>
            </m:oMathPara>
          </w:p>
        </w:tc>
        <w:tc>
          <w:tcPr>
            <w:tcW w:w="1102" w:type="dxa"/>
            <w:shd w:val="clear" w:color="auto" w:fill="D5DCE4" w:themeFill="text2" w:themeFillTint="33"/>
          </w:tcPr>
          <w:p w14:paraId="26735539" w14:textId="258DEEB1" w:rsidR="00DF093C" w:rsidRDefault="00000000"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sub>
                </m:sSub>
              </m:oMath>
            </m:oMathPara>
          </w:p>
        </w:tc>
      </w:tr>
      <w:tr w:rsidR="006309C1" w14:paraId="16EE091F" w14:textId="77777777" w:rsidTr="002908EB">
        <w:tc>
          <w:tcPr>
            <w:tcW w:w="1668" w:type="dxa"/>
            <w:shd w:val="clear" w:color="auto" w:fill="EDEDED" w:themeFill="accent3" w:themeFillTint="33"/>
          </w:tcPr>
          <w:p w14:paraId="5C66E391" w14:textId="7A0A807A" w:rsidR="006309C1" w:rsidRDefault="006309C1" w:rsidP="006309C1">
            <w:pPr>
              <w:ind w:left="0" w:firstLine="0"/>
              <w:rPr>
                <w:rFonts w:eastAsiaTheme="minorEastAsia"/>
              </w:rPr>
            </w:pPr>
            <w:r w:rsidRPr="00B306D7">
              <w:rPr>
                <w:sz w:val="14"/>
              </w:rPr>
              <w:t>First Receiver Model</w:t>
            </w:r>
          </w:p>
        </w:tc>
        <w:tc>
          <w:tcPr>
            <w:tcW w:w="1101" w:type="dxa"/>
            <w:shd w:val="clear" w:color="auto" w:fill="DEEAF6" w:themeFill="accent1" w:themeFillTint="33"/>
          </w:tcPr>
          <w:p w14:paraId="72352058" w14:textId="53F0A2E7" w:rsidR="006309C1" w:rsidRPr="006309C1" w:rsidRDefault="006309C1" w:rsidP="006309C1">
            <w:pPr>
              <w:ind w:left="0" w:firstLine="0"/>
              <w:rPr>
                <w:rFonts w:eastAsiaTheme="minorEastAsia"/>
                <w:sz w:val="12"/>
              </w:rPr>
            </w:pPr>
            <w:r w:rsidRPr="006309C1">
              <w:rPr>
                <w:rFonts w:eastAsiaTheme="minorEastAsia"/>
                <w:sz w:val="12"/>
              </w:rPr>
              <w:t>78</w:t>
            </w:r>
            <w:r>
              <w:rPr>
                <w:rFonts w:eastAsiaTheme="minorEastAsia"/>
                <w:sz w:val="12"/>
              </w:rPr>
              <w:t>.</w:t>
            </w:r>
            <w:r w:rsidRPr="006309C1">
              <w:rPr>
                <w:rFonts w:eastAsiaTheme="minorEastAsia"/>
                <w:sz w:val="12"/>
              </w:rPr>
              <w:t>54</w:t>
            </w:r>
          </w:p>
        </w:tc>
        <w:tc>
          <w:tcPr>
            <w:tcW w:w="1101" w:type="dxa"/>
            <w:shd w:val="clear" w:color="auto" w:fill="DEEAF6" w:themeFill="accent1" w:themeFillTint="33"/>
          </w:tcPr>
          <w:p w14:paraId="6384ADDB" w14:textId="3F9ED5EA" w:rsidR="006309C1" w:rsidRPr="006309C1" w:rsidRDefault="006309C1" w:rsidP="006309C1">
            <w:pPr>
              <w:ind w:left="0" w:firstLine="0"/>
              <w:rPr>
                <w:rFonts w:eastAsiaTheme="minorEastAsia"/>
                <w:sz w:val="12"/>
              </w:rPr>
            </w:pPr>
            <w:r w:rsidRPr="006309C1">
              <w:rPr>
                <w:rFonts w:eastAsiaTheme="minorEastAsia"/>
                <w:sz w:val="12"/>
              </w:rPr>
              <w:t>92</w:t>
            </w:r>
            <w:r>
              <w:rPr>
                <w:rFonts w:eastAsiaTheme="minorEastAsia"/>
                <w:sz w:val="12"/>
              </w:rPr>
              <w:t>.</w:t>
            </w:r>
            <w:r w:rsidRPr="006309C1">
              <w:rPr>
                <w:rFonts w:eastAsiaTheme="minorEastAsia"/>
                <w:sz w:val="12"/>
              </w:rPr>
              <w:t>31</w:t>
            </w:r>
          </w:p>
        </w:tc>
        <w:tc>
          <w:tcPr>
            <w:tcW w:w="1101" w:type="dxa"/>
            <w:shd w:val="clear" w:color="auto" w:fill="D5DCE4" w:themeFill="text2" w:themeFillTint="33"/>
          </w:tcPr>
          <w:p w14:paraId="54F14E8D" w14:textId="0F33E99B" w:rsidR="006309C1" w:rsidRPr="006309C1" w:rsidRDefault="006309C1" w:rsidP="006309C1">
            <w:pPr>
              <w:ind w:left="0" w:firstLine="0"/>
              <w:rPr>
                <w:rFonts w:eastAsiaTheme="minorEastAsia"/>
                <w:sz w:val="12"/>
              </w:rPr>
            </w:pPr>
            <w:r w:rsidRPr="006309C1">
              <w:rPr>
                <w:rFonts w:eastAsiaTheme="minorEastAsia"/>
                <w:sz w:val="12"/>
              </w:rPr>
              <w:t>73</w:t>
            </w:r>
            <w:r>
              <w:rPr>
                <w:rFonts w:eastAsiaTheme="minorEastAsia"/>
                <w:sz w:val="12"/>
              </w:rPr>
              <w:t>.</w:t>
            </w:r>
            <w:r w:rsidRPr="006309C1">
              <w:rPr>
                <w:rFonts w:eastAsiaTheme="minorEastAsia"/>
                <w:sz w:val="12"/>
              </w:rPr>
              <w:t>63</w:t>
            </w:r>
          </w:p>
        </w:tc>
        <w:tc>
          <w:tcPr>
            <w:tcW w:w="1101" w:type="dxa"/>
            <w:shd w:val="clear" w:color="auto" w:fill="DEEAF6" w:themeFill="accent1" w:themeFillTint="33"/>
          </w:tcPr>
          <w:p w14:paraId="2B833E4C" w14:textId="3F27ACB5" w:rsidR="006309C1" w:rsidRPr="006309C1" w:rsidRDefault="006309C1" w:rsidP="006309C1">
            <w:pPr>
              <w:ind w:left="0" w:firstLine="0"/>
              <w:rPr>
                <w:rFonts w:eastAsiaTheme="minorEastAsia"/>
                <w:sz w:val="14"/>
                <w:szCs w:val="14"/>
              </w:rPr>
            </w:pPr>
            <w:r w:rsidRPr="006309C1">
              <w:rPr>
                <w:rFonts w:eastAsiaTheme="minorEastAsia"/>
                <w:sz w:val="14"/>
                <w:szCs w:val="14"/>
              </w:rPr>
              <w:t>1383.78</w:t>
            </w:r>
          </w:p>
        </w:tc>
        <w:tc>
          <w:tcPr>
            <w:tcW w:w="1101" w:type="dxa"/>
            <w:shd w:val="clear" w:color="auto" w:fill="DEEAF6" w:themeFill="accent1" w:themeFillTint="33"/>
          </w:tcPr>
          <w:p w14:paraId="2A0CF918" w14:textId="08958087" w:rsidR="006309C1" w:rsidRPr="006309C1" w:rsidRDefault="006309C1" w:rsidP="006309C1">
            <w:pPr>
              <w:ind w:left="0" w:firstLine="0"/>
              <w:rPr>
                <w:rFonts w:eastAsiaTheme="minorEastAsia"/>
                <w:sz w:val="14"/>
                <w:szCs w:val="14"/>
              </w:rPr>
            </w:pPr>
            <w:r w:rsidRPr="006309C1">
              <w:rPr>
                <w:rFonts w:eastAsiaTheme="minorEastAsia"/>
                <w:sz w:val="14"/>
                <w:szCs w:val="14"/>
              </w:rPr>
              <w:t>16.07</w:t>
            </w:r>
          </w:p>
        </w:tc>
        <w:tc>
          <w:tcPr>
            <w:tcW w:w="1102" w:type="dxa"/>
            <w:shd w:val="clear" w:color="auto" w:fill="D5DCE4" w:themeFill="text2" w:themeFillTint="33"/>
          </w:tcPr>
          <w:p w14:paraId="0402437A" w14:textId="69A70385" w:rsidR="006309C1" w:rsidRPr="006309C1" w:rsidRDefault="006309C1" w:rsidP="006309C1">
            <w:pPr>
              <w:ind w:left="0" w:firstLine="0"/>
              <w:rPr>
                <w:rFonts w:eastAsiaTheme="minorEastAsia"/>
                <w:sz w:val="14"/>
                <w:szCs w:val="14"/>
              </w:rPr>
            </w:pPr>
            <w:r w:rsidRPr="006309C1">
              <w:rPr>
                <w:rFonts w:eastAsiaTheme="minorEastAsia"/>
                <w:sz w:val="14"/>
                <w:szCs w:val="14"/>
              </w:rPr>
              <w:t>1399.86</w:t>
            </w:r>
          </w:p>
        </w:tc>
      </w:tr>
      <w:tr w:rsidR="006309C1" w14:paraId="43C5635A" w14:textId="77777777" w:rsidTr="002908EB">
        <w:tc>
          <w:tcPr>
            <w:tcW w:w="1668" w:type="dxa"/>
            <w:shd w:val="clear" w:color="auto" w:fill="EDEDED" w:themeFill="accent3" w:themeFillTint="33"/>
          </w:tcPr>
          <w:p w14:paraId="44E0AD9F" w14:textId="4E571844" w:rsidR="006309C1" w:rsidRDefault="006309C1" w:rsidP="006309C1">
            <w:pPr>
              <w:ind w:left="0" w:firstLine="0"/>
              <w:rPr>
                <w:rFonts w:eastAsiaTheme="minorEastAsia"/>
              </w:rPr>
            </w:pPr>
            <w:r w:rsidRPr="00B306D7">
              <w:rPr>
                <w:sz w:val="14"/>
              </w:rPr>
              <w:t>Second Receiver Model</w:t>
            </w:r>
          </w:p>
        </w:tc>
        <w:tc>
          <w:tcPr>
            <w:tcW w:w="1101" w:type="dxa"/>
            <w:shd w:val="clear" w:color="auto" w:fill="DEEAF6" w:themeFill="accent1" w:themeFillTint="33"/>
          </w:tcPr>
          <w:p w14:paraId="7A7191E9" w14:textId="69D36049" w:rsidR="006309C1" w:rsidRPr="001B0C57" w:rsidRDefault="00A1660D" w:rsidP="006309C1">
            <w:pPr>
              <w:ind w:left="0" w:firstLine="0"/>
              <w:rPr>
                <w:rFonts w:eastAsiaTheme="minorEastAsia"/>
                <w:sz w:val="12"/>
              </w:rPr>
            </w:pPr>
            <w:r w:rsidRPr="001B0C57">
              <w:rPr>
                <w:rFonts w:eastAsiaTheme="minorEastAsia"/>
                <w:sz w:val="12"/>
              </w:rPr>
              <w:t>79.05</w:t>
            </w:r>
          </w:p>
        </w:tc>
        <w:tc>
          <w:tcPr>
            <w:tcW w:w="1101" w:type="dxa"/>
            <w:shd w:val="clear" w:color="auto" w:fill="DEEAF6" w:themeFill="accent1" w:themeFillTint="33"/>
          </w:tcPr>
          <w:p w14:paraId="6FA8E44E" w14:textId="383D2DCE" w:rsidR="006309C1" w:rsidRPr="001B0C57" w:rsidRDefault="00A1660D" w:rsidP="006309C1">
            <w:pPr>
              <w:ind w:left="0" w:firstLine="0"/>
              <w:rPr>
                <w:rFonts w:eastAsiaTheme="minorEastAsia"/>
                <w:sz w:val="12"/>
              </w:rPr>
            </w:pPr>
            <w:r w:rsidRPr="001B0C57">
              <w:rPr>
                <w:rFonts w:eastAsiaTheme="minorEastAsia"/>
                <w:sz w:val="12"/>
              </w:rPr>
              <w:t>99.30</w:t>
            </w:r>
          </w:p>
        </w:tc>
        <w:tc>
          <w:tcPr>
            <w:tcW w:w="1101" w:type="dxa"/>
            <w:shd w:val="clear" w:color="auto" w:fill="D5DCE4" w:themeFill="text2" w:themeFillTint="33"/>
          </w:tcPr>
          <w:p w14:paraId="0F647A12" w14:textId="36AC6906" w:rsidR="006309C1" w:rsidRPr="001B0C57" w:rsidRDefault="001B0C57" w:rsidP="006309C1">
            <w:pPr>
              <w:ind w:left="0" w:firstLine="0"/>
              <w:rPr>
                <w:rFonts w:eastAsiaTheme="minorEastAsia"/>
                <w:sz w:val="12"/>
              </w:rPr>
            </w:pPr>
            <w:r w:rsidRPr="001B0C57">
              <w:rPr>
                <w:rFonts w:eastAsiaTheme="minorEastAsia"/>
                <w:sz w:val="12"/>
              </w:rPr>
              <w:t>78.58</w:t>
            </w:r>
          </w:p>
        </w:tc>
        <w:tc>
          <w:tcPr>
            <w:tcW w:w="1101" w:type="dxa"/>
            <w:shd w:val="clear" w:color="auto" w:fill="DEEAF6" w:themeFill="accent1" w:themeFillTint="33"/>
          </w:tcPr>
          <w:p w14:paraId="5CF70282" w14:textId="458F9896" w:rsidR="006309C1" w:rsidRPr="001B0C57" w:rsidRDefault="001B0C57" w:rsidP="006309C1">
            <w:pPr>
              <w:ind w:left="0" w:firstLine="0"/>
              <w:rPr>
                <w:rFonts w:eastAsiaTheme="minorEastAsia"/>
                <w:sz w:val="12"/>
              </w:rPr>
            </w:pPr>
            <w:r w:rsidRPr="001B0C57">
              <w:rPr>
                <w:rFonts w:eastAsiaTheme="minorEastAsia"/>
                <w:sz w:val="12"/>
              </w:rPr>
              <w:t>386.86</w:t>
            </w:r>
          </w:p>
        </w:tc>
        <w:tc>
          <w:tcPr>
            <w:tcW w:w="1101" w:type="dxa"/>
            <w:shd w:val="clear" w:color="auto" w:fill="DEEAF6" w:themeFill="accent1" w:themeFillTint="33"/>
          </w:tcPr>
          <w:p w14:paraId="3E967B6F" w14:textId="5E5B2D9E" w:rsidR="006309C1" w:rsidRPr="001B0C57" w:rsidRDefault="001B0C57" w:rsidP="006309C1">
            <w:pPr>
              <w:ind w:left="0" w:firstLine="0"/>
              <w:rPr>
                <w:rFonts w:eastAsiaTheme="minorEastAsia"/>
                <w:sz w:val="12"/>
              </w:rPr>
            </w:pPr>
            <w:r w:rsidRPr="001B0C57">
              <w:rPr>
                <w:rFonts w:eastAsiaTheme="minorEastAsia"/>
                <w:sz w:val="12"/>
              </w:rPr>
              <w:t>0.20</w:t>
            </w:r>
          </w:p>
        </w:tc>
        <w:tc>
          <w:tcPr>
            <w:tcW w:w="1102" w:type="dxa"/>
            <w:shd w:val="clear" w:color="auto" w:fill="D5DCE4" w:themeFill="text2" w:themeFillTint="33"/>
          </w:tcPr>
          <w:p w14:paraId="5ACCE639" w14:textId="3C5904FE" w:rsidR="006309C1" w:rsidRPr="001B0C57" w:rsidRDefault="001B0C57" w:rsidP="006309C1">
            <w:pPr>
              <w:ind w:left="0" w:firstLine="0"/>
              <w:rPr>
                <w:rFonts w:eastAsiaTheme="minorEastAsia"/>
                <w:sz w:val="12"/>
              </w:rPr>
            </w:pPr>
            <w:r w:rsidRPr="001B0C57">
              <w:rPr>
                <w:rFonts w:eastAsiaTheme="minorEastAsia"/>
                <w:sz w:val="12"/>
              </w:rPr>
              <w:t>387.06</w:t>
            </w:r>
          </w:p>
        </w:tc>
      </w:tr>
      <w:tr w:rsidR="006309C1" w14:paraId="2772CC2E" w14:textId="77777777" w:rsidTr="002908EB">
        <w:tc>
          <w:tcPr>
            <w:tcW w:w="1668" w:type="dxa"/>
            <w:shd w:val="clear" w:color="auto" w:fill="EDEDED" w:themeFill="accent3" w:themeFillTint="33"/>
          </w:tcPr>
          <w:p w14:paraId="06815B2D" w14:textId="1EF7ACC6" w:rsidR="006309C1" w:rsidRPr="00B306D7" w:rsidRDefault="006309C1" w:rsidP="006309C1">
            <w:pPr>
              <w:ind w:left="0" w:firstLine="0"/>
              <w:rPr>
                <w:rFonts w:eastAsiaTheme="minorEastAsia"/>
                <w:sz w:val="14"/>
              </w:rPr>
            </w:pPr>
            <w:r w:rsidRPr="00B306D7">
              <w:rPr>
                <w:sz w:val="14"/>
              </w:rPr>
              <w:t>Third Receiver Model</w:t>
            </w:r>
          </w:p>
        </w:tc>
        <w:tc>
          <w:tcPr>
            <w:tcW w:w="1101" w:type="dxa"/>
            <w:shd w:val="clear" w:color="auto" w:fill="DEEAF6" w:themeFill="accent1" w:themeFillTint="33"/>
          </w:tcPr>
          <w:p w14:paraId="2B937AE8" w14:textId="6D31E61E" w:rsidR="006309C1" w:rsidRPr="001B0C57" w:rsidRDefault="001B0C57" w:rsidP="006309C1">
            <w:pPr>
              <w:ind w:left="0" w:firstLine="0"/>
              <w:rPr>
                <w:rFonts w:eastAsiaTheme="minorEastAsia"/>
                <w:sz w:val="12"/>
              </w:rPr>
            </w:pPr>
            <w:r w:rsidRPr="001B0C57">
              <w:rPr>
                <w:rFonts w:eastAsiaTheme="minorEastAsia"/>
                <w:sz w:val="12"/>
              </w:rPr>
              <w:t>78.98</w:t>
            </w:r>
          </w:p>
        </w:tc>
        <w:tc>
          <w:tcPr>
            <w:tcW w:w="1101" w:type="dxa"/>
            <w:shd w:val="clear" w:color="auto" w:fill="DEEAF6" w:themeFill="accent1" w:themeFillTint="33"/>
          </w:tcPr>
          <w:p w14:paraId="13C403EB" w14:textId="25B9E6C3" w:rsidR="006309C1" w:rsidRPr="001B0C57" w:rsidRDefault="001B0C57" w:rsidP="006309C1">
            <w:pPr>
              <w:ind w:left="0" w:firstLine="0"/>
              <w:rPr>
                <w:rFonts w:eastAsiaTheme="minorEastAsia"/>
                <w:sz w:val="12"/>
              </w:rPr>
            </w:pPr>
            <w:r w:rsidRPr="001B0C57">
              <w:rPr>
                <w:rFonts w:eastAsiaTheme="minorEastAsia"/>
                <w:sz w:val="12"/>
              </w:rPr>
              <w:t>79.59</w:t>
            </w:r>
          </w:p>
        </w:tc>
        <w:tc>
          <w:tcPr>
            <w:tcW w:w="1101" w:type="dxa"/>
            <w:shd w:val="clear" w:color="auto" w:fill="D5DCE4" w:themeFill="text2" w:themeFillTint="33"/>
          </w:tcPr>
          <w:p w14:paraId="0155136D" w14:textId="12CAA322" w:rsidR="006309C1" w:rsidRPr="001B0C57" w:rsidRDefault="001B0C57" w:rsidP="006309C1">
            <w:pPr>
              <w:ind w:left="0" w:firstLine="0"/>
              <w:rPr>
                <w:rFonts w:eastAsiaTheme="minorEastAsia"/>
                <w:sz w:val="12"/>
              </w:rPr>
            </w:pPr>
            <w:r w:rsidRPr="001B0C57">
              <w:rPr>
                <w:rFonts w:eastAsiaTheme="minorEastAsia"/>
                <w:sz w:val="12"/>
              </w:rPr>
              <w:t>66.75</w:t>
            </w:r>
          </w:p>
        </w:tc>
        <w:tc>
          <w:tcPr>
            <w:tcW w:w="1101" w:type="dxa"/>
            <w:shd w:val="clear" w:color="auto" w:fill="DEEAF6" w:themeFill="accent1" w:themeFillTint="33"/>
          </w:tcPr>
          <w:p w14:paraId="1D0197E4" w14:textId="158F54ED" w:rsidR="006309C1" w:rsidRPr="001B0C57" w:rsidRDefault="001B0C57" w:rsidP="006309C1">
            <w:pPr>
              <w:ind w:left="0" w:firstLine="0"/>
              <w:rPr>
                <w:rFonts w:eastAsiaTheme="minorEastAsia"/>
                <w:sz w:val="12"/>
              </w:rPr>
            </w:pPr>
            <w:r w:rsidRPr="001B0C57">
              <w:rPr>
                <w:rFonts w:eastAsiaTheme="minorEastAsia"/>
                <w:sz w:val="12"/>
              </w:rPr>
              <w:t>2021.22</w:t>
            </w:r>
          </w:p>
        </w:tc>
        <w:tc>
          <w:tcPr>
            <w:tcW w:w="1101" w:type="dxa"/>
            <w:shd w:val="clear" w:color="auto" w:fill="DEEAF6" w:themeFill="accent1" w:themeFillTint="33"/>
          </w:tcPr>
          <w:p w14:paraId="56E1BF08" w14:textId="718D09FA" w:rsidR="006309C1" w:rsidRPr="001B0C57" w:rsidRDefault="001B0C57" w:rsidP="006309C1">
            <w:pPr>
              <w:ind w:left="0" w:firstLine="0"/>
              <w:rPr>
                <w:rFonts w:eastAsiaTheme="minorEastAsia"/>
                <w:sz w:val="12"/>
              </w:rPr>
            </w:pPr>
            <w:r w:rsidRPr="001B0C57">
              <w:rPr>
                <w:rFonts w:eastAsiaTheme="minorEastAsia"/>
                <w:sz w:val="12"/>
              </w:rPr>
              <w:t>12.02</w:t>
            </w:r>
          </w:p>
        </w:tc>
        <w:tc>
          <w:tcPr>
            <w:tcW w:w="1102" w:type="dxa"/>
            <w:shd w:val="clear" w:color="auto" w:fill="D5DCE4" w:themeFill="text2" w:themeFillTint="33"/>
          </w:tcPr>
          <w:p w14:paraId="4B1A0343" w14:textId="67CD6EF8" w:rsidR="006309C1" w:rsidRPr="001B0C57" w:rsidRDefault="001B0C57" w:rsidP="006309C1">
            <w:pPr>
              <w:ind w:left="0" w:firstLine="0"/>
              <w:rPr>
                <w:rFonts w:eastAsiaTheme="minorEastAsia"/>
                <w:sz w:val="12"/>
              </w:rPr>
            </w:pPr>
            <w:r w:rsidRPr="001B0C57">
              <w:rPr>
                <w:rFonts w:eastAsiaTheme="minorEastAsia"/>
                <w:sz w:val="12"/>
              </w:rPr>
              <w:t>2033.24</w:t>
            </w:r>
          </w:p>
        </w:tc>
      </w:tr>
      <w:tr w:rsidR="006309C1" w14:paraId="5C1DC0A6" w14:textId="77777777" w:rsidTr="002908EB">
        <w:tc>
          <w:tcPr>
            <w:tcW w:w="1668" w:type="dxa"/>
            <w:shd w:val="clear" w:color="auto" w:fill="EDEDED" w:themeFill="accent3" w:themeFillTint="33"/>
          </w:tcPr>
          <w:p w14:paraId="7A0FD7B3" w14:textId="45792381" w:rsidR="006309C1" w:rsidRPr="00B306D7" w:rsidRDefault="006309C1" w:rsidP="006309C1">
            <w:pPr>
              <w:ind w:left="0" w:firstLine="0"/>
              <w:rPr>
                <w:rFonts w:eastAsiaTheme="minorEastAsia"/>
                <w:sz w:val="14"/>
              </w:rPr>
            </w:pPr>
            <w:r w:rsidRPr="00B306D7">
              <w:rPr>
                <w:sz w:val="14"/>
              </w:rPr>
              <w:t>Fourth Receiver Model</w:t>
            </w:r>
          </w:p>
        </w:tc>
        <w:tc>
          <w:tcPr>
            <w:tcW w:w="1101" w:type="dxa"/>
            <w:shd w:val="clear" w:color="auto" w:fill="DEEAF6" w:themeFill="accent1" w:themeFillTint="33"/>
          </w:tcPr>
          <w:p w14:paraId="4CD2E9CF" w14:textId="059BA140" w:rsidR="006309C1" w:rsidRPr="001B0C57" w:rsidRDefault="001B0C57" w:rsidP="006309C1">
            <w:pPr>
              <w:ind w:left="0" w:firstLine="0"/>
              <w:rPr>
                <w:rFonts w:eastAsiaTheme="minorEastAsia"/>
                <w:sz w:val="14"/>
              </w:rPr>
            </w:pPr>
            <w:r w:rsidRPr="001B0C57">
              <w:rPr>
                <w:rFonts w:eastAsiaTheme="minorEastAsia"/>
                <w:sz w:val="14"/>
              </w:rPr>
              <w:t>84</w:t>
            </w:r>
            <w:r w:rsidR="002908EB">
              <w:rPr>
                <w:rFonts w:eastAsiaTheme="minorEastAsia"/>
                <w:sz w:val="14"/>
              </w:rPr>
              <w:t>.</w:t>
            </w:r>
            <w:r w:rsidRPr="001B0C57">
              <w:rPr>
                <w:rFonts w:eastAsiaTheme="minorEastAsia"/>
                <w:sz w:val="14"/>
              </w:rPr>
              <w:t>16</w:t>
            </w:r>
          </w:p>
        </w:tc>
        <w:tc>
          <w:tcPr>
            <w:tcW w:w="1101" w:type="dxa"/>
            <w:shd w:val="clear" w:color="auto" w:fill="DEEAF6" w:themeFill="accent1" w:themeFillTint="33"/>
          </w:tcPr>
          <w:p w14:paraId="1340330C" w14:textId="39426D2E" w:rsidR="006309C1" w:rsidRPr="001B0C57" w:rsidRDefault="001B0C57" w:rsidP="006309C1">
            <w:pPr>
              <w:ind w:left="0" w:firstLine="0"/>
              <w:rPr>
                <w:rFonts w:eastAsiaTheme="minorEastAsia"/>
                <w:sz w:val="14"/>
              </w:rPr>
            </w:pPr>
            <w:r w:rsidRPr="001B0C57">
              <w:rPr>
                <w:rFonts w:eastAsiaTheme="minorEastAsia"/>
                <w:sz w:val="14"/>
              </w:rPr>
              <w:t>93</w:t>
            </w:r>
            <w:r w:rsidR="002908EB">
              <w:rPr>
                <w:rFonts w:eastAsiaTheme="minorEastAsia"/>
                <w:sz w:val="14"/>
              </w:rPr>
              <w:t>.</w:t>
            </w:r>
            <w:r w:rsidRPr="001B0C57">
              <w:rPr>
                <w:rFonts w:eastAsiaTheme="minorEastAsia"/>
                <w:sz w:val="14"/>
              </w:rPr>
              <w:t>15</w:t>
            </w:r>
          </w:p>
        </w:tc>
        <w:tc>
          <w:tcPr>
            <w:tcW w:w="1101" w:type="dxa"/>
            <w:shd w:val="clear" w:color="auto" w:fill="D5DCE4" w:themeFill="text2" w:themeFillTint="33"/>
          </w:tcPr>
          <w:p w14:paraId="49077A21" w14:textId="40BC81AB" w:rsidR="006309C1" w:rsidRPr="001B0C57" w:rsidRDefault="001B0C57" w:rsidP="006309C1">
            <w:pPr>
              <w:ind w:left="0" w:firstLine="0"/>
              <w:rPr>
                <w:rFonts w:eastAsiaTheme="minorEastAsia"/>
                <w:sz w:val="14"/>
              </w:rPr>
            </w:pPr>
            <w:r w:rsidRPr="001B0C57">
              <w:rPr>
                <w:rFonts w:eastAsiaTheme="minorEastAsia"/>
                <w:sz w:val="14"/>
              </w:rPr>
              <w:t>79.92</w:t>
            </w:r>
          </w:p>
        </w:tc>
        <w:tc>
          <w:tcPr>
            <w:tcW w:w="1101" w:type="dxa"/>
            <w:shd w:val="clear" w:color="auto" w:fill="DEEAF6" w:themeFill="accent1" w:themeFillTint="33"/>
          </w:tcPr>
          <w:p w14:paraId="0D464612" w14:textId="56947048" w:rsidR="006309C1" w:rsidRPr="001B0C57" w:rsidRDefault="001B0C57" w:rsidP="006309C1">
            <w:pPr>
              <w:ind w:left="0" w:firstLine="0"/>
              <w:rPr>
                <w:rFonts w:eastAsiaTheme="minorEastAsia"/>
                <w:sz w:val="14"/>
              </w:rPr>
            </w:pPr>
            <w:r w:rsidRPr="001B0C57">
              <w:rPr>
                <w:rFonts w:eastAsiaTheme="minorEastAsia"/>
                <w:sz w:val="14"/>
              </w:rPr>
              <w:t>249.45</w:t>
            </w:r>
          </w:p>
        </w:tc>
        <w:tc>
          <w:tcPr>
            <w:tcW w:w="1101" w:type="dxa"/>
            <w:shd w:val="clear" w:color="auto" w:fill="DEEAF6" w:themeFill="accent1" w:themeFillTint="33"/>
          </w:tcPr>
          <w:p w14:paraId="6A8F5E8D" w14:textId="5AF90B4B" w:rsidR="006309C1" w:rsidRPr="001B0C57" w:rsidRDefault="001B0C57" w:rsidP="006309C1">
            <w:pPr>
              <w:ind w:left="0" w:firstLine="0"/>
              <w:rPr>
                <w:rFonts w:eastAsiaTheme="minorEastAsia"/>
                <w:sz w:val="14"/>
              </w:rPr>
            </w:pPr>
            <w:r w:rsidRPr="001B0C57">
              <w:rPr>
                <w:rFonts w:eastAsiaTheme="minorEastAsia"/>
                <w:sz w:val="14"/>
              </w:rPr>
              <w:t>0.5539</w:t>
            </w:r>
          </w:p>
        </w:tc>
        <w:tc>
          <w:tcPr>
            <w:tcW w:w="1102" w:type="dxa"/>
            <w:shd w:val="clear" w:color="auto" w:fill="D5DCE4" w:themeFill="text2" w:themeFillTint="33"/>
          </w:tcPr>
          <w:p w14:paraId="40C61203" w14:textId="6627CC5B" w:rsidR="006309C1" w:rsidRPr="001B0C57" w:rsidRDefault="001B0C57" w:rsidP="006309C1">
            <w:pPr>
              <w:ind w:left="0" w:firstLine="0"/>
              <w:rPr>
                <w:rFonts w:eastAsiaTheme="minorEastAsia"/>
                <w:sz w:val="14"/>
              </w:rPr>
            </w:pPr>
            <w:r w:rsidRPr="001B0C57">
              <w:rPr>
                <w:rFonts w:eastAsiaTheme="minorEastAsia"/>
                <w:sz w:val="14"/>
              </w:rPr>
              <w:t>250.00</w:t>
            </w:r>
          </w:p>
        </w:tc>
      </w:tr>
    </w:tbl>
    <w:p w14:paraId="7059BCF3" w14:textId="77777777" w:rsidR="00DF093C" w:rsidRDefault="00DF093C" w:rsidP="00FF3B65">
      <w:pPr>
        <w:rPr>
          <w:rFonts w:eastAsiaTheme="minorEastAsia"/>
        </w:rPr>
      </w:pPr>
    </w:p>
    <w:p w14:paraId="362DB873" w14:textId="26139351" w:rsidR="000E2F72" w:rsidRPr="000E2F72" w:rsidRDefault="000E2F72" w:rsidP="000E2F72"/>
    <w:p w14:paraId="78F6662A" w14:textId="77777777" w:rsidR="000E2F72" w:rsidRPr="000E2F72" w:rsidRDefault="000E2F72" w:rsidP="000E2F72"/>
    <w:p w14:paraId="219B06F0" w14:textId="77777777" w:rsidR="001641EA" w:rsidRDefault="001641EA" w:rsidP="00CD7FD8">
      <w:pPr>
        <w:rPr>
          <w:rStyle w:val="Heading3Char"/>
          <w:i w:val="0"/>
        </w:rPr>
      </w:pPr>
    </w:p>
    <w:p w14:paraId="0A2866CF" w14:textId="50218169" w:rsidR="00FF69B3" w:rsidRDefault="00CD7FD8" w:rsidP="009E613E">
      <w:pPr>
        <w:pStyle w:val="Heading1"/>
        <w:rPr>
          <w:rStyle w:val="Heading3Char"/>
          <w:rFonts w:ascii="Arial" w:hAnsi="Arial"/>
          <w:i w:val="0"/>
          <w:sz w:val="28"/>
          <w:szCs w:val="32"/>
        </w:rPr>
      </w:pPr>
      <w:bookmarkStart w:id="117" w:name="_Toc114765125"/>
      <w:r w:rsidRPr="00CD7FD8">
        <w:rPr>
          <w:rStyle w:val="Heading3Char"/>
          <w:rFonts w:ascii="Arial" w:hAnsi="Arial"/>
          <w:i w:val="0"/>
          <w:sz w:val="28"/>
          <w:szCs w:val="32"/>
        </w:rPr>
        <w:lastRenderedPageBreak/>
        <w:t>CHAPTER 5: SIMULATION</w:t>
      </w:r>
      <w:bookmarkEnd w:id="117"/>
    </w:p>
    <w:p w14:paraId="579AF4A7" w14:textId="77777777" w:rsidR="006A22CD" w:rsidRPr="00C93F21" w:rsidRDefault="00C93F21" w:rsidP="006A22CD">
      <w:r w:rsidRPr="00C93F21">
        <w:t>In this chapter, the ML models proposed in Chapter 2</w:t>
      </w:r>
      <w:r w:rsidR="006A22CD">
        <w:t>.3</w:t>
      </w:r>
      <w:r w:rsidRPr="00C93F21">
        <w:t xml:space="preserve"> will be compared with each other along with other DOA methods proposed in the literature.</w:t>
      </w:r>
      <w:r w:rsidR="006A22CD">
        <w:t xml:space="preserve"> </w:t>
      </w:r>
      <w:r w:rsidR="006A22CD" w:rsidRPr="00C93F21">
        <w:t xml:space="preserve">Each model </w:t>
      </w:r>
      <w:r w:rsidR="006A22CD">
        <w:t xml:space="preserve">ML </w:t>
      </w:r>
      <w:r w:rsidR="006A22CD" w:rsidRPr="00C93F21">
        <w:t>will be optimized and compared for both propo</w:t>
      </w:r>
      <w:r w:rsidR="006A22CD">
        <w:t>sals presented in subchapter 2</w:t>
      </w:r>
      <w:r w:rsidR="006A22CD" w:rsidRPr="00C93F21">
        <w:t>.1 (SP and MMP proposal).</w:t>
      </w:r>
    </w:p>
    <w:p w14:paraId="33681B17" w14:textId="20FA486E" w:rsidR="00941311" w:rsidRDefault="00C93F21" w:rsidP="00941311">
      <w:pPr>
        <w:pStyle w:val="Heading2"/>
        <w:numPr>
          <w:ilvl w:val="0"/>
          <w:numId w:val="29"/>
        </w:numPr>
        <w:rPr>
          <w:rStyle w:val="Heading3Char"/>
          <w:rFonts w:ascii="Arial" w:hAnsi="Arial"/>
          <w:i w:val="0"/>
          <w:sz w:val="26"/>
          <w:szCs w:val="26"/>
        </w:rPr>
      </w:pPr>
      <w:r w:rsidRPr="00C93F21">
        <w:t xml:space="preserve"> </w:t>
      </w:r>
      <w:bookmarkStart w:id="118" w:name="_Toc114765126"/>
      <w:r w:rsidR="00941311" w:rsidRPr="00941311">
        <w:rPr>
          <w:rStyle w:val="Heading3Char"/>
          <w:rFonts w:ascii="Arial" w:hAnsi="Arial"/>
          <w:i w:val="0"/>
          <w:sz w:val="26"/>
          <w:szCs w:val="26"/>
        </w:rPr>
        <w:t>SIMULATIONS CONDITIONS</w:t>
      </w:r>
      <w:bookmarkEnd w:id="118"/>
    </w:p>
    <w:p w14:paraId="340C37E7" w14:textId="77777777" w:rsidR="00941311" w:rsidRDefault="00941311" w:rsidP="00941311">
      <w:commentRangeStart w:id="119"/>
      <w:r w:rsidRPr="00C93F21">
        <w:t>All ML models will be trained and validated with the data proposed by the receive</w:t>
      </w:r>
      <w:r>
        <w:t>r system proposed in Chapter 3 -</w:t>
      </w:r>
      <m:oMath>
        <m:r>
          <w:rPr>
            <w:rFonts w:ascii="Cambria Math" w:hAnsi="Cambria Math"/>
          </w:rPr>
          <m:t>N</m:t>
        </m:r>
      </m:oMath>
      <w:r w:rsidRPr="00C93F21">
        <w:t xml:space="preserve"> dipole</w:t>
      </w:r>
      <w:r>
        <w:t xml:space="preserve"> </w:t>
      </w:r>
      <w:r w:rsidRPr="00C93F21">
        <w:t xml:space="preserve">Vee antennas positioned forming a circle in the </w:t>
      </w:r>
      <m:oMath>
        <m:r>
          <w:rPr>
            <w:rFonts w:ascii="Cambria Math" w:hAnsi="Cambria Math"/>
          </w:rPr>
          <m:t>xy</m:t>
        </m:r>
      </m:oMath>
      <w:r w:rsidRPr="00C93F21">
        <w:t xml:space="preserve"> plane and one dipole Vee antenna at the Cartesian point (</w:t>
      </w:r>
      <m:oMath>
        <m:r>
          <w:rPr>
            <w:rFonts w:ascii="Cambria Math" w:hAnsi="Cambria Math"/>
          </w:rPr>
          <m:t>0,0,r</m:t>
        </m:r>
      </m:oMath>
      <w:r w:rsidRPr="00C93F21">
        <w:t xml:space="preserve"> ) - </w:t>
      </w:r>
      <w:proofErr w:type="spellStart"/>
      <w:r w:rsidRPr="006A22CD">
        <w:t>The</w:t>
      </w:r>
      <w:proofErr w:type="spellEnd"/>
      <w:r w:rsidRPr="006A22CD">
        <w:t xml:space="preserve"> simulation scenario presented in Chapter 3 will generate the training data. This simulation scenario was implemented with </w:t>
      </w:r>
      <w:proofErr w:type="spellStart"/>
      <w:r>
        <w:t>Matlab</w:t>
      </w:r>
      <w:proofErr w:type="spellEnd"/>
      <w:r w:rsidRPr="006A22CD">
        <w:t>.</w:t>
      </w:r>
      <w:r>
        <w:t xml:space="preserve"> </w:t>
      </w:r>
    </w:p>
    <w:p w14:paraId="3CB96B85" w14:textId="79C0B989" w:rsidR="00941311" w:rsidRPr="00941311" w:rsidRDefault="00941311" w:rsidP="00941311">
      <w:pPr>
        <w:rPr>
          <w:rStyle w:val="Heading3Char"/>
          <w:rFonts w:eastAsiaTheme="minorHAnsi" w:cstheme="minorBidi"/>
          <w:i w:val="0"/>
          <w:szCs w:val="22"/>
        </w:rPr>
      </w:pPr>
      <w:r w:rsidRPr="00F73023">
        <w:t>Once the training data has been provided, the ML models and DOA methods proposed in the literature will be compared. The comparison will be made with the use of the python language</w:t>
      </w:r>
      <w:r>
        <w:t xml:space="preserve">. </w:t>
      </w:r>
      <w:r w:rsidRPr="000B3F07">
        <w:t>Both power generation and ML model comparison were performed on an Acer laptop with a Core i7 processor, 16 GB RAM</w:t>
      </w:r>
      <w:r>
        <w:t xml:space="preserve">, and </w:t>
      </w:r>
      <w:r w:rsidRPr="000B3F07">
        <w:t>8 GB Intel(R) Iris(R) Xe Graphics video card.</w:t>
      </w:r>
      <w:commentRangeEnd w:id="119"/>
      <w:r w:rsidR="00B8635E">
        <w:rPr>
          <w:rStyle w:val="CommentReference"/>
        </w:rPr>
        <w:commentReference w:id="119"/>
      </w:r>
    </w:p>
    <w:p w14:paraId="0697C77A" w14:textId="4565C066" w:rsidR="00B829AC" w:rsidRDefault="00F12240" w:rsidP="00394629">
      <w:pPr>
        <w:pStyle w:val="Heading2"/>
        <w:numPr>
          <w:ilvl w:val="0"/>
          <w:numId w:val="29"/>
        </w:numPr>
        <w:rPr>
          <w:rStyle w:val="Heading3Char"/>
          <w:rFonts w:ascii="Arial" w:hAnsi="Arial"/>
          <w:i w:val="0"/>
          <w:sz w:val="26"/>
          <w:szCs w:val="26"/>
        </w:rPr>
      </w:pPr>
      <w:bookmarkStart w:id="120" w:name="_Toc114765127"/>
      <w:r>
        <w:rPr>
          <w:noProof/>
        </w:rPr>
        <w:lastRenderedPageBreak/>
        <mc:AlternateContent>
          <mc:Choice Requires="wps">
            <w:drawing>
              <wp:anchor distT="0" distB="0" distL="114300" distR="114300" simplePos="0" relativeHeight="251694080" behindDoc="0" locked="0" layoutInCell="1" allowOverlap="1" wp14:anchorId="5628C414" wp14:editId="293F9C2C">
                <wp:simplePos x="0" y="0"/>
                <wp:positionH relativeFrom="column">
                  <wp:posOffset>591820</wp:posOffset>
                </wp:positionH>
                <wp:positionV relativeFrom="paragraph">
                  <wp:posOffset>5596890</wp:posOffset>
                </wp:positionV>
                <wp:extent cx="4831080" cy="635"/>
                <wp:effectExtent l="0" t="0" r="0" b="0"/>
                <wp:wrapSquare wrapText="bothSides"/>
                <wp:docPr id="54" name="Cuadro de texto 54"/>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537977DE" w14:textId="2451C860" w:rsidR="00A54337" w:rsidRPr="00335A3B" w:rsidRDefault="00A54337" w:rsidP="00F12240">
                            <w:pPr>
                              <w:pStyle w:val="Caption"/>
                              <w:ind w:left="0" w:firstLine="0"/>
                              <w:rPr>
                                <w:rFonts w:ascii="Arial" w:hAnsi="Arial"/>
                                <w:noProof/>
                                <w:color w:val="auto"/>
                              </w:rPr>
                            </w:pPr>
                            <w:bookmarkStart w:id="121" w:name="_Toc114827537"/>
                            <w:r>
                              <w:t xml:space="preserve">Figure </w:t>
                            </w:r>
                            <w:fldSimple w:instr=" SEQ Figure \* ARABIC ">
                              <w:r w:rsidR="00C40294">
                                <w:rPr>
                                  <w:noProof/>
                                </w:rPr>
                                <w:t>45</w:t>
                              </w:r>
                            </w:fldSimple>
                            <w:r>
                              <w:t xml:space="preserve"> RMSE vs SNR:(a) </w:t>
                            </w:r>
                            <w:r w:rsidRPr="002513CB">
                              <w:t>behavior of the DTC model for the power dataset</w:t>
                            </w:r>
                            <w:r>
                              <w:t>, (b) behavior of the DTR</w:t>
                            </w:r>
                            <w:r w:rsidRPr="002513CB">
                              <w:t xml:space="preserve"> model for the power dataset</w:t>
                            </w:r>
                            <w:r>
                              <w:t xml:space="preserve">, (c) </w:t>
                            </w:r>
                            <w:r w:rsidRPr="002513CB">
                              <w:t>behavio</w:t>
                            </w:r>
                            <w:r>
                              <w:t>r of the DTC model for the covariance</w:t>
                            </w:r>
                            <w:r w:rsidRPr="002513CB">
                              <w:t xml:space="preserve"> dataset</w:t>
                            </w:r>
                            <w:r>
                              <w:t xml:space="preserve">, (d) </w:t>
                            </w:r>
                            <w:r w:rsidRPr="002513CB">
                              <w:t>behavio</w:t>
                            </w:r>
                            <w:r>
                              <w:t>r of the DTR model for the covariance</w:t>
                            </w:r>
                            <w:r w:rsidRPr="002513CB">
                              <w:t xml:space="preserve"> dataset</w:t>
                            </w:r>
                            <w:bookmarkEnd w:id="12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28C414" id="_x0000_t202" coordsize="21600,21600" o:spt="202" path="m,l,21600r21600,l21600,xe">
                <v:stroke joinstyle="miter"/>
                <v:path gradientshapeok="t" o:connecttype="rect"/>
              </v:shapetype>
              <v:shape id="Cuadro de texto 54" o:spid="_x0000_s1035" type="#_x0000_t202" style="position:absolute;left:0;text-align:left;margin-left:46.6pt;margin-top:440.7pt;width:380.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2k+GAIAAD8EAAAOAAAAZHJzL2Uyb0RvYy54bWysU8Fu2zAMvQ/YPwi6L07arQ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H+e1sOqeQpNjd7a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" stroked="f">
                <v:textbox style="mso-fit-shape-to-text:t" inset="0,0,0,0">
                  <w:txbxContent>
                    <w:p w14:paraId="537977DE" w14:textId="2451C860" w:rsidR="00A54337" w:rsidRPr="00335A3B" w:rsidRDefault="00A54337" w:rsidP="00F12240">
                      <w:pPr>
                        <w:pStyle w:val="Caption"/>
                        <w:ind w:left="0" w:firstLine="0"/>
                        <w:rPr>
                          <w:rFonts w:ascii="Arial" w:hAnsi="Arial"/>
                          <w:noProof/>
                          <w:color w:val="auto"/>
                        </w:rPr>
                      </w:pPr>
                      <w:bookmarkStart w:id="122" w:name="_Toc114827537"/>
                      <w:r>
                        <w:t xml:space="preserve">Figure </w:t>
                      </w:r>
                      <w:fldSimple w:instr=" SEQ Figure \* ARABIC ">
                        <w:r w:rsidR="00C40294">
                          <w:rPr>
                            <w:noProof/>
                          </w:rPr>
                          <w:t>45</w:t>
                        </w:r>
                      </w:fldSimple>
                      <w:r>
                        <w:t xml:space="preserve"> RMSE vs SNR:(a) </w:t>
                      </w:r>
                      <w:r w:rsidRPr="002513CB">
                        <w:t>behavior of the DTC model for the power dataset</w:t>
                      </w:r>
                      <w:r>
                        <w:t>, (b) behavior of the DTR</w:t>
                      </w:r>
                      <w:r w:rsidRPr="002513CB">
                        <w:t xml:space="preserve"> model for the power dataset</w:t>
                      </w:r>
                      <w:r>
                        <w:t xml:space="preserve">, (c) </w:t>
                      </w:r>
                      <w:r w:rsidRPr="002513CB">
                        <w:t>behavio</w:t>
                      </w:r>
                      <w:r>
                        <w:t>r of the DTC model for the covariance</w:t>
                      </w:r>
                      <w:r w:rsidRPr="002513CB">
                        <w:t xml:space="preserve"> dataset</w:t>
                      </w:r>
                      <w:r>
                        <w:t xml:space="preserve">, (d) </w:t>
                      </w:r>
                      <w:r w:rsidRPr="002513CB">
                        <w:t>behavio</w:t>
                      </w:r>
                      <w:r>
                        <w:t>r of the DTR model for the covariance</w:t>
                      </w:r>
                      <w:r w:rsidRPr="002513CB">
                        <w:t xml:space="preserve"> dataset</w:t>
                      </w:r>
                      <w:bookmarkEnd w:id="122"/>
                      <w:r>
                        <w:t xml:space="preserve">      </w:t>
                      </w:r>
                    </w:p>
                  </w:txbxContent>
                </v:textbox>
                <w10:wrap type="square"/>
              </v:shape>
            </w:pict>
          </mc:Fallback>
        </mc:AlternateContent>
      </w:r>
      <w:r>
        <w:rPr>
          <w:noProof/>
        </w:rPr>
        <mc:AlternateContent>
          <mc:Choice Requires="wpg">
            <w:drawing>
              <wp:anchor distT="0" distB="0" distL="114300" distR="114300" simplePos="0" relativeHeight="251692032" behindDoc="0" locked="0" layoutInCell="1" allowOverlap="1" wp14:anchorId="5A2A189D" wp14:editId="1C6474DD">
                <wp:simplePos x="0" y="0"/>
                <wp:positionH relativeFrom="column">
                  <wp:posOffset>591820</wp:posOffset>
                </wp:positionH>
                <wp:positionV relativeFrom="paragraph">
                  <wp:posOffset>432858</wp:posOffset>
                </wp:positionV>
                <wp:extent cx="4831292" cy="5107517"/>
                <wp:effectExtent l="0" t="0" r="7620" b="0"/>
                <wp:wrapSquare wrapText="bothSides"/>
                <wp:docPr id="52" name="Grupo 52"/>
                <wp:cNvGraphicFramePr/>
                <a:graphic xmlns:a="http://schemas.openxmlformats.org/drawingml/2006/main">
                  <a:graphicData uri="http://schemas.microsoft.com/office/word/2010/wordprocessingGroup">
                    <wpg:wgp>
                      <wpg:cNvGrpSpPr/>
                      <wpg:grpSpPr>
                        <a:xfrm>
                          <a:off x="0" y="0"/>
                          <a:ext cx="4831292" cy="5107517"/>
                          <a:chOff x="0" y="0"/>
                          <a:chExt cx="4831292" cy="5107517"/>
                        </a:xfrm>
                      </wpg:grpSpPr>
                      <wpg:grpSp>
                        <wpg:cNvPr id="43" name="Grupo 43"/>
                        <wpg:cNvGrpSpPr/>
                        <wpg:grpSpPr>
                          <a:xfrm>
                            <a:off x="0" y="0"/>
                            <a:ext cx="4831292" cy="5000625"/>
                            <a:chOff x="0" y="0"/>
                            <a:chExt cx="4831292" cy="5000625"/>
                          </a:xfrm>
                        </wpg:grpSpPr>
                        <pic:pic xmlns:pic="http://schemas.openxmlformats.org/drawingml/2006/picture">
                          <pic:nvPicPr>
                            <pic:cNvPr id="36" name="Imagen 36"/>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2472267" y="0"/>
                              <a:ext cx="2359025" cy="2359025"/>
                            </a:xfrm>
                            <a:prstGeom prst="rect">
                              <a:avLst/>
                            </a:prstGeom>
                          </pic:spPr>
                        </pic:pic>
                        <pic:pic xmlns:pic="http://schemas.openxmlformats.org/drawingml/2006/picture">
                          <pic:nvPicPr>
                            <pic:cNvPr id="37" name="Imagen 37"/>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2641600"/>
                              <a:ext cx="2359025" cy="2359025"/>
                            </a:xfrm>
                            <a:prstGeom prst="rect">
                              <a:avLst/>
                            </a:prstGeom>
                          </pic:spPr>
                        </pic:pic>
                        <pic:pic xmlns:pic="http://schemas.openxmlformats.org/drawingml/2006/picture">
                          <pic:nvPicPr>
                            <pic:cNvPr id="39" name="Imagen 39"/>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472267" y="2641600"/>
                              <a:ext cx="2359025" cy="2359025"/>
                            </a:xfrm>
                            <a:prstGeom prst="rect">
                              <a:avLst/>
                            </a:prstGeom>
                          </pic:spPr>
                        </pic:pic>
                        <pic:pic xmlns:pic="http://schemas.openxmlformats.org/drawingml/2006/picture">
                          <pic:nvPicPr>
                            <pic:cNvPr id="35" name="Imagen 35"/>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59025" cy="2359025"/>
                            </a:xfrm>
                            <a:prstGeom prst="rect">
                              <a:avLst/>
                            </a:prstGeom>
                          </pic:spPr>
                        </pic:pic>
                      </wpg:grpSp>
                      <wps:wsp>
                        <wps:cNvPr id="217" name="Cuadro de texto 2"/>
                        <wps:cNvSpPr txBox="1">
                          <a:spLocks noChangeArrowheads="1"/>
                        </wps:cNvSpPr>
                        <wps:spPr bwMode="auto">
                          <a:xfrm>
                            <a:off x="110067" y="2218267"/>
                            <a:ext cx="2172970" cy="247650"/>
                          </a:xfrm>
                          <a:prstGeom prst="rect">
                            <a:avLst/>
                          </a:prstGeom>
                          <a:noFill/>
                          <a:ln w="9525">
                            <a:noFill/>
                            <a:miter lim="800000"/>
                            <a:headEnd/>
                            <a:tailEnd/>
                          </a:ln>
                        </wps:spPr>
                        <wps:txbx>
                          <w:txbxContent>
                            <w:p w14:paraId="682651D2" w14:textId="0DF678D8" w:rsidR="00A54337" w:rsidRPr="001502D3" w:rsidRDefault="00A54337">
                              <w:pPr>
                                <w:rPr>
                                  <w:lang w:val="es-ES"/>
                                </w:rPr>
                              </w:pPr>
                              <w:r>
                                <w:t>(a)</w:t>
                              </w:r>
                            </w:p>
                          </w:txbxContent>
                        </wps:txbx>
                        <wps:bodyPr rot="0" vert="horz" wrap="square" lIns="91440" tIns="45720" rIns="91440" bIns="45720" anchor="t" anchorCtr="0">
                          <a:noAutofit/>
                        </wps:bodyPr>
                      </wps:wsp>
                      <wps:wsp>
                        <wps:cNvPr id="40" name="Cuadro de texto 2"/>
                        <wps:cNvSpPr txBox="1">
                          <a:spLocks noChangeArrowheads="1"/>
                        </wps:cNvSpPr>
                        <wps:spPr bwMode="auto">
                          <a:xfrm>
                            <a:off x="2582333" y="2218267"/>
                            <a:ext cx="2172970" cy="247650"/>
                          </a:xfrm>
                          <a:prstGeom prst="rect">
                            <a:avLst/>
                          </a:prstGeom>
                          <a:noFill/>
                          <a:ln w="9525">
                            <a:noFill/>
                            <a:miter lim="800000"/>
                            <a:headEnd/>
                            <a:tailEnd/>
                          </a:ln>
                        </wps:spPr>
                        <wps:txbx>
                          <w:txbxContent>
                            <w:p w14:paraId="158B7C8D" w14:textId="4FAB5AB5" w:rsidR="00A54337" w:rsidRPr="001502D3" w:rsidRDefault="00A54337" w:rsidP="001502D3">
                              <w:pPr>
                                <w:rPr>
                                  <w:lang w:val="es-ES"/>
                                </w:rPr>
                              </w:pPr>
                              <w:r>
                                <w:t>(b)</w:t>
                              </w:r>
                            </w:p>
                          </w:txbxContent>
                        </wps:txbx>
                        <wps:bodyPr rot="0" vert="horz" wrap="square" lIns="91440" tIns="45720" rIns="91440" bIns="45720" anchor="t" anchorCtr="0">
                          <a:noAutofit/>
                        </wps:bodyPr>
                      </wps:wsp>
                      <wps:wsp>
                        <wps:cNvPr id="41" name="Cuadro de texto 2"/>
                        <wps:cNvSpPr txBox="1">
                          <a:spLocks noChangeArrowheads="1"/>
                        </wps:cNvSpPr>
                        <wps:spPr bwMode="auto">
                          <a:xfrm>
                            <a:off x="118533" y="4851400"/>
                            <a:ext cx="2172970" cy="247650"/>
                          </a:xfrm>
                          <a:prstGeom prst="rect">
                            <a:avLst/>
                          </a:prstGeom>
                          <a:noFill/>
                          <a:ln w="9525">
                            <a:noFill/>
                            <a:miter lim="800000"/>
                            <a:headEnd/>
                            <a:tailEnd/>
                          </a:ln>
                        </wps:spPr>
                        <wps:txbx>
                          <w:txbxContent>
                            <w:p w14:paraId="11B2B912" w14:textId="08A8439F" w:rsidR="00A54337" w:rsidRPr="001502D3" w:rsidRDefault="00A54337" w:rsidP="002805E8">
                              <w:pPr>
                                <w:rPr>
                                  <w:lang w:val="es-ES"/>
                                </w:rPr>
                              </w:pPr>
                              <w:r>
                                <w:t>(c)</w:t>
                              </w:r>
                            </w:p>
                          </w:txbxContent>
                        </wps:txbx>
                        <wps:bodyPr rot="0" vert="horz" wrap="square" lIns="91440" tIns="45720" rIns="91440" bIns="45720" anchor="t" anchorCtr="0">
                          <a:noAutofit/>
                        </wps:bodyPr>
                      </wps:wsp>
                      <wps:wsp>
                        <wps:cNvPr id="42" name="Cuadro de texto 2"/>
                        <wps:cNvSpPr txBox="1">
                          <a:spLocks noChangeArrowheads="1"/>
                        </wps:cNvSpPr>
                        <wps:spPr bwMode="auto">
                          <a:xfrm>
                            <a:off x="2582333" y="4859867"/>
                            <a:ext cx="2172970" cy="247650"/>
                          </a:xfrm>
                          <a:prstGeom prst="rect">
                            <a:avLst/>
                          </a:prstGeom>
                          <a:noFill/>
                          <a:ln w="9525">
                            <a:noFill/>
                            <a:miter lim="800000"/>
                            <a:headEnd/>
                            <a:tailEnd/>
                          </a:ln>
                        </wps:spPr>
                        <wps:txbx>
                          <w:txbxContent>
                            <w:p w14:paraId="400760F1" w14:textId="419012BC" w:rsidR="00A54337" w:rsidRPr="001502D3" w:rsidRDefault="00A54337" w:rsidP="00F12240">
                              <w:pPr>
                                <w:rPr>
                                  <w:lang w:val="es-ES"/>
                                </w:rPr>
                              </w:pPr>
                              <w:r>
                                <w:t>(d)</w:t>
                              </w:r>
                            </w:p>
                          </w:txbxContent>
                        </wps:txbx>
                        <wps:bodyPr rot="0" vert="horz" wrap="square" lIns="91440" tIns="45720" rIns="91440" bIns="45720" anchor="t" anchorCtr="0">
                          <a:noAutofit/>
                        </wps:bodyPr>
                      </wps:wsp>
                    </wpg:wgp>
                  </a:graphicData>
                </a:graphic>
              </wp:anchor>
            </w:drawing>
          </mc:Choice>
          <mc:Fallback>
            <w:pict>
              <v:group w14:anchorId="5A2A189D" id="Grupo 52" o:spid="_x0000_s1036" style="position:absolute;left:0;text-align:left;margin-left:46.6pt;margin-top:34.1pt;width:380.4pt;height:402.15pt;z-index:251692032" coordsize="48312,5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">
                <v:group id="Grupo 43" o:spid="_x0000_s1037" style="position:absolute;width:48312;height:50006" coordsize="48312,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6" o:spid="_x0000_s1038" type="#_x0000_t75" style="position:absolute;left:24722;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">
                    <v:imagedata r:id="rId64" o:title=""/>
                  </v:shape>
                  <v:shape id="Imagen 37" o:spid="_x0000_s1039" type="#_x0000_t75" style="position:absolute;top:26416;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">
                    <v:imagedata r:id="rId65" o:title=""/>
                  </v:shape>
                  <v:shape id="Imagen 39" o:spid="_x0000_s1040" type="#_x0000_t75" style="position:absolute;left:24722;top:26416;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">
                    <v:imagedata r:id="rId66" o:title=""/>
                  </v:shape>
                  <v:shape id="Imagen 35" o:spid="_x0000_s1041" type="#_x0000_t75" style="position:absolute;width:23590;height:23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">
                    <v:imagedata r:id="rId67" o:title=""/>
                  </v:shape>
                </v:group>
                <v:shape id="Cuadro de texto 2" o:spid="_x0000_s1042" type="#_x0000_t202" style="position:absolute;left:1100;top:22182;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2651D2" w14:textId="0DF678D8" w:rsidR="00A54337" w:rsidRPr="001502D3" w:rsidRDefault="00A54337">
                        <w:pPr>
                          <w:rPr>
                            <w:lang w:val="es-ES"/>
                          </w:rPr>
                        </w:pPr>
                        <w:r>
                          <w:t>(a)</w:t>
                        </w:r>
                      </w:p>
                    </w:txbxContent>
                  </v:textbox>
                </v:shape>
                <v:shape id="Cuadro de texto 2" o:spid="_x0000_s1043" type="#_x0000_t202" style="position:absolute;left:25823;top:22182;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158B7C8D" w14:textId="4FAB5AB5" w:rsidR="00A54337" w:rsidRPr="001502D3" w:rsidRDefault="00A54337" w:rsidP="001502D3">
                        <w:pPr>
                          <w:rPr>
                            <w:lang w:val="es-ES"/>
                          </w:rPr>
                        </w:pPr>
                        <w:r>
                          <w:t>(b)</w:t>
                        </w:r>
                      </w:p>
                    </w:txbxContent>
                  </v:textbox>
                </v:shape>
                <v:shape id="Cuadro de texto 2" o:spid="_x0000_s1044" type="#_x0000_t202" style="position:absolute;left:1185;top:48514;width:2173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11B2B912" w14:textId="08A8439F" w:rsidR="00A54337" w:rsidRPr="001502D3" w:rsidRDefault="00A54337" w:rsidP="002805E8">
                        <w:pPr>
                          <w:rPr>
                            <w:lang w:val="es-ES"/>
                          </w:rPr>
                        </w:pPr>
                        <w:r>
                          <w:t>(c)</w:t>
                        </w:r>
                      </w:p>
                    </w:txbxContent>
                  </v:textbox>
                </v:shape>
                <v:shape id="Cuadro de texto 2" o:spid="_x0000_s1045" type="#_x0000_t202" style="position:absolute;left:25823;top:48598;width:2173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400760F1" w14:textId="419012BC" w:rsidR="00A54337" w:rsidRPr="001502D3" w:rsidRDefault="00A54337" w:rsidP="00F12240">
                        <w:pPr>
                          <w:rPr>
                            <w:lang w:val="es-ES"/>
                          </w:rPr>
                        </w:pPr>
                        <w:r>
                          <w:t>(d)</w:t>
                        </w:r>
                      </w:p>
                    </w:txbxContent>
                  </v:textbox>
                </v:shape>
                <w10:wrap type="square"/>
              </v:group>
            </w:pict>
          </mc:Fallback>
        </mc:AlternateContent>
      </w:r>
      <w:r w:rsidR="00B829AC">
        <w:rPr>
          <w:rStyle w:val="Heading3Char"/>
          <w:rFonts w:ascii="Arial" w:hAnsi="Arial"/>
          <w:i w:val="0"/>
          <w:sz w:val="26"/>
          <w:szCs w:val="26"/>
        </w:rPr>
        <w:t>OPTIMIZATION OF MACHINE LEARNING MODELS</w:t>
      </w:r>
      <w:bookmarkEnd w:id="120"/>
    </w:p>
    <w:p w14:paraId="6B92D687" w14:textId="55AA84E0" w:rsidR="007E280B" w:rsidRDefault="007E280B" w:rsidP="007E280B">
      <w:pPr>
        <w:rPr>
          <w:lang w:val="es-ES"/>
        </w:rPr>
      </w:pPr>
      <w:r w:rsidRPr="007E280B">
        <w:rPr>
          <w:lang w:val="es-ES"/>
        </w:rPr>
        <w:t xml:space="preserve">La figura 41 expresa la RMSE </w:t>
      </w:r>
      <w:r>
        <w:rPr>
          <w:lang w:val="es-ES"/>
        </w:rPr>
        <w:t xml:space="preserve">de los datos de validación a partir de entrenar N modelos ML con datos de entrenamiento asociados a una SNR y un numero de antenas del sistema receptor </w:t>
      </w:r>
      <w:r w:rsidR="00B86468">
        <w:rPr>
          <w:lang w:val="es-ES"/>
        </w:rPr>
        <w:t>específicos</w:t>
      </w:r>
      <w:r>
        <w:rPr>
          <w:lang w:val="es-ES"/>
        </w:rPr>
        <w:t xml:space="preserve">. O sea, para cada SNR </w:t>
      </w:r>
      <w:r w:rsidR="00B86468">
        <w:rPr>
          <w:lang w:val="es-ES"/>
        </w:rPr>
        <w:t xml:space="preserve">y numero de antenas </w:t>
      </w:r>
      <w:r>
        <w:rPr>
          <w:lang w:val="es-ES"/>
        </w:rPr>
        <w:t xml:space="preserve">en el </w:t>
      </w:r>
      <w:r w:rsidR="00B86468">
        <w:rPr>
          <w:lang w:val="es-ES"/>
        </w:rPr>
        <w:t>gráfico</w:t>
      </w:r>
      <w:r>
        <w:rPr>
          <w:lang w:val="es-ES"/>
        </w:rPr>
        <w:t>, se entrenaron y validaron datos con la misma SNR</w:t>
      </w:r>
      <w:r w:rsidR="00B86468">
        <w:rPr>
          <w:lang w:val="es-ES"/>
        </w:rPr>
        <w:t xml:space="preserve"> y numero de antenas</w:t>
      </w:r>
      <w:r>
        <w:rPr>
          <w:lang w:val="es-ES"/>
        </w:rPr>
        <w:t>. Cada modelo fue optimizado con la librería</w:t>
      </w:r>
      <w:r w:rsidR="00B86468">
        <w:rPr>
          <w:lang w:val="es-ES"/>
        </w:rPr>
        <w:t xml:space="preserve"> O</w:t>
      </w:r>
      <w:r>
        <w:rPr>
          <w:lang w:val="es-ES"/>
        </w:rPr>
        <w:t xml:space="preserve">ptuna, </w:t>
      </w:r>
      <w:r>
        <w:rPr>
          <w:lang w:val="es-ES"/>
        </w:rPr>
        <w:lastRenderedPageBreak/>
        <w:t>con un total de 5 iteraciones</w:t>
      </w:r>
      <w:r w:rsidR="00B86468">
        <w:rPr>
          <w:lang w:val="es-ES"/>
        </w:rPr>
        <w:t xml:space="preserve"> y en la tabla X se muestran los valores de los parametros considerados por optuna.</w:t>
      </w:r>
    </w:p>
    <w:p w14:paraId="09B86C2E" w14:textId="163BBC6F" w:rsidR="00B86468" w:rsidRDefault="00B86468" w:rsidP="007E280B">
      <w:pPr>
        <w:rPr>
          <w:lang w:val="es-ES"/>
        </w:rPr>
      </w:pPr>
      <w:r>
        <w:rPr>
          <w:lang w:val="es-ES"/>
        </w:rPr>
        <w:t>-De la Figura 41 podemos llegar a diversas conclusiones:</w:t>
      </w:r>
    </w:p>
    <w:p w14:paraId="6FE72B98" w14:textId="7C04C2BF" w:rsidR="00B86468" w:rsidRDefault="00B86468" w:rsidP="007E280B">
      <w:pPr>
        <w:rPr>
          <w:lang w:val="es-ES"/>
        </w:rPr>
      </w:pPr>
      <w:r>
        <w:rPr>
          <w:lang w:val="es-ES"/>
        </w:rPr>
        <w:t>-caer en xq nos vamos a quedar con x modelos</w:t>
      </w:r>
    </w:p>
    <w:p w14:paraId="5DB00296" w14:textId="2C30512C" w:rsidR="00B86468" w:rsidRDefault="00B86468" w:rsidP="007E280B">
      <w:pPr>
        <w:rPr>
          <w:lang w:val="es-ES"/>
        </w:rPr>
      </w:pPr>
      <w:r>
        <w:rPr>
          <w:lang w:val="es-ES"/>
        </w:rPr>
        <w:t>-explicar q no es factible tener un modelo ML para cada snr y cada antena, por lo que se va a hacer un análisis de los parámetros dados por optuna para crear un modelo global</w:t>
      </w:r>
    </w:p>
    <w:p w14:paraId="54A6D349" w14:textId="6FDE72CD" w:rsidR="00B86468" w:rsidRDefault="00B86468" w:rsidP="007E280B">
      <w:pPr>
        <w:rPr>
          <w:lang w:val="es-ES"/>
        </w:rPr>
      </w:pPr>
      <w:r>
        <w:rPr>
          <w:lang w:val="es-ES"/>
        </w:rPr>
        <w:t>-explicar como se escogieron los parámetros</w:t>
      </w:r>
    </w:p>
    <w:p w14:paraId="43E72333" w14:textId="233D0BBF" w:rsidR="00B86468" w:rsidRDefault="00B86468" w:rsidP="007E280B">
      <w:pPr>
        <w:rPr>
          <w:lang w:val="es-ES"/>
        </w:rPr>
      </w:pPr>
      <w:r>
        <w:rPr>
          <w:lang w:val="es-ES"/>
        </w:rPr>
        <w:t>-mostrar los mismos graficos para los modelos escogidos y comparar con music</w:t>
      </w:r>
    </w:p>
    <w:p w14:paraId="203A4E92" w14:textId="2241E793" w:rsidR="00B86468" w:rsidRDefault="00B86468" w:rsidP="007E280B">
      <w:pPr>
        <w:rPr>
          <w:lang w:val="es-ES"/>
        </w:rPr>
      </w:pPr>
      <w:r>
        <w:rPr>
          <w:lang w:val="es-ES"/>
        </w:rPr>
        <w:t>-mostrar robustes de los modelos</w:t>
      </w:r>
    </w:p>
    <w:p w14:paraId="555DBB4E" w14:textId="7F23FE8F" w:rsidR="00C53F9A" w:rsidRDefault="00C53F9A" w:rsidP="007E280B">
      <w:pPr>
        <w:rPr>
          <w:lang w:val="es-ES"/>
        </w:rPr>
      </w:pPr>
      <w:r>
        <w:rPr>
          <w:lang w:val="es-ES"/>
        </w:rPr>
        <w:lastRenderedPageBreak/>
        <w:t>MUSIC</w:t>
      </w:r>
      <w:r>
        <w:rPr>
          <w:noProof/>
        </w:rPr>
        <w:drawing>
          <wp:inline distT="0" distB="0" distL="0" distR="0" wp14:anchorId="74934D70" wp14:editId="1D3F85D3">
            <wp:extent cx="5431790" cy="543179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usic - MUSIC_conformal_validation_with_same_angles_that_ML_model1.csv - RMSE vs SNR.png"/>
                    <pic:cNvPicPr/>
                  </pic:nvPicPr>
                  <pic:blipFill>
                    <a:blip r:embed="rId68">
                      <a:extLst>
                        <a:ext uri="{28A0092B-C50C-407E-A947-70E740481C1C}">
                          <a14:useLocalDpi xmlns:a14="http://schemas.microsoft.com/office/drawing/2010/main" val="0"/>
                        </a:ext>
                      </a:extLst>
                    </a:blip>
                    <a:stretch>
                      <a:fillRect/>
                    </a:stretch>
                  </pic:blipFill>
                  <pic:spPr>
                    <a:xfrm>
                      <a:off x="0" y="0"/>
                      <a:ext cx="5431790" cy="5431790"/>
                    </a:xfrm>
                    <a:prstGeom prst="rect">
                      <a:avLst/>
                    </a:prstGeom>
                  </pic:spPr>
                </pic:pic>
              </a:graphicData>
            </a:graphic>
          </wp:inline>
        </w:drawing>
      </w:r>
    </w:p>
    <w:p w14:paraId="081D2034" w14:textId="7852D2B0" w:rsidR="002513CB" w:rsidRDefault="00C53F9A" w:rsidP="0015242A">
      <w:pPr>
        <w:ind w:left="0" w:firstLine="0"/>
        <w:rPr>
          <w:noProof/>
        </w:rPr>
      </w:pPr>
      <w:r>
        <w:rPr>
          <w:noProof/>
        </w:rPr>
        <w:lastRenderedPageBreak/>
        <w:t>OPTUNA REGRESSION POWER</w:t>
      </w:r>
      <w:r>
        <w:rPr>
          <w:noProof/>
        </w:rPr>
        <w:drawing>
          <wp:inline distT="0" distB="0" distL="0" distR="0" wp14:anchorId="7607B769" wp14:editId="2AB0D484">
            <wp:extent cx="5431790" cy="407416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cisionTreeRegressor - RMSE vs SNR.png"/>
                    <pic:cNvPicPr/>
                  </pic:nvPicPr>
                  <pic:blipFill>
                    <a:blip r:embed="rId69">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C698F2B" w14:textId="27471E5D" w:rsidR="00C53F9A" w:rsidRDefault="00C53F9A" w:rsidP="0015242A">
      <w:pPr>
        <w:ind w:left="0" w:firstLine="0"/>
      </w:pPr>
      <w:r>
        <w:rPr>
          <w:noProof/>
        </w:rPr>
        <w:lastRenderedPageBreak/>
        <w:t>OPTUNA REGRESSION POWER, M=4</w:t>
      </w:r>
      <w:r>
        <w:rPr>
          <w:noProof/>
        </w:rPr>
        <w:drawing>
          <wp:inline distT="0" distB="0" distL="0" distR="0" wp14:anchorId="5184A162" wp14:editId="08588F57">
            <wp:extent cx="7360920" cy="414223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atter Plot 3D azimuth 4 Ax.png"/>
                    <pic:cNvPicPr/>
                  </pic:nvPicPr>
                  <pic:blipFill>
                    <a:blip r:embed="rId70">
                      <a:extLst>
                        <a:ext uri="{28A0092B-C50C-407E-A947-70E740481C1C}">
                          <a14:useLocalDpi xmlns:a14="http://schemas.microsoft.com/office/drawing/2010/main" val="0"/>
                        </a:ext>
                      </a:extLst>
                    </a:blip>
                    <a:stretch>
                      <a:fillRect/>
                    </a:stretch>
                  </pic:blipFill>
                  <pic:spPr>
                    <a:xfrm>
                      <a:off x="0" y="0"/>
                      <a:ext cx="7360920" cy="4142232"/>
                    </a:xfrm>
                    <a:prstGeom prst="rect">
                      <a:avLst/>
                    </a:prstGeom>
                  </pic:spPr>
                </pic:pic>
              </a:graphicData>
            </a:graphic>
          </wp:inline>
        </w:drawing>
      </w:r>
    </w:p>
    <w:p w14:paraId="55BDA2D2" w14:textId="3C9CB282" w:rsidR="00C53F9A" w:rsidRPr="00C53F9A" w:rsidRDefault="00C53F9A" w:rsidP="0015242A">
      <w:pPr>
        <w:ind w:left="0" w:firstLine="0"/>
      </w:pPr>
      <w:r>
        <w:rPr>
          <w:noProof/>
        </w:rPr>
        <w:lastRenderedPageBreak/>
        <w:drawing>
          <wp:inline distT="0" distB="0" distL="0" distR="0" wp14:anchorId="6278E956" wp14:editId="3A627271">
            <wp:extent cx="7355267" cy="413766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atter Plot 3D azimuth 16 Ax.png"/>
                    <pic:cNvPicPr/>
                  </pic:nvPicPr>
                  <pic:blipFill>
                    <a:blip r:embed="rId71">
                      <a:extLst>
                        <a:ext uri="{28A0092B-C50C-407E-A947-70E740481C1C}">
                          <a14:useLocalDpi xmlns:a14="http://schemas.microsoft.com/office/drawing/2010/main" val="0"/>
                        </a:ext>
                      </a:extLst>
                    </a:blip>
                    <a:stretch>
                      <a:fillRect/>
                    </a:stretch>
                  </pic:blipFill>
                  <pic:spPr>
                    <a:xfrm>
                      <a:off x="0" y="0"/>
                      <a:ext cx="7362760" cy="4141875"/>
                    </a:xfrm>
                    <a:prstGeom prst="rect">
                      <a:avLst/>
                    </a:prstGeom>
                  </pic:spPr>
                </pic:pic>
              </a:graphicData>
            </a:graphic>
          </wp:inline>
        </w:drawing>
      </w:r>
    </w:p>
    <w:p w14:paraId="541D3317" w14:textId="2AAE400B" w:rsidR="0030767A" w:rsidRPr="00C53F9A" w:rsidRDefault="00AA56B0" w:rsidP="00A33A76">
      <w:pPr>
        <w:keepNext/>
        <w:spacing w:after="0"/>
        <w:ind w:left="0" w:firstLine="0"/>
        <w:rPr>
          <w:rFonts w:ascii="Arial" w:eastAsiaTheme="majorEastAsia" w:hAnsi="Arial" w:cstheme="majorBidi"/>
          <w:noProof/>
          <w:sz w:val="28"/>
          <w:szCs w:val="32"/>
        </w:rPr>
      </w:pPr>
      <w:r w:rsidRPr="00C53F9A">
        <w:rPr>
          <w:rFonts w:ascii="Arial" w:eastAsiaTheme="majorEastAsia" w:hAnsi="Arial" w:cstheme="majorBidi"/>
          <w:noProof/>
          <w:sz w:val="28"/>
          <w:szCs w:val="32"/>
        </w:rPr>
        <w:lastRenderedPageBreak/>
        <w:t xml:space="preserve"> </w:t>
      </w:r>
      <w:r w:rsidR="0030767A" w:rsidRPr="00C53F9A">
        <w:rPr>
          <w:rFonts w:ascii="Arial" w:eastAsiaTheme="majorEastAsia" w:hAnsi="Arial" w:cstheme="majorBidi"/>
          <w:noProof/>
          <w:sz w:val="28"/>
          <w:szCs w:val="32"/>
        </w:rPr>
        <w:t xml:space="preserve">        </w:t>
      </w:r>
      <w:r w:rsidR="005728C2" w:rsidRPr="00C53F9A">
        <w:rPr>
          <w:rFonts w:ascii="Arial" w:eastAsiaTheme="majorEastAsia" w:hAnsi="Arial" w:cstheme="majorBidi"/>
          <w:noProof/>
          <w:sz w:val="28"/>
          <w:szCs w:val="32"/>
        </w:rPr>
        <w:t xml:space="preserve">   </w:t>
      </w:r>
    </w:p>
    <w:p w14:paraId="3513EFAD" w14:textId="45F41FFD" w:rsidR="00CC0C3E" w:rsidRPr="00C53F9A" w:rsidRDefault="00C53F9A" w:rsidP="001502D3">
      <w:pPr>
        <w:keepNext/>
        <w:spacing w:after="0" w:line="0" w:lineRule="atLeast"/>
        <w:rPr>
          <w:sz w:val="18"/>
        </w:rPr>
      </w:pPr>
      <w:r>
        <w:rPr>
          <w:noProof/>
        </w:rPr>
        <w:t>REGRESSION POWER</w:t>
      </w:r>
    </w:p>
    <w:p w14:paraId="3B88BE4C" w14:textId="424DF8EF" w:rsidR="00300058" w:rsidRDefault="0030767A" w:rsidP="001502D3">
      <w:pPr>
        <w:spacing w:after="0"/>
        <w:ind w:left="0" w:firstLine="0"/>
        <w:rPr>
          <w:rFonts w:ascii="Arial" w:eastAsiaTheme="majorEastAsia" w:hAnsi="Arial" w:cstheme="majorBidi"/>
          <w:noProof/>
          <w:sz w:val="28"/>
          <w:szCs w:val="32"/>
        </w:rPr>
      </w:pPr>
      <w:r w:rsidRPr="00C53F9A">
        <w:rPr>
          <w:rFonts w:ascii="Arial" w:eastAsiaTheme="majorEastAsia" w:hAnsi="Arial" w:cstheme="majorBidi"/>
          <w:noProof/>
          <w:sz w:val="28"/>
          <w:szCs w:val="32"/>
        </w:rPr>
        <w:t xml:space="preserve">            </w:t>
      </w:r>
      <w:r w:rsidR="00C53F9A">
        <w:rPr>
          <w:rFonts w:ascii="Arial" w:eastAsiaTheme="majorEastAsia" w:hAnsi="Arial" w:cstheme="majorBidi"/>
          <w:noProof/>
          <w:sz w:val="20"/>
          <w:szCs w:val="32"/>
        </w:rPr>
        <w:drawing>
          <wp:inline distT="0" distB="0" distL="0" distR="0" wp14:anchorId="747A45A3" wp14:editId="1A660DE8">
            <wp:extent cx="5431790" cy="305562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ecisionTreeRegressor - RMSE vs SN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4453ADE8" w14:textId="30EBC853"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30735270" wp14:editId="17599692">
            <wp:extent cx="5431790" cy="30556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atter Plot 3D azimuth 4 Ax.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6070D524" w14:textId="42EA79AC"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lastRenderedPageBreak/>
        <w:drawing>
          <wp:inline distT="0" distB="0" distL="0" distR="0" wp14:anchorId="2EE15B3A" wp14:editId="3D2002CF">
            <wp:extent cx="5431790" cy="30556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atter Plot 3D azimuth 16 Ax.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384A8B22" w14:textId="7E2BDFEC"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4DAA0B9F" wp14:editId="7556F9D5">
            <wp:extent cx="5431790" cy="305562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VotingRegressor - RMSE vs SNR.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743A5BC4" w14:textId="17A25C72" w:rsidR="00C53F9A" w:rsidRDefault="00C53F9A"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lastRenderedPageBreak/>
        <w:drawing>
          <wp:inline distT="0" distB="0" distL="0" distR="0" wp14:anchorId="6DF765EF" wp14:editId="7F1B6549">
            <wp:extent cx="5431790" cy="305562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atter Plot 3D azimuth 4 Ax.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4AC151A9" w14:textId="1689AE22" w:rsidR="0016720D" w:rsidRDefault="0016720D" w:rsidP="001502D3">
      <w:pPr>
        <w:spacing w:after="0"/>
        <w:ind w:left="0" w:firstLine="0"/>
        <w:rPr>
          <w:rFonts w:ascii="Arial" w:eastAsiaTheme="majorEastAsia" w:hAnsi="Arial" w:cstheme="majorBidi"/>
          <w:noProof/>
          <w:sz w:val="20"/>
          <w:szCs w:val="32"/>
        </w:rPr>
      </w:pPr>
      <w:r>
        <w:rPr>
          <w:rFonts w:ascii="Arial" w:eastAsiaTheme="majorEastAsia" w:hAnsi="Arial" w:cstheme="majorBidi"/>
          <w:noProof/>
          <w:sz w:val="20"/>
          <w:szCs w:val="32"/>
        </w:rPr>
        <w:drawing>
          <wp:inline distT="0" distB="0" distL="0" distR="0" wp14:anchorId="00822C91" wp14:editId="28C62574">
            <wp:extent cx="5431790" cy="305562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atter Plot 3D azimuth 16 Ax.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31790" cy="3055620"/>
                    </a:xfrm>
                    <a:prstGeom prst="rect">
                      <a:avLst/>
                    </a:prstGeom>
                  </pic:spPr>
                </pic:pic>
              </a:graphicData>
            </a:graphic>
          </wp:inline>
        </w:drawing>
      </w:r>
    </w:p>
    <w:p w14:paraId="2FDB8B98" w14:textId="77777777" w:rsidR="00503903" w:rsidRDefault="00503903" w:rsidP="001502D3">
      <w:pPr>
        <w:spacing w:after="0"/>
        <w:ind w:left="0" w:firstLine="0"/>
        <w:rPr>
          <w:rFonts w:ascii="Arial" w:eastAsiaTheme="majorEastAsia" w:hAnsi="Arial" w:cstheme="majorBidi"/>
          <w:noProof/>
          <w:sz w:val="20"/>
          <w:szCs w:val="32"/>
          <w:lang w:val="es-ES"/>
        </w:rPr>
      </w:pPr>
    </w:p>
    <w:p w14:paraId="48C04293" w14:textId="77777777" w:rsidR="00503903" w:rsidRDefault="00503903" w:rsidP="001502D3">
      <w:pPr>
        <w:spacing w:after="0"/>
        <w:ind w:left="0" w:firstLine="0"/>
        <w:rPr>
          <w:rFonts w:ascii="Arial" w:eastAsiaTheme="majorEastAsia" w:hAnsi="Arial" w:cstheme="majorBidi"/>
          <w:noProof/>
          <w:sz w:val="20"/>
          <w:szCs w:val="32"/>
          <w:lang w:val="es-ES"/>
        </w:rPr>
      </w:pPr>
    </w:p>
    <w:p w14:paraId="2DB0F4EC" w14:textId="77777777" w:rsidR="00503903" w:rsidRDefault="00503903" w:rsidP="001502D3">
      <w:pPr>
        <w:spacing w:after="0"/>
        <w:ind w:left="0" w:firstLine="0"/>
        <w:rPr>
          <w:rFonts w:ascii="Arial" w:eastAsiaTheme="majorEastAsia" w:hAnsi="Arial" w:cstheme="majorBidi"/>
          <w:noProof/>
          <w:sz w:val="20"/>
          <w:szCs w:val="32"/>
          <w:lang w:val="es-ES"/>
        </w:rPr>
      </w:pPr>
    </w:p>
    <w:p w14:paraId="3E8315A7" w14:textId="77777777" w:rsidR="00503903" w:rsidRDefault="00503903" w:rsidP="001502D3">
      <w:pPr>
        <w:spacing w:after="0"/>
        <w:ind w:left="0" w:firstLine="0"/>
        <w:rPr>
          <w:rFonts w:ascii="Arial" w:eastAsiaTheme="majorEastAsia" w:hAnsi="Arial" w:cstheme="majorBidi"/>
          <w:noProof/>
          <w:sz w:val="20"/>
          <w:szCs w:val="32"/>
          <w:lang w:val="es-ES"/>
        </w:rPr>
      </w:pPr>
    </w:p>
    <w:p w14:paraId="2635FFC4" w14:textId="77777777" w:rsidR="00503903" w:rsidRDefault="00503903" w:rsidP="001502D3">
      <w:pPr>
        <w:spacing w:after="0"/>
        <w:ind w:left="0" w:firstLine="0"/>
        <w:rPr>
          <w:rFonts w:ascii="Arial" w:eastAsiaTheme="majorEastAsia" w:hAnsi="Arial" w:cstheme="majorBidi"/>
          <w:noProof/>
          <w:sz w:val="20"/>
          <w:szCs w:val="32"/>
          <w:lang w:val="es-ES"/>
        </w:rPr>
      </w:pPr>
    </w:p>
    <w:p w14:paraId="5BFF5A9F" w14:textId="77777777" w:rsidR="00503903" w:rsidRDefault="00503903" w:rsidP="001502D3">
      <w:pPr>
        <w:spacing w:after="0"/>
        <w:ind w:left="0" w:firstLine="0"/>
        <w:rPr>
          <w:rFonts w:ascii="Arial" w:eastAsiaTheme="majorEastAsia" w:hAnsi="Arial" w:cstheme="majorBidi"/>
          <w:noProof/>
          <w:sz w:val="20"/>
          <w:szCs w:val="32"/>
          <w:lang w:val="es-ES"/>
        </w:rPr>
      </w:pPr>
    </w:p>
    <w:p w14:paraId="3AEA037B" w14:textId="44FA456A" w:rsidR="0016720D" w:rsidRDefault="00C0019C" w:rsidP="001502D3">
      <w:pPr>
        <w:spacing w:after="0"/>
        <w:ind w:left="0" w:firstLine="0"/>
        <w:rPr>
          <w:rFonts w:ascii="Arial" w:eastAsiaTheme="majorEastAsia" w:hAnsi="Arial" w:cstheme="majorBidi"/>
          <w:noProof/>
          <w:sz w:val="20"/>
          <w:szCs w:val="32"/>
          <w:lang w:val="es-ES"/>
        </w:rPr>
      </w:pPr>
      <w:r w:rsidRPr="00C0019C">
        <w:rPr>
          <w:rFonts w:ascii="Arial" w:eastAsiaTheme="majorEastAsia" w:hAnsi="Arial" w:cstheme="majorBidi"/>
          <w:noProof/>
          <w:sz w:val="20"/>
          <w:szCs w:val="32"/>
          <w:lang w:val="es-ES"/>
        </w:rPr>
        <w:lastRenderedPageBreak/>
        <w:t>La matriz de covarianza r</w:t>
      </w:r>
      <w:r>
        <w:rPr>
          <w:rFonts w:ascii="Arial" w:eastAsiaTheme="majorEastAsia" w:hAnsi="Arial" w:cstheme="majorBidi"/>
          <w:noProof/>
          <w:sz w:val="20"/>
          <w:szCs w:val="32"/>
          <w:lang w:val="es-ES"/>
        </w:rPr>
        <w:t xml:space="preserve">epresenta la correlacion de las potencias recibidas en cada una de las antenas respecto a las potencias recibidas </w:t>
      </w:r>
      <w:r w:rsidR="00503903">
        <w:rPr>
          <w:rFonts w:ascii="Arial" w:eastAsiaTheme="majorEastAsia" w:hAnsi="Arial" w:cstheme="majorBidi"/>
          <w:noProof/>
          <w:sz w:val="20"/>
          <w:szCs w:val="32"/>
          <w:lang w:val="es-ES"/>
        </w:rPr>
        <w:t xml:space="preserve">en el resto de las antenas. Por ejemplo, si la correlacion entre la antena 1 y la antena 2 es mayor que la correlacion entre la antena 1 con la 3 y la 4 significa que el transmisor se encuentra en el </w:t>
      </w:r>
      <w:r w:rsidR="001C74B1">
        <w:rPr>
          <w:rFonts w:ascii="Arial" w:eastAsiaTheme="majorEastAsia" w:hAnsi="Arial" w:cstheme="majorBidi"/>
          <w:noProof/>
          <w:sz w:val="20"/>
          <w:szCs w:val="32"/>
          <w:lang w:val="es-ES"/>
        </w:rPr>
        <w:t>segmento</w:t>
      </w:r>
      <w:r w:rsidR="00503903">
        <w:rPr>
          <w:rFonts w:ascii="Arial" w:eastAsiaTheme="majorEastAsia" w:hAnsi="Arial" w:cstheme="majorBidi"/>
          <w:noProof/>
          <w:sz w:val="20"/>
          <w:szCs w:val="32"/>
          <w:lang w:val="es-ES"/>
        </w:rPr>
        <w:t xml:space="preserve"> comprendido entre la antena 1 y la 2</w:t>
      </w:r>
      <w:r w:rsidR="001C74B1">
        <w:rPr>
          <w:rFonts w:ascii="Arial" w:eastAsiaTheme="majorEastAsia" w:hAnsi="Arial" w:cstheme="majorBidi"/>
          <w:noProof/>
          <w:sz w:val="20"/>
          <w:szCs w:val="32"/>
          <w:lang w:val="es-ES"/>
        </w:rPr>
        <w:t>. Entonces cuando se alimenta un modelo de ML con la matriz de covarianza ya se le da como informacion la distribucion de las antenas en el array circular y el modelo ML solo tiene que aprender la DOA. Sin embargo cuando se alimenta el modelo ML con las potencias, es el propio modelo quien tiene que interpretar la relacion entre las antenas, ademas de aprender la DOA</w:t>
      </w:r>
      <w:r w:rsidR="006653E8">
        <w:rPr>
          <w:rFonts w:ascii="Arial" w:eastAsiaTheme="majorEastAsia" w:hAnsi="Arial" w:cstheme="majorBidi"/>
          <w:noProof/>
          <w:sz w:val="20"/>
          <w:szCs w:val="32"/>
          <w:lang w:val="es-ES"/>
        </w:rPr>
        <w:t>.</w:t>
      </w:r>
    </w:p>
    <w:p w14:paraId="5045C4CE" w14:textId="51BAE46A" w:rsidR="006653E8" w:rsidRDefault="006653E8" w:rsidP="001502D3">
      <w:pPr>
        <w:spacing w:after="0"/>
        <w:ind w:left="0" w:firstLine="0"/>
        <w:rPr>
          <w:rFonts w:ascii="Arial" w:eastAsiaTheme="majorEastAsia" w:hAnsi="Arial" w:cstheme="majorBidi"/>
          <w:noProof/>
          <w:sz w:val="20"/>
          <w:szCs w:val="32"/>
          <w:lang w:val="es-ES"/>
        </w:rPr>
      </w:pPr>
    </w:p>
    <w:p w14:paraId="09D9A4BB" w14:textId="0B25A229" w:rsidR="006653E8" w:rsidRDefault="006653E8" w:rsidP="001502D3">
      <w:pPr>
        <w:spacing w:after="0"/>
        <w:ind w:left="0" w:firstLine="0"/>
        <w:rPr>
          <w:rFonts w:ascii="Arial" w:eastAsiaTheme="majorEastAsia" w:hAnsi="Arial" w:cstheme="majorBidi"/>
          <w:noProof/>
          <w:sz w:val="20"/>
          <w:szCs w:val="32"/>
          <w:lang w:val="es-ES"/>
        </w:rPr>
      </w:pPr>
      <w:r>
        <w:rPr>
          <w:rFonts w:ascii="Arial" w:eastAsiaTheme="majorEastAsia" w:hAnsi="Arial" w:cstheme="majorBidi"/>
          <w:noProof/>
          <w:sz w:val="20"/>
          <w:szCs w:val="32"/>
          <w:lang w:val="es-ES"/>
        </w:rPr>
        <w:t>El caso en que se toman las potencias recibidas por cada una de las antenas en un instante de tiempo como los datos de entrada al modelo ML, supondrá que el modelo ML interprete tanto la relación entre las potencias para un instante de muestreo como la relación entre las potencias de ese instante de muestreo y el resto de ellos. Por otra parte, el caso en que se toma la matriz de covarianza como entrada al modelo ML, ya de antemano se conoce la relación entre las potencias en un mismo instante de muestreo y además la relación entre las potencias de un instante de muestreo y el resto de ellos.</w:t>
      </w:r>
    </w:p>
    <w:p w14:paraId="3DCAA8EE" w14:textId="764B66F4" w:rsidR="00663DE0" w:rsidRDefault="00663DE0" w:rsidP="001502D3">
      <w:pPr>
        <w:spacing w:after="0"/>
        <w:ind w:left="0" w:firstLine="0"/>
        <w:rPr>
          <w:rFonts w:ascii="Arial" w:eastAsiaTheme="majorEastAsia" w:hAnsi="Arial" w:cstheme="majorBidi"/>
          <w:noProof/>
          <w:sz w:val="20"/>
          <w:szCs w:val="32"/>
          <w:lang w:val="es-ES"/>
        </w:rPr>
      </w:pPr>
      <w:r>
        <w:rPr>
          <w:rFonts w:ascii="Arial" w:eastAsiaTheme="majorEastAsia" w:hAnsi="Arial" w:cstheme="majorBidi"/>
          <w:noProof/>
          <w:sz w:val="20"/>
          <w:szCs w:val="32"/>
          <w:lang w:val="es-ES"/>
        </w:rPr>
        <w:t>Los datos de covarianza van creciendo exponencialmente para cada numero de antena</w:t>
      </w:r>
      <w:r w:rsidR="00542194">
        <w:rPr>
          <w:rFonts w:ascii="Arial" w:eastAsiaTheme="majorEastAsia" w:hAnsi="Arial" w:cstheme="majorBidi"/>
          <w:noProof/>
          <w:sz w:val="20"/>
          <w:szCs w:val="32"/>
          <w:lang w:val="es-ES"/>
        </w:rPr>
        <w:t>. P</w:t>
      </w:r>
      <w:r>
        <w:rPr>
          <w:rFonts w:ascii="Arial" w:eastAsiaTheme="majorEastAsia" w:hAnsi="Arial" w:cstheme="majorBidi"/>
          <w:noProof/>
          <w:sz w:val="20"/>
          <w:szCs w:val="32"/>
          <w:lang w:val="es-ES"/>
        </w:rPr>
        <w:t xml:space="preserve">or ejemplo para 4 antenas </w:t>
      </w:r>
      <w:r w:rsidR="00542194">
        <w:rPr>
          <w:rFonts w:ascii="Arial" w:eastAsiaTheme="majorEastAsia" w:hAnsi="Arial" w:cstheme="majorBidi"/>
          <w:noProof/>
          <w:sz w:val="20"/>
          <w:szCs w:val="32"/>
          <w:lang w:val="es-ES"/>
        </w:rPr>
        <w:t>la entrada al modelo por cada par de angulos sera una lista de 12 elementos, para 6 antenas la lista sera de 30 elemento y para 8 la lista sera de 56 elementos. Se aprecia claramente que la diferencia entre la cantidad de elementos de la lista va creciendo a medida que se aumenta el numero de antenas.</w:t>
      </w:r>
    </w:p>
    <w:p w14:paraId="5045386C" w14:textId="3765042E" w:rsidR="00503903" w:rsidRPr="006E0F6B" w:rsidRDefault="006653E8" w:rsidP="001502D3">
      <w:pPr>
        <w:spacing w:after="0"/>
        <w:ind w:left="0" w:firstLine="0"/>
        <w:rPr>
          <w:rFonts w:ascii="Arial" w:eastAsiaTheme="majorEastAsia" w:hAnsi="Arial" w:cstheme="majorBidi"/>
          <w:noProof/>
          <w:sz w:val="20"/>
          <w:szCs w:val="32"/>
        </w:rPr>
      </w:pPr>
      <w:r w:rsidRPr="006E0F6B">
        <w:rPr>
          <w:rFonts w:ascii="Arial" w:eastAsiaTheme="majorEastAsia" w:hAnsi="Arial" w:cstheme="majorBidi"/>
          <w:noProof/>
          <w:sz w:val="20"/>
          <w:szCs w:val="32"/>
        </w:rPr>
        <w:t>P</w:t>
      </w:r>
      <w:r w:rsidR="00503903">
        <w:rPr>
          <w:noProof/>
        </w:rPr>
        <w:drawing>
          <wp:inline distT="0" distB="0" distL="0" distR="0" wp14:anchorId="0D106A37" wp14:editId="13F79C15">
            <wp:extent cx="3147647" cy="2274447"/>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183006" cy="2299997"/>
                    </a:xfrm>
                    <a:prstGeom prst="rect">
                      <a:avLst/>
                    </a:prstGeom>
                  </pic:spPr>
                </pic:pic>
              </a:graphicData>
            </a:graphic>
          </wp:inline>
        </w:drawing>
      </w:r>
    </w:p>
    <w:p w14:paraId="476AAAF5" w14:textId="160E33FE" w:rsidR="0030767A" w:rsidRPr="006E0F6B" w:rsidRDefault="0030767A" w:rsidP="00AA56B0">
      <w:pPr>
        <w:ind w:left="0" w:firstLine="0"/>
        <w:rPr>
          <w:rFonts w:ascii="Arial" w:eastAsiaTheme="majorEastAsia" w:hAnsi="Arial" w:cstheme="majorBidi"/>
          <w:noProof/>
          <w:sz w:val="28"/>
          <w:szCs w:val="32"/>
        </w:rPr>
      </w:pPr>
    </w:p>
    <w:p w14:paraId="45A5E2BC" w14:textId="77777777" w:rsidR="005728C2" w:rsidRPr="006E0F6B" w:rsidRDefault="005728C2" w:rsidP="00AA56B0">
      <w:pPr>
        <w:ind w:left="0" w:firstLine="0"/>
      </w:pPr>
    </w:p>
    <w:p w14:paraId="36CB86FA" w14:textId="09AE664F" w:rsidR="00B8635E" w:rsidRPr="006E0F6B" w:rsidRDefault="00AA56B0" w:rsidP="00B8635E">
      <w:pPr>
        <w:ind w:left="0" w:firstLine="0"/>
      </w:pPr>
      <w:r w:rsidRPr="006E0F6B">
        <w:lastRenderedPageBreak/>
        <w:t xml:space="preserve"> </w:t>
      </w:r>
    </w:p>
    <w:p w14:paraId="0E14E330" w14:textId="7E372E32" w:rsidR="00394629" w:rsidRPr="006E0F6B" w:rsidRDefault="00394629" w:rsidP="00394629"/>
    <w:p w14:paraId="56825965" w14:textId="5223B395" w:rsidR="00C93F21" w:rsidRPr="006E0F6B" w:rsidRDefault="00C93F21" w:rsidP="00C93F21"/>
    <w:p w14:paraId="013E5312" w14:textId="493C9590" w:rsidR="002C481C" w:rsidRPr="006653E8" w:rsidRDefault="005C1249" w:rsidP="005C1249">
      <w:pPr>
        <w:pStyle w:val="Heading1"/>
      </w:pPr>
      <w:bookmarkStart w:id="123" w:name="_Toc114765128"/>
      <w:r w:rsidRPr="006653E8">
        <w:lastRenderedPageBreak/>
        <w:t>CHAPTER 6: CONCLUSIONS</w:t>
      </w:r>
      <w:bookmarkEnd w:id="123"/>
    </w:p>
    <w:p w14:paraId="344297FE" w14:textId="51A78BA5" w:rsidR="002C481C" w:rsidRPr="006653E8" w:rsidRDefault="002C481C">
      <w:pPr>
        <w:spacing w:after="160" w:line="259" w:lineRule="auto"/>
        <w:ind w:left="0" w:firstLine="0"/>
        <w:jc w:val="left"/>
        <w:rPr>
          <w:rFonts w:ascii="Arial" w:eastAsiaTheme="majorEastAsia" w:hAnsi="Arial" w:cstheme="majorBidi"/>
          <w:sz w:val="28"/>
          <w:szCs w:val="32"/>
        </w:rPr>
      </w:pPr>
      <w:r w:rsidRPr="006653E8">
        <w:br w:type="page"/>
      </w:r>
    </w:p>
    <w:p w14:paraId="6C5D1006" w14:textId="22CE5EAD" w:rsidR="005C1249" w:rsidRPr="00C53F9A" w:rsidRDefault="002C481C" w:rsidP="005C1249">
      <w:pPr>
        <w:pStyle w:val="Heading1"/>
      </w:pPr>
      <w:bookmarkStart w:id="124" w:name="_Toc114765129"/>
      <w:r w:rsidRPr="00C53F9A">
        <w:lastRenderedPageBreak/>
        <w:t>APPENDIX A</w:t>
      </w:r>
      <w:bookmarkEnd w:id="124"/>
    </w:p>
    <w:p w14:paraId="0516448D" w14:textId="77777777" w:rsidR="002535D7" w:rsidRPr="00C53F9A" w:rsidRDefault="002535D7" w:rsidP="00B724AA">
      <w:pPr>
        <w:ind w:left="0" w:firstLine="0"/>
        <w:rPr>
          <w:rStyle w:val="Heading3Char"/>
        </w:rPr>
      </w:pPr>
    </w:p>
    <w:p w14:paraId="33F00612" w14:textId="77777777" w:rsidR="00B724AA" w:rsidRPr="00C53F9A" w:rsidRDefault="00B724AA" w:rsidP="00B23C6D">
      <w:pPr>
        <w:ind w:left="0" w:firstLine="0"/>
      </w:pPr>
    </w:p>
    <w:p w14:paraId="1650EC54" w14:textId="77777777" w:rsidR="00B23C6D" w:rsidRPr="00C53F9A" w:rsidRDefault="00B23C6D" w:rsidP="00B23C6D">
      <w:pPr>
        <w:ind w:left="0" w:firstLine="0"/>
        <w:rPr>
          <w:u w:val="single"/>
        </w:rPr>
      </w:pPr>
    </w:p>
    <w:p w14:paraId="37AC3769" w14:textId="77777777" w:rsidR="006508AD" w:rsidRPr="00C53F9A" w:rsidRDefault="006508AD" w:rsidP="00F01C0E"/>
    <w:p w14:paraId="53B8A061" w14:textId="573166F7" w:rsidR="00F5335C" w:rsidRPr="00C53F9A" w:rsidRDefault="00B93403" w:rsidP="002A422E">
      <w:pPr>
        <w:pStyle w:val="Heading1"/>
        <w:ind w:left="1440" w:firstLine="14"/>
        <w:rPr>
          <w:rFonts w:eastAsiaTheme="minorEastAsia"/>
        </w:rPr>
      </w:pPr>
      <w:bookmarkStart w:id="125" w:name="_Toc114765130"/>
      <w:r w:rsidRPr="00C53F9A">
        <w:rPr>
          <w:rFonts w:eastAsiaTheme="minorEastAsia"/>
        </w:rPr>
        <w:lastRenderedPageBreak/>
        <w:t>References</w:t>
      </w:r>
      <w:bookmarkEnd w:id="125"/>
    </w:p>
    <w:p w14:paraId="35ADF262" w14:textId="77777777" w:rsidR="00237EF7" w:rsidRDefault="00F5335C" w:rsidP="00237EF7">
      <w:pPr>
        <w:pStyle w:val="Bibliography"/>
      </w:pPr>
      <w:r>
        <w:rPr>
          <w:rFonts w:eastAsiaTheme="minorEastAsia"/>
        </w:rPr>
        <w:fldChar w:fldCharType="begin"/>
      </w:r>
      <w:r w:rsidR="000162BE" w:rsidRPr="00C53F9A">
        <w:rPr>
          <w:rFonts w:eastAsiaTheme="minorEastAsia"/>
        </w:rPr>
        <w:instrText xml:space="preserve"> ADDIN ZOTERO_BI</w:instrText>
      </w:r>
      <w:r w:rsidR="000162BE">
        <w:rPr>
          <w:rFonts w:eastAsiaTheme="minorEastAsia"/>
        </w:rPr>
        <w:instrText xml:space="preserve">BL {"uncited":[],"omitted":[],"custom":[]} CSL_BIBLIOGRAPHY </w:instrText>
      </w:r>
      <w:r>
        <w:rPr>
          <w:rFonts w:eastAsiaTheme="minorEastAsia"/>
        </w:rPr>
        <w:fldChar w:fldCharType="separate"/>
      </w:r>
      <w:r w:rsidR="00237EF7">
        <w:t>[1]</w:t>
      </w:r>
      <w:r w:rsidR="00237EF7">
        <w:tab/>
        <w:t xml:space="preserve">Z. Zhang </w:t>
      </w:r>
      <w:r w:rsidR="00237EF7">
        <w:rPr>
          <w:i/>
          <w:iCs/>
        </w:rPr>
        <w:t>et al.</w:t>
      </w:r>
      <w:r w:rsidR="00237EF7">
        <w:t xml:space="preserve">, “6G Wireless Networks: Vision, Requirements, Architecture, and Key Technologies,” </w:t>
      </w:r>
      <w:r w:rsidR="00237EF7">
        <w:rPr>
          <w:i/>
          <w:iCs/>
        </w:rPr>
        <w:t>IEEE Veh. Technol. Mag.</w:t>
      </w:r>
      <w:r w:rsidR="00237EF7">
        <w:t>, vol. 14, no. 3, pp. 28–41, Sep. 2019, doi: 10.1109/MVT.2019.2921208.</w:t>
      </w:r>
    </w:p>
    <w:p w14:paraId="6D38638E" w14:textId="77777777" w:rsidR="00237EF7" w:rsidRDefault="00237EF7" w:rsidP="00237EF7">
      <w:pPr>
        <w:pStyle w:val="Bibliography"/>
      </w:pPr>
      <w:r>
        <w:t>[2]</w:t>
      </w:r>
      <w:r>
        <w:tab/>
        <w:t xml:space="preserve">B. Zong, C. Fan, X. Wang, X. Duan, B. Wang, and J. Wang, “6G Technologies: Key Drivers, Core Requirements, System Architectures, and Enabling Technologies,” </w:t>
      </w:r>
      <w:r>
        <w:rPr>
          <w:i/>
          <w:iCs/>
        </w:rPr>
        <w:t>IEEE Veh. Technol. Mag.</w:t>
      </w:r>
      <w:r>
        <w:t>, vol. 14, no. 3, pp. 18–27, Sep. 2019, doi: 10.1109/MVT.2019.2921398.</w:t>
      </w:r>
    </w:p>
    <w:p w14:paraId="27502324" w14:textId="77777777" w:rsidR="00237EF7" w:rsidRDefault="00237EF7" w:rsidP="00237EF7">
      <w:pPr>
        <w:pStyle w:val="Bibliography"/>
      </w:pPr>
      <w:r>
        <w:t>[3]</w:t>
      </w:r>
      <w:r>
        <w:tab/>
        <w:t xml:space="preserve">M. Z. Chowdhury, Md. Shahjalal, S. Ahmed, and Y. M. Jang, “6G Wireless Communication Systems: Applications, Requirements, Technologies, Challenges, and Research Directions,” </w:t>
      </w:r>
      <w:r>
        <w:rPr>
          <w:i/>
          <w:iCs/>
        </w:rPr>
        <w:t>IEEE Open J. Commun. Soc.</w:t>
      </w:r>
      <w:r>
        <w:t>, vol. 1, pp. 957–975, 2020, doi: 10.1109/OJCOMS.2020.3010270.</w:t>
      </w:r>
    </w:p>
    <w:p w14:paraId="4860ECED" w14:textId="77777777" w:rsidR="00237EF7" w:rsidRDefault="00237EF7" w:rsidP="00237EF7">
      <w:pPr>
        <w:pStyle w:val="Bibliography"/>
      </w:pPr>
      <w:r>
        <w:t>[4]</w:t>
      </w:r>
      <w:r>
        <w:tab/>
        <w:t xml:space="preserve">S. Elmeadawy and R. M. Shubair, “Enabling Technologies For 6g Future Wireless Communications: Opportunities And Challenges,” </w:t>
      </w:r>
      <w:r>
        <w:rPr>
          <w:i/>
          <w:iCs/>
        </w:rPr>
        <w:t>ArXiv200206068 Eess</w:t>
      </w:r>
      <w:r>
        <w:t>, Feb. 2020, Accessed: May 12, 2021. [Online]. Available: http://arxiv.org/abs/2002.06068</w:t>
      </w:r>
    </w:p>
    <w:p w14:paraId="496E1990" w14:textId="77777777" w:rsidR="00237EF7" w:rsidRDefault="00237EF7" w:rsidP="00237EF7">
      <w:pPr>
        <w:pStyle w:val="Bibliography"/>
      </w:pPr>
      <w:r>
        <w:t>[5]</w:t>
      </w:r>
      <w:r>
        <w:tab/>
        <w:t xml:space="preserve">R. Avtar and T. Watanabe, Eds., </w:t>
      </w:r>
      <w:r>
        <w:rPr>
          <w:i/>
          <w:iCs/>
        </w:rPr>
        <w:t>Unmanned Aerial Vehicle: Applications in Agriculture and Environment</w:t>
      </w:r>
      <w:r>
        <w:t>. Cham: Springer International Publishing, 2020. doi: 10.1007/978-3-030-27157-2.</w:t>
      </w:r>
    </w:p>
    <w:p w14:paraId="1FD77E82" w14:textId="77777777" w:rsidR="00237EF7" w:rsidRDefault="00237EF7" w:rsidP="00237EF7">
      <w:pPr>
        <w:pStyle w:val="Bibliography"/>
      </w:pPr>
      <w:r>
        <w:t>[6]</w:t>
      </w:r>
      <w:r>
        <w:tab/>
        <w:t xml:space="preserve">M. S. Allahham, T. Khattab, and A. Mohamed, “Deep Learning for RF-Based Drone Detection and Identification: A Multi-Channel 1-D Convolutional Neural Networks Approach,” in </w:t>
      </w:r>
      <w:r>
        <w:rPr>
          <w:i/>
          <w:iCs/>
        </w:rPr>
        <w:t>2020 IEEE International Conference on Informatics, IoT, and Enabling Technologies (ICIoT)</w:t>
      </w:r>
      <w:r>
        <w:t>, Doha, Qatar, Feb. 2020, pp. 112–117. doi: 10.1109/ICIoT48696.2020.9089657.</w:t>
      </w:r>
    </w:p>
    <w:p w14:paraId="291D08DC" w14:textId="77777777" w:rsidR="00237EF7" w:rsidRDefault="00237EF7" w:rsidP="00237EF7">
      <w:pPr>
        <w:pStyle w:val="Bibliography"/>
      </w:pPr>
      <w:r>
        <w:t>[7]</w:t>
      </w:r>
      <w:r>
        <w:tab/>
        <w:t xml:space="preserve">H. Shakhatreh </w:t>
      </w:r>
      <w:r>
        <w:rPr>
          <w:i/>
          <w:iCs/>
        </w:rPr>
        <w:t>et al.</w:t>
      </w:r>
      <w:r>
        <w:t xml:space="preserve">, “Unmanned Aerial Vehicles (UAVs): A Survey on Civil Applications and Key Research Challenges,” </w:t>
      </w:r>
      <w:r>
        <w:rPr>
          <w:i/>
          <w:iCs/>
        </w:rPr>
        <w:t>IEEE Access</w:t>
      </w:r>
      <w:r>
        <w:t>, vol. 7, pp. 48572–48634, 2019, doi: 10.1109/ACCESS.2019.2909530.</w:t>
      </w:r>
    </w:p>
    <w:p w14:paraId="59E9AC46" w14:textId="77777777" w:rsidR="00237EF7" w:rsidRDefault="00237EF7" w:rsidP="00237EF7">
      <w:pPr>
        <w:pStyle w:val="Bibliography"/>
      </w:pPr>
      <w:r>
        <w:t>[8]</w:t>
      </w:r>
      <w:r>
        <w:tab/>
        <w:t xml:space="preserve">“Drone That Crashed at White House Was Quadcopter,” </w:t>
      </w:r>
      <w:r>
        <w:rPr>
          <w:i/>
          <w:iCs/>
        </w:rPr>
        <w:t>Time</w:t>
      </w:r>
      <w:r>
        <w:t>. https://time.com/3682307/white-house-drone-crash/ (accessed Mar. 25, 2022).</w:t>
      </w:r>
    </w:p>
    <w:p w14:paraId="7482D6CA" w14:textId="77777777" w:rsidR="00237EF7" w:rsidRDefault="00237EF7" w:rsidP="00237EF7">
      <w:pPr>
        <w:pStyle w:val="Bibliography"/>
      </w:pPr>
      <w:r>
        <w:t>[9]</w:t>
      </w:r>
      <w:r>
        <w:tab/>
        <w:t>“Lufthansa jet and drone nearly collide near LAX - Los Angeles Times.” https://www.latimes.com/local/lanow/la-me-ln-drone-near-miss-lax-20160318-story.html (accessed May 13, 2021).</w:t>
      </w:r>
    </w:p>
    <w:p w14:paraId="5A76E9A9" w14:textId="77777777" w:rsidR="00237EF7" w:rsidRDefault="00237EF7" w:rsidP="00237EF7">
      <w:pPr>
        <w:pStyle w:val="Bibliography"/>
      </w:pPr>
      <w:r>
        <w:t>[10]</w:t>
      </w:r>
      <w:r>
        <w:tab/>
        <w:t>T. S. B. of C. Government of Canada, “Aviation transportation safety investigation report A17Q0162,” Feb. 14, 2018. https://www.tsb.gc.ca/eng/rapports-reports/aviation/2017/a17q0162/a17q0162.html (accessed Mar. 25, 2022).</w:t>
      </w:r>
    </w:p>
    <w:p w14:paraId="1EEECFFD" w14:textId="77777777" w:rsidR="00237EF7" w:rsidRDefault="00237EF7" w:rsidP="00237EF7">
      <w:pPr>
        <w:pStyle w:val="Bibliography"/>
      </w:pPr>
      <w:r>
        <w:t>[11]</w:t>
      </w:r>
      <w:r>
        <w:tab/>
        <w:t xml:space="preserve">R. K. Miranda, D. A. Ando, J. P. C. L. da Costa, and M. T. de Oliveira, “Enhanced Direction of Arrival Estimation via Received Signal Strength of Directional Antennas,” in </w:t>
      </w:r>
      <w:r>
        <w:rPr>
          <w:i/>
          <w:iCs/>
        </w:rPr>
        <w:t>2018 IEEE International Symposium on Signal Processing and Information Technology (ISSPIT)</w:t>
      </w:r>
      <w:r>
        <w:t>, Louisville, KY, USA, Dec. 2018, pp. 162–167. doi: 10.1109/ISSPIT.2018.8642668.</w:t>
      </w:r>
    </w:p>
    <w:p w14:paraId="4AADDD59" w14:textId="77777777" w:rsidR="00237EF7" w:rsidRDefault="00237EF7" w:rsidP="00237EF7">
      <w:pPr>
        <w:pStyle w:val="Bibliography"/>
      </w:pPr>
      <w:r>
        <w:lastRenderedPageBreak/>
        <w:t>[12]</w:t>
      </w:r>
      <w:r>
        <w:tab/>
        <w:t>“A SIGNAL SUBSPACE APPROACH TO MULTIPLE EMITTER LOCATION AND SPECTRAL ESTIMATION - ProQuest.” https://www.proquest.com/openview/ed9b03e77117e41780070bd1ceacea3b/1?pq-origsite=gscholar&amp;cbl=18750&amp;diss=y (accessed May 03, 2022).</w:t>
      </w:r>
    </w:p>
    <w:p w14:paraId="0B118144" w14:textId="77777777" w:rsidR="00237EF7" w:rsidRDefault="00237EF7" w:rsidP="00237EF7">
      <w:pPr>
        <w:pStyle w:val="Bibliography"/>
      </w:pPr>
      <w:r>
        <w:t>[13]</w:t>
      </w:r>
      <w:r>
        <w:tab/>
        <w:t xml:space="preserve">J. W. Paik, K.-H. Lee, and J.-H. Lee, “Asymptotic Performance Analysis of Maximum Likelihood Algorithm for Direction-of-Arrival Estimation: Explicit Expression of Estimation Error and Mean Square Error,” </w:t>
      </w:r>
      <w:r>
        <w:rPr>
          <w:i/>
          <w:iCs/>
        </w:rPr>
        <w:t>Appl. Sci.</w:t>
      </w:r>
      <w:r>
        <w:t>, vol. 10, no. 7, Art. no. 7, Jan. 2020, doi: 10.3390/app10072415.</w:t>
      </w:r>
    </w:p>
    <w:p w14:paraId="3998D0B1" w14:textId="77777777" w:rsidR="00237EF7" w:rsidRDefault="00237EF7" w:rsidP="00237EF7">
      <w:pPr>
        <w:pStyle w:val="Bibliography"/>
      </w:pPr>
      <w:r>
        <w:t>[14]</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368AD89D" w14:textId="77777777" w:rsidR="00237EF7" w:rsidRDefault="00237EF7" w:rsidP="00237EF7">
      <w:pPr>
        <w:pStyle w:val="Bibliography"/>
      </w:pPr>
      <w:r>
        <w:t>[15]</w:t>
      </w:r>
      <w:r>
        <w:tab/>
        <w:t xml:space="preserve">F. Athley, “Threshold region performance of maximum likelihood direction of arrival estimators,” </w:t>
      </w:r>
      <w:r>
        <w:rPr>
          <w:i/>
          <w:iCs/>
        </w:rPr>
        <w:t>IEEE Trans. Signal Process.</w:t>
      </w:r>
      <w:r>
        <w:t>, vol. 53, no. 4, pp. 1359–1373, Apr. 2005, doi: 10.1109/TSP.2005.843717.</w:t>
      </w:r>
    </w:p>
    <w:p w14:paraId="07A4CF5D" w14:textId="77777777" w:rsidR="00237EF7" w:rsidRDefault="00237EF7" w:rsidP="00237EF7">
      <w:pPr>
        <w:pStyle w:val="Bibliography"/>
      </w:pPr>
      <w:r>
        <w:t>[16]</w:t>
      </w:r>
      <w:r>
        <w:tab/>
        <w:t xml:space="preserve">M. Wax and T. Kailath, “Detection of signals by information theoretic criteria,” </w:t>
      </w:r>
      <w:r>
        <w:rPr>
          <w:i/>
          <w:iCs/>
        </w:rPr>
        <w:t>IEEE Trans. Acoust. Speech Signal Process.</w:t>
      </w:r>
      <w:r>
        <w:t>, vol. 33, no. 2, pp. 387–392, Apr. 1985, doi: 10.1109/TASSP.1985.1164557.</w:t>
      </w:r>
    </w:p>
    <w:p w14:paraId="58B3CB78" w14:textId="77777777" w:rsidR="00237EF7" w:rsidRDefault="00237EF7" w:rsidP="00237EF7">
      <w:pPr>
        <w:pStyle w:val="Bibliography"/>
      </w:pPr>
      <w:r>
        <w:t>[17]</w:t>
      </w:r>
      <w:r>
        <w:tab/>
        <w:t xml:space="preserve">Y.-Y. Dong, C.-X. Dong, W. Liu, and M.-M. Liu, “DOA estimation with known waveforms in the presence of unknown time delays and Doppler shifts,” </w:t>
      </w:r>
      <w:r>
        <w:rPr>
          <w:i/>
          <w:iCs/>
        </w:rPr>
        <w:t>Signal Process.</w:t>
      </w:r>
      <w:r>
        <w:t>, vol. 166, p. 107232, Jan. 2020, doi: 10.1016/j.sigpro.2019.07.025.</w:t>
      </w:r>
    </w:p>
    <w:p w14:paraId="0491ACA3" w14:textId="77777777" w:rsidR="00237EF7" w:rsidRDefault="00237EF7" w:rsidP="00237EF7">
      <w:pPr>
        <w:pStyle w:val="Bibliography"/>
      </w:pPr>
      <w:r>
        <w:t>[18]</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6398AE39" w14:textId="77777777" w:rsidR="00237EF7" w:rsidRDefault="00237EF7" w:rsidP="00237EF7">
      <w:pPr>
        <w:pStyle w:val="Bibliography"/>
      </w:pPr>
      <w:r>
        <w:t>[19]</w:t>
      </w:r>
      <w:r>
        <w:tab/>
        <w:t xml:space="preserve">R. Pohlmann, S. Zhang, T. Jost, and A. Dammann, “Power-based direction-of-arrival estimation using a single multi-mode antenna,” in </w:t>
      </w:r>
      <w:r>
        <w:rPr>
          <w:i/>
          <w:iCs/>
        </w:rPr>
        <w:t>2017 14th Workshop on Positioning, Navigation and Communications (WPNC)</w:t>
      </w:r>
      <w:r>
        <w:t>, Bremen, Oct. 2017, pp. 1–6. doi: 10.1109/WPNC.2017.8250056.</w:t>
      </w:r>
    </w:p>
    <w:p w14:paraId="7360A5B5" w14:textId="77777777" w:rsidR="00237EF7" w:rsidRDefault="00237EF7" w:rsidP="00237EF7">
      <w:pPr>
        <w:pStyle w:val="Bibliography"/>
      </w:pPr>
      <w:r>
        <w:t>[20]</w:t>
      </w:r>
      <w:r>
        <w:tab/>
        <w:t xml:space="preserve">D. Manteuffel and R. Martens, “Compact Multimode Multielement Antenna for Indoor UWB Massive MIMO,” </w:t>
      </w:r>
      <w:r>
        <w:rPr>
          <w:i/>
          <w:iCs/>
        </w:rPr>
        <w:t>IEEE Trans. Antennas Propag.</w:t>
      </w:r>
      <w:r>
        <w:t>, vol. 64, no. 7, pp. 2689–2697, Jul. 2016, doi: 10.1109/TAP.2016.2537388.</w:t>
      </w:r>
    </w:p>
    <w:p w14:paraId="5DC20B43" w14:textId="77777777" w:rsidR="00237EF7" w:rsidRDefault="00237EF7" w:rsidP="00237EF7">
      <w:pPr>
        <w:pStyle w:val="Bibliography"/>
      </w:pPr>
      <w:r>
        <w:t>[21]</w:t>
      </w:r>
      <w:r>
        <w:tab/>
        <w:t xml:space="preserve">F. Wen, P. Liu, H. Wei, Y. Zhang, and R. C. Qiu, “Joint Azimuth, Elevation, and Delay Estimation for 3-D Indoor Localization,” </w:t>
      </w:r>
      <w:r>
        <w:rPr>
          <w:i/>
          <w:iCs/>
        </w:rPr>
        <w:t>IEEE Trans. Veh. Technol.</w:t>
      </w:r>
      <w:r>
        <w:t>, vol. 67, no. 5, pp. 4248–4261, May 2018, doi: 10.1109/TVT.2018.2794322.</w:t>
      </w:r>
    </w:p>
    <w:p w14:paraId="7836E294" w14:textId="77777777" w:rsidR="00237EF7" w:rsidRDefault="00237EF7" w:rsidP="00237EF7">
      <w:pPr>
        <w:pStyle w:val="Bibliography"/>
      </w:pPr>
      <w:r>
        <w:t>[22]</w:t>
      </w:r>
      <w:r>
        <w:tab/>
        <w:t xml:space="preserve">P. Stoica and K. C. Sharman, “Maximum likelihood methods for direction-of-arrival estimation,” </w:t>
      </w:r>
      <w:r>
        <w:rPr>
          <w:i/>
          <w:iCs/>
        </w:rPr>
        <w:t>IEEE Trans. Acoust. Speech Signal Process.</w:t>
      </w:r>
      <w:r>
        <w:t>, vol. 38, no. 7, pp. 1132–1143, Jul. 1990, doi: 10.1109/29.57542.</w:t>
      </w:r>
    </w:p>
    <w:p w14:paraId="6C9F2E6A" w14:textId="77777777" w:rsidR="00237EF7" w:rsidRDefault="00237EF7" w:rsidP="00237EF7">
      <w:pPr>
        <w:pStyle w:val="Bibliography"/>
      </w:pPr>
      <w:r>
        <w:t>[23]</w:t>
      </w:r>
      <w:r>
        <w:tab/>
        <w:t xml:space="preserve">R. Schmidt, “Multiple emitter location and signal parameter estimation,” </w:t>
      </w:r>
      <w:r>
        <w:rPr>
          <w:i/>
          <w:iCs/>
        </w:rPr>
        <w:t>IEEE Trans. Antennas Propag.</w:t>
      </w:r>
      <w:r>
        <w:t>, vol. 34, no. 3, pp. 276–280, Mar. 1986, doi: 10.1109/TAP.1986.1143830.</w:t>
      </w:r>
    </w:p>
    <w:p w14:paraId="31C49304" w14:textId="77777777" w:rsidR="00237EF7" w:rsidRDefault="00237EF7" w:rsidP="00237EF7">
      <w:pPr>
        <w:pStyle w:val="Bibliography"/>
      </w:pPr>
      <w:r>
        <w:t>[24]</w:t>
      </w:r>
      <w:r>
        <w:tab/>
        <w:t xml:space="preserve">R. Roy and T. Kailath, “ESPRIT-estimation of signal parameters via rotational invariance techniques,” </w:t>
      </w:r>
      <w:r>
        <w:rPr>
          <w:i/>
          <w:iCs/>
        </w:rPr>
        <w:t>IEEE Trans. Acoust. Speech Signal Process.</w:t>
      </w:r>
      <w:r>
        <w:t>, vol. 37, no. 7, pp. 984–995, Jul. 1989, doi: 10.1109/29.32276.</w:t>
      </w:r>
    </w:p>
    <w:p w14:paraId="5D48D9B1" w14:textId="77777777" w:rsidR="00237EF7" w:rsidRDefault="00237EF7" w:rsidP="00237EF7">
      <w:pPr>
        <w:pStyle w:val="Bibliography"/>
      </w:pPr>
      <w:r>
        <w:t>[25]</w:t>
      </w:r>
      <w:r>
        <w:tab/>
        <w:t xml:space="preserve">Lin Zhou, Yong-jun Zhao, and Hao Cui, “High resolution wideband DOA estimation based on modified MUSIC algorithm,” in </w:t>
      </w:r>
      <w:r>
        <w:rPr>
          <w:i/>
          <w:iCs/>
        </w:rPr>
        <w:t xml:space="preserve">2008 International Conference on </w:t>
      </w:r>
      <w:r>
        <w:rPr>
          <w:i/>
          <w:iCs/>
        </w:rPr>
        <w:lastRenderedPageBreak/>
        <w:t>Information and Automation</w:t>
      </w:r>
      <w:r>
        <w:t>, Changsha, China, Jun. 2008, pp. 20–22. doi: 10.1109/ICINFA.2008.4607961.</w:t>
      </w:r>
    </w:p>
    <w:p w14:paraId="4ED441F4" w14:textId="77777777" w:rsidR="00237EF7" w:rsidRDefault="00237EF7" w:rsidP="00237EF7">
      <w:pPr>
        <w:pStyle w:val="Bibliography"/>
      </w:pPr>
      <w:r>
        <w:t>[26]</w:t>
      </w:r>
      <w:r>
        <w:tab/>
        <w:t xml:space="preserve">P. Vallet, X. Mestre, and P. Loubaton, “Performance Analysis of an Improved MUSIC DoA Estimator,” </w:t>
      </w:r>
      <w:r>
        <w:rPr>
          <w:i/>
          <w:iCs/>
        </w:rPr>
        <w:t>IEEE Trans. Signal Process.</w:t>
      </w:r>
      <w:r>
        <w:t>, vol. 63, no. 23, pp. 6407–6422, Dec. 2015, doi: 10.1109/TSP.2015.2465302.</w:t>
      </w:r>
    </w:p>
    <w:p w14:paraId="3FF301A3" w14:textId="77777777" w:rsidR="00237EF7" w:rsidRDefault="00237EF7" w:rsidP="00237EF7">
      <w:pPr>
        <w:pStyle w:val="Bibliography"/>
      </w:pPr>
      <w:r>
        <w:t>[27]</w:t>
      </w:r>
      <w:r>
        <w:tab/>
        <w:t xml:space="preserve">F. Wan, J. Wen, and L. Liang, “A Source Number Estimation Method Based on Improved Eigenvalue Decomposition Algorithm,” in </w:t>
      </w:r>
      <w:r>
        <w:rPr>
          <w:i/>
          <w:iCs/>
        </w:rPr>
        <w:t>2020 IEEE 20th International Conference on Communication Technology (ICCT)</w:t>
      </w:r>
      <w:r>
        <w:t>, Nanning, China, Oct. 2020, pp. 1184–1189. doi: 10.1109/ICCT50939.2020.9295790.</w:t>
      </w:r>
    </w:p>
    <w:p w14:paraId="68929571" w14:textId="77777777" w:rsidR="00237EF7" w:rsidRDefault="00237EF7" w:rsidP="00237EF7">
      <w:pPr>
        <w:pStyle w:val="Bibliography"/>
      </w:pPr>
      <w:r>
        <w:t>[28]</w:t>
      </w:r>
      <w:r>
        <w:tab/>
        <w:t xml:space="preserve">X. Xu, X. Wei, and Z. Ye, “DOA Estimation Based on Sparse Signal Recovery Utilizing Weighted $l_{1}$-Norm Penalty,” </w:t>
      </w:r>
      <w:r>
        <w:rPr>
          <w:i/>
          <w:iCs/>
        </w:rPr>
        <w:t>IEEE Signal Process. Lett.</w:t>
      </w:r>
      <w:r>
        <w:t>, vol. 19, no. 3, pp. 155–158, Mar. 2012, doi: 10.1109/LSP.2012.2183592.</w:t>
      </w:r>
    </w:p>
    <w:p w14:paraId="5A7BF7FA" w14:textId="77777777" w:rsidR="00237EF7" w:rsidRDefault="00237EF7" w:rsidP="00237EF7">
      <w:pPr>
        <w:pStyle w:val="Bibliography"/>
      </w:pPr>
      <w:r>
        <w:t>[29]</w:t>
      </w:r>
      <w:r>
        <w:tab/>
        <w:t xml:space="preserve">D. Malioutov, M. Cetin, and A. S. Willsky, “A sparse signal reconstruction perspective for source localization with sensor arrays,” </w:t>
      </w:r>
      <w:r>
        <w:rPr>
          <w:i/>
          <w:iCs/>
        </w:rPr>
        <w:t>IEEE Trans. Signal Process.</w:t>
      </w:r>
      <w:r>
        <w:t>, vol. 53, no. 8, pp. 3010–3022, Aug. 2005, doi: 10.1109/TSP.2005.850882.</w:t>
      </w:r>
    </w:p>
    <w:p w14:paraId="60E5092F" w14:textId="77777777" w:rsidR="00237EF7" w:rsidRDefault="00237EF7" w:rsidP="00237EF7">
      <w:pPr>
        <w:pStyle w:val="Bibliography"/>
      </w:pPr>
      <w:r>
        <w:t>[30]</w:t>
      </w:r>
      <w:r>
        <w:tab/>
        <w:t xml:space="preserve">M. S. Lobo, L. Vandenberghe, S. Boyd, and H. Lebret, “Applications of second-order cone programming,” </w:t>
      </w:r>
      <w:r>
        <w:rPr>
          <w:i/>
          <w:iCs/>
        </w:rPr>
        <w:t>Linear Algebra Its Appl.</w:t>
      </w:r>
      <w:r>
        <w:t>, vol. 284, no. 1–3, pp. 193–228, Nov. 1998, doi: 10.1016/S0024-3795(98)10032-0.</w:t>
      </w:r>
    </w:p>
    <w:p w14:paraId="4D9E4855" w14:textId="77777777" w:rsidR="00237EF7" w:rsidRDefault="00237EF7" w:rsidP="00237EF7">
      <w:pPr>
        <w:pStyle w:val="Bibliography"/>
      </w:pPr>
      <w:r>
        <w:t>[31]</w:t>
      </w:r>
      <w:r>
        <w:tab/>
        <w:t xml:space="preserve">V. Cevher, A. C. Gurbuz, J. H. McClellan, and R. Chellappa, “Compressive wireless arrays for bearing estimation,” in </w:t>
      </w:r>
      <w:r>
        <w:rPr>
          <w:i/>
          <w:iCs/>
        </w:rPr>
        <w:t>2008 IEEE International Conference on Acoustics, Speech and Signal Processing</w:t>
      </w:r>
      <w:r>
        <w:t>, Las Vegas, NV, USA, Mar. 2008, pp. 2497–2500. doi: 10.1109/ICASSP.2008.4518155.</w:t>
      </w:r>
    </w:p>
    <w:p w14:paraId="4C49D32C" w14:textId="77777777" w:rsidR="00237EF7" w:rsidRDefault="00237EF7" w:rsidP="00237EF7">
      <w:pPr>
        <w:pStyle w:val="Bibliography"/>
      </w:pPr>
      <w:r>
        <w:t>[32]</w:t>
      </w:r>
      <w:r>
        <w:tab/>
        <w:t xml:space="preserve">C. Zheng, G. Li, H. Zhang, and X. Wang, “An approach of DOA estimation using noise subspace weighted &amp;#x2113;1 minimization,” in </w:t>
      </w:r>
      <w:r>
        <w:rPr>
          <w:i/>
          <w:iCs/>
        </w:rPr>
        <w:t>2011 IEEE International Conference on Acoustics, Speech and Signal Processing (ICASSP)</w:t>
      </w:r>
      <w:r>
        <w:t>, Prague, Czech Republic, May 2011, pp. 2856–2859. doi: 10.1109/ICASSP.2011.5947080.</w:t>
      </w:r>
    </w:p>
    <w:p w14:paraId="47372736" w14:textId="77777777" w:rsidR="00237EF7" w:rsidRDefault="00237EF7" w:rsidP="00237EF7">
      <w:pPr>
        <w:pStyle w:val="Bibliography"/>
      </w:pPr>
      <w:r>
        <w:t>[33]</w:t>
      </w:r>
      <w:r>
        <w:tab/>
        <w:t xml:space="preserve">J. Dai, D. Zhao, and X. Ji, “A Sparse Representation Method for DOA Estimation With Unknown Mutual Coupling,” </w:t>
      </w:r>
      <w:r>
        <w:rPr>
          <w:i/>
          <w:iCs/>
        </w:rPr>
        <w:t>IEEE Antennas Wirel. Propag. Lett.</w:t>
      </w:r>
      <w:r>
        <w:t>, vol. 11, pp. 1210–1213, 2012, doi: 10.1109/LAWP.2012.2223651.</w:t>
      </w:r>
    </w:p>
    <w:p w14:paraId="29E80F7F" w14:textId="77777777" w:rsidR="00237EF7" w:rsidRDefault="00237EF7" w:rsidP="00237EF7">
      <w:pPr>
        <w:pStyle w:val="Bibliography"/>
      </w:pPr>
      <w:r>
        <w:t>[34]</w:t>
      </w:r>
      <w:r>
        <w:tab/>
        <w:t xml:space="preserve">X. Zhang, T. Jiang, Y. Li, and Y. Zakharov, “A Novel Block Sparse Reconstruction Method for DOA Estimation With Unknown Mutual Coupling,” </w:t>
      </w:r>
      <w:r>
        <w:rPr>
          <w:i/>
          <w:iCs/>
        </w:rPr>
        <w:t>IEEE Commun. Lett.</w:t>
      </w:r>
      <w:r>
        <w:t>, vol. 23, no. 10, pp. 1845–1848, Oct. 2019, doi: 10.1109/LCOMM.2019.2929384.</w:t>
      </w:r>
    </w:p>
    <w:p w14:paraId="46A73C8D" w14:textId="77777777" w:rsidR="00237EF7" w:rsidRDefault="00237EF7" w:rsidP="00237EF7">
      <w:pPr>
        <w:pStyle w:val="Bibliography"/>
      </w:pPr>
      <w:r>
        <w:t>[35]</w:t>
      </w:r>
      <w:r>
        <w:tab/>
        <w:t xml:space="preserve">H. Fu, S. Abeywickrama, C. Yuen, and M. Zhang, “A Robust Phase-Ambiguity-Immune DOA Estimation Scheme for Antenna Array,” </w:t>
      </w:r>
      <w:r>
        <w:rPr>
          <w:i/>
          <w:iCs/>
        </w:rPr>
        <w:t>IEEE Trans. Veh. Technol.</w:t>
      </w:r>
      <w:r>
        <w:t>, vol. 68, no. 7, pp. 6686–6696, Jul. 2019, doi: 10.1109/TVT.2019.2916171.</w:t>
      </w:r>
    </w:p>
    <w:p w14:paraId="18CAB6A8" w14:textId="77777777" w:rsidR="00237EF7" w:rsidRDefault="00237EF7" w:rsidP="00237EF7">
      <w:pPr>
        <w:pStyle w:val="Bibliography"/>
      </w:pPr>
      <w:r>
        <w:t>[36]</w:t>
      </w:r>
      <w:r>
        <w:tab/>
        <w:t xml:space="preserve">E. J. Candes, J. Romberg, and T. Tao, “Robust uncertainty principles: exact signal reconstruction from highly incomplete frequency information,” </w:t>
      </w:r>
      <w:r>
        <w:rPr>
          <w:i/>
          <w:iCs/>
        </w:rPr>
        <w:t>IEEE Trans. Inf. Theory</w:t>
      </w:r>
      <w:r>
        <w:t>, vol. 52, no. 2, pp. 489–509, Feb. 2006, doi: 10.1109/TIT.2005.862083.</w:t>
      </w:r>
    </w:p>
    <w:p w14:paraId="33CDFECF" w14:textId="77777777" w:rsidR="00237EF7" w:rsidRDefault="00237EF7" w:rsidP="00237EF7">
      <w:pPr>
        <w:pStyle w:val="Bibliography"/>
      </w:pPr>
      <w:r>
        <w:t>[37]</w:t>
      </w:r>
      <w:r>
        <w:tab/>
        <w:t xml:space="preserve">Z. Liu, C. Zhang, and P. S. Yu, “Direction-of-Arrival Estimation Based on Deep Neural Networks With Robustness to Array Imperfections,” </w:t>
      </w:r>
      <w:r>
        <w:rPr>
          <w:i/>
          <w:iCs/>
        </w:rPr>
        <w:t>IEEE Trans. Antennas Propag.</w:t>
      </w:r>
      <w:r>
        <w:t>, vol. 66, no. 12, pp. 7315–7327, Dec. 2018, doi: 10.1109/TAP.2018.2874430.</w:t>
      </w:r>
    </w:p>
    <w:p w14:paraId="00B51263" w14:textId="77777777" w:rsidR="00237EF7" w:rsidRDefault="00237EF7" w:rsidP="00237EF7">
      <w:pPr>
        <w:pStyle w:val="Bibliography"/>
      </w:pPr>
      <w:r>
        <w:lastRenderedPageBreak/>
        <w:t>[38]</w:t>
      </w:r>
      <w:r>
        <w:tab/>
        <w:t xml:space="preserve">K. Terabayashi, R. Natsuaki, and A. Hirose, “Ultrawideband Direction-of-Arrival Estimation Using Complex-Valued Spatiotemporal Neural Networks,” </w:t>
      </w:r>
      <w:r>
        <w:rPr>
          <w:i/>
          <w:iCs/>
        </w:rPr>
        <w:t>IEEE Trans. Neural Netw. Learn. Syst.</w:t>
      </w:r>
      <w:r>
        <w:t>, vol. 25, no. 9, pp. 1727–1732, Sep. 2014, doi: 10.1109/TNNLS.2014.2313869.</w:t>
      </w:r>
    </w:p>
    <w:p w14:paraId="3D8F0282" w14:textId="77777777" w:rsidR="00237EF7" w:rsidRDefault="00237EF7" w:rsidP="00237EF7">
      <w:pPr>
        <w:pStyle w:val="Bibliography"/>
      </w:pPr>
      <w:r>
        <w:t>[39]</w:t>
      </w:r>
      <w:r>
        <w:tab/>
        <w:t xml:space="preserve">X. Xiao, S. Zhao, X. Zhong, D. L. Jones, E. S. Chng, and H. Li, “A learning-based approach to direction of arrival estimation in noisy and reverberant environments,” in </w:t>
      </w:r>
      <w:r>
        <w:rPr>
          <w:i/>
          <w:iCs/>
        </w:rPr>
        <w:t>2015 IEEE International Conference on Acoustics, Speech and Signal Processing (ICASSP)</w:t>
      </w:r>
      <w:r>
        <w:t>, South Brisbane, Queensland, Australia, Apr. 2015, pp. 2814–2818. doi: 10.1109/ICASSP.2015.7178484.</w:t>
      </w:r>
    </w:p>
    <w:p w14:paraId="326004F4" w14:textId="77777777" w:rsidR="00237EF7" w:rsidRDefault="00237EF7" w:rsidP="00237EF7">
      <w:pPr>
        <w:pStyle w:val="Bibliography"/>
      </w:pPr>
      <w:r>
        <w:t>[40]</w:t>
      </w:r>
      <w:r>
        <w:tab/>
        <w:t xml:space="preserve">Y. Kase, T. Nishimura, T. Ohgane, Y. Ogawa, D. Kitayama, and Y. Kishiyama, “DOA Estimation of Two Targets with Deep Learning,” in </w:t>
      </w:r>
      <w:r>
        <w:rPr>
          <w:i/>
          <w:iCs/>
        </w:rPr>
        <w:t>2018 15th Workshop on Positioning, Navigation and Communications (WPNC)</w:t>
      </w:r>
      <w:r>
        <w:t>, Bremen, Germany, Oct. 2018, pp. 1–5. doi: 10.1109/WPNC.2018.8555814.</w:t>
      </w:r>
    </w:p>
    <w:p w14:paraId="28AACDC6" w14:textId="77777777" w:rsidR="00237EF7" w:rsidRDefault="00237EF7" w:rsidP="00237EF7">
      <w:pPr>
        <w:pStyle w:val="Bibliography"/>
      </w:pPr>
      <w:r>
        <w:t>[41]</w:t>
      </w:r>
      <w:r>
        <w:tab/>
        <w:t xml:space="preserve">A. Barthelme and W. Utschick, “A Machine Learning Approach to DoA Estimation and Model Order Selection for Antenna Arrays With Subarray Sampling,” </w:t>
      </w:r>
      <w:r>
        <w:rPr>
          <w:i/>
          <w:iCs/>
        </w:rPr>
        <w:t>IEEE Trans. Signal Process.</w:t>
      </w:r>
      <w:r>
        <w:t>, vol. 69, pp. 3075–3087, 2021, doi: 10.1109/TSP.2021.3081047.</w:t>
      </w:r>
    </w:p>
    <w:p w14:paraId="3BA4E332" w14:textId="77777777" w:rsidR="00237EF7" w:rsidRDefault="00237EF7" w:rsidP="00237EF7">
      <w:pPr>
        <w:pStyle w:val="Bibliography"/>
      </w:pPr>
      <w:r>
        <w:t>[42]</w:t>
      </w:r>
      <w:r>
        <w:tab/>
        <w:t xml:space="preserve">Y. Guo, Z. Zhang, Y. Huang, and P. Zhang, “DOA Estimation Method Based on Cascaded Neural Network for Two Closely Spaced Sources,” </w:t>
      </w:r>
      <w:r>
        <w:rPr>
          <w:i/>
          <w:iCs/>
        </w:rPr>
        <w:t>IEEE Signal Process. Lett.</w:t>
      </w:r>
      <w:r>
        <w:t>, vol. 27, pp. 570–574, 2020, doi: 10.1109/LSP.2020.2984914.</w:t>
      </w:r>
    </w:p>
    <w:p w14:paraId="3FACCCD5" w14:textId="77777777" w:rsidR="00237EF7" w:rsidRDefault="00237EF7" w:rsidP="00237EF7">
      <w:pPr>
        <w:pStyle w:val="Bibliography"/>
      </w:pPr>
      <w:r>
        <w:t>[43]</w:t>
      </w:r>
      <w:r>
        <w:tab/>
        <w:t xml:space="preserve">H. Huang, J. Yang, H. Huang, Y. Song, and G. Gui, “Deep Learning for Super-Resolution Channel Estimation and DOA Estimation Based Massive MIMO System,” </w:t>
      </w:r>
      <w:r>
        <w:rPr>
          <w:i/>
          <w:iCs/>
        </w:rPr>
        <w:t>IEEE Trans. Veh. Technol.</w:t>
      </w:r>
      <w:r>
        <w:t>, vol. 67, no. 9, pp. 8549–8560, Sep. 2018, doi: 10.1109/TVT.2018.2851783.</w:t>
      </w:r>
    </w:p>
    <w:p w14:paraId="633ACEC9" w14:textId="77777777" w:rsidR="00237EF7" w:rsidRDefault="00237EF7" w:rsidP="00237EF7">
      <w:pPr>
        <w:pStyle w:val="Bibliography"/>
      </w:pPr>
      <w:r>
        <w:t>[44]</w:t>
      </w:r>
      <w:r>
        <w:tab/>
        <w:t xml:space="preserve">S. Abeywickrama, L. Jayasinghe, H. Fu, S. Nissanka, and C. Yuen, “RF-based Direction Finding of UAVs Using DNN,” in </w:t>
      </w:r>
      <w:r>
        <w:rPr>
          <w:i/>
          <w:iCs/>
        </w:rPr>
        <w:t>2018 IEEE International Conference on Communication Systems (ICCS)</w:t>
      </w:r>
      <w:r>
        <w:t>, Chengdu, China, Dec. 2018, pp. 157–161. doi: 10.1109/ICCS.2018.8689177.</w:t>
      </w:r>
    </w:p>
    <w:p w14:paraId="621BD2D4" w14:textId="77777777" w:rsidR="00237EF7" w:rsidRDefault="00237EF7" w:rsidP="00237EF7">
      <w:pPr>
        <w:pStyle w:val="Bibliography"/>
      </w:pPr>
      <w:r>
        <w:t>[45]</w:t>
      </w:r>
      <w:r>
        <w:tab/>
        <w:t xml:space="preserve">W. Zhu, M. Zhang, P. Li, and C. Wu, “Two-Dimensional DOA Estimation via Deep Ensemble Learning,” </w:t>
      </w:r>
      <w:r>
        <w:rPr>
          <w:i/>
          <w:iCs/>
        </w:rPr>
        <w:t>IEEE Access</w:t>
      </w:r>
      <w:r>
        <w:t>, vol. 8, pp. 124544–124552, 2020, doi: 10.1109/ACCESS.2020.3005221.</w:t>
      </w:r>
    </w:p>
    <w:p w14:paraId="6073F8BD" w14:textId="77777777" w:rsidR="00237EF7" w:rsidRDefault="00237EF7" w:rsidP="00237EF7">
      <w:pPr>
        <w:pStyle w:val="Bibliography"/>
      </w:pPr>
      <w:r>
        <w:t>[46]</w:t>
      </w:r>
      <w:r>
        <w:tab/>
        <w:t xml:space="preserve">W. Zhang, Y. Huang, J. Tong, M. Bao, and X. Li, “Off-Grid DOA Estimation Based on Circularly Fully Convolutional Networks (CFCN) Using Space-Frequency Pseudo-Spectrum,” </w:t>
      </w:r>
      <w:r>
        <w:rPr>
          <w:i/>
          <w:iCs/>
        </w:rPr>
        <w:t>Sensors</w:t>
      </w:r>
      <w:r>
        <w:t>, vol. 21, no. 8, Art. no. 8, Jan. 2021, doi: 10.3390/s21082767.</w:t>
      </w:r>
    </w:p>
    <w:p w14:paraId="5C1A4FD0" w14:textId="77777777" w:rsidR="00237EF7" w:rsidRDefault="00237EF7" w:rsidP="00237EF7">
      <w:pPr>
        <w:pStyle w:val="Bibliography"/>
      </w:pPr>
      <w:r>
        <w:t>[47]</w:t>
      </w:r>
      <w:r>
        <w:tab/>
        <w:t xml:space="preserve">M. Pastorino and A. Randazzo, “A smart antenna system for direction of arrival estimation based on a support vector regression,” </w:t>
      </w:r>
      <w:r>
        <w:rPr>
          <w:i/>
          <w:iCs/>
        </w:rPr>
        <w:t>IEEE Trans. Antennas Propag.</w:t>
      </w:r>
      <w:r>
        <w:t>, vol. 53, no. 7, pp. 2161–2168, Jul. 2005, doi: 10.1109/TAP.2005.850735.</w:t>
      </w:r>
    </w:p>
    <w:p w14:paraId="7874C0A4" w14:textId="77777777" w:rsidR="00237EF7" w:rsidRDefault="00237EF7" w:rsidP="00237EF7">
      <w:pPr>
        <w:pStyle w:val="Bibliography"/>
      </w:pPr>
      <w:r>
        <w:t>[48]</w:t>
      </w:r>
      <w:r>
        <w:tab/>
        <w:t xml:space="preserve">A. Randazzo, M. A. Abou-Khousa, M. Pastorino, and R. Zoughi, “Direction of Arrival Estimation Based on Support Vector Regression: Experimental Validation and Comparison With MUSIC,” </w:t>
      </w:r>
      <w:r>
        <w:rPr>
          <w:i/>
          <w:iCs/>
        </w:rPr>
        <w:t>IEEE Antennas Wirel. Propag. Lett.</w:t>
      </w:r>
      <w:r>
        <w:t>, vol. 6, pp. 379–382, 2007, doi: 10.1109/LAWP.2007.903491.</w:t>
      </w:r>
    </w:p>
    <w:p w14:paraId="320F4ADD" w14:textId="77777777" w:rsidR="00237EF7" w:rsidRDefault="00237EF7" w:rsidP="00237EF7">
      <w:pPr>
        <w:pStyle w:val="Bibliography"/>
      </w:pPr>
      <w:r>
        <w:t>[49]</w:t>
      </w:r>
      <w:r>
        <w:tab/>
        <w:t xml:space="preserve">M. Donelli, F. Viani, P. Rocca, and A. Massa, “An Innovative Multiresolution Approach for DOA Estimation Based on a Support Vector Classification,” </w:t>
      </w:r>
      <w:r>
        <w:rPr>
          <w:i/>
          <w:iCs/>
        </w:rPr>
        <w:t xml:space="preserve">IEEE </w:t>
      </w:r>
      <w:r>
        <w:rPr>
          <w:i/>
          <w:iCs/>
        </w:rPr>
        <w:lastRenderedPageBreak/>
        <w:t>Trans. Antennas Propag.</w:t>
      </w:r>
      <w:r>
        <w:t>, vol. 57, no. 8, pp. 2279–2292, Aug. 2009, doi: 10.1109/TAP.2009.2024485.</w:t>
      </w:r>
    </w:p>
    <w:p w14:paraId="0FB7E0B9" w14:textId="77777777" w:rsidR="00237EF7" w:rsidRDefault="00237EF7" w:rsidP="00237EF7">
      <w:pPr>
        <w:pStyle w:val="Bibliography"/>
      </w:pPr>
      <w:r>
        <w:t>[50]</w:t>
      </w:r>
      <w:r>
        <w:tab/>
        <w:t xml:space="preserve">J. Pan, Y. Wang, C. Le Bastard, and T. Wang, “DOA Finding with Support Vector Regression Based Forward–Backward Linear Prediction,” </w:t>
      </w:r>
      <w:r>
        <w:rPr>
          <w:i/>
          <w:iCs/>
        </w:rPr>
        <w:t>Sensors</w:t>
      </w:r>
      <w:r>
        <w:t>, vol. 17, no. 6, Art. no. 6, Jun. 2017, doi: 10.3390/s17061225.</w:t>
      </w:r>
    </w:p>
    <w:p w14:paraId="1C34C3EB" w14:textId="77777777" w:rsidR="00237EF7" w:rsidRDefault="00237EF7" w:rsidP="00237EF7">
      <w:pPr>
        <w:pStyle w:val="Bibliography"/>
      </w:pPr>
      <w:r>
        <w:t>[51]</w:t>
      </w:r>
      <w:r>
        <w:tab/>
        <w:t xml:space="preserve">Z.-T. Huang, L.-L. Wu, and Z.-M. Liu, “Toward wide-frequency-range direction finding with support vector regression,” </w:t>
      </w:r>
      <w:r>
        <w:rPr>
          <w:i/>
          <w:iCs/>
        </w:rPr>
        <w:t>IEEE Commun. Lett.</w:t>
      </w:r>
      <w:r>
        <w:t>, vol. 23, no. 6, pp. 1029–1032, 2019.</w:t>
      </w:r>
    </w:p>
    <w:p w14:paraId="2F4CD661" w14:textId="77777777" w:rsidR="00237EF7" w:rsidRDefault="00237EF7" w:rsidP="00237EF7">
      <w:pPr>
        <w:pStyle w:val="Bibliography"/>
      </w:pPr>
      <w:r>
        <w:t>[52]</w:t>
      </w:r>
      <w:r>
        <w:tab/>
        <w:t xml:space="preserve">L.-L. Wu and Z.-T. Huang, “Coherent SVR Learning for Wideband Direction-of-Arrival Estimation,” </w:t>
      </w:r>
      <w:r>
        <w:rPr>
          <w:i/>
          <w:iCs/>
        </w:rPr>
        <w:t>IEEE Signal Process. Lett.</w:t>
      </w:r>
      <w:r>
        <w:t>, vol. 26, no. 4, pp. 642–646, Apr. 2019, doi: 10.1109/LSP.2019.2901641.</w:t>
      </w:r>
    </w:p>
    <w:p w14:paraId="31C91012" w14:textId="77777777" w:rsidR="00237EF7" w:rsidRDefault="00237EF7" w:rsidP="00237EF7">
      <w:pPr>
        <w:pStyle w:val="Bibliography"/>
      </w:pPr>
      <w:r>
        <w:t>[53]</w:t>
      </w:r>
      <w:r>
        <w:tab/>
        <w:t xml:space="preserve">J. Cervantes, F. Garcia-Lamont, L. Rodríguez-Mazahua, and A. Lopez, “A comprehensive survey on support vector machine classification: Applications, challenges and trends,” </w:t>
      </w:r>
      <w:r>
        <w:rPr>
          <w:i/>
          <w:iCs/>
        </w:rPr>
        <w:t>Neurocomputing</w:t>
      </w:r>
      <w:r>
        <w:t>, vol. 408, pp. 189–215, Sep. 2020, doi: 10.1016/j.neucom.2019.10.118.</w:t>
      </w:r>
    </w:p>
    <w:p w14:paraId="097A4B4C" w14:textId="77777777" w:rsidR="00237EF7" w:rsidRDefault="00237EF7" w:rsidP="00237EF7">
      <w:pPr>
        <w:pStyle w:val="Bibliography"/>
      </w:pPr>
      <w:r>
        <w:t>[54]</w:t>
      </w:r>
      <w:r>
        <w:tab/>
        <w:t xml:space="preserve">M.-Y. You, A.-N. Lu, Y.-X. Ye, K. Huang, and B. Jiang, “A Review on Machine Learning-Based Radio Direction Finding,” </w:t>
      </w:r>
      <w:r>
        <w:rPr>
          <w:i/>
          <w:iCs/>
        </w:rPr>
        <w:t>Math. Probl. Eng.</w:t>
      </w:r>
      <w:r>
        <w:t>, vol. 2020, pp. 1–9, Aug. 2020, doi: 10.1155/2020/8345413.</w:t>
      </w:r>
    </w:p>
    <w:p w14:paraId="33A76466" w14:textId="77777777" w:rsidR="00237EF7" w:rsidRDefault="00237EF7" w:rsidP="00237EF7">
      <w:pPr>
        <w:pStyle w:val="Bibliography"/>
      </w:pPr>
      <w:r>
        <w:t>[55]</w:t>
      </w:r>
      <w:r>
        <w:tab/>
        <w:t>“scikit-learn: machine learning in Python — scikit-learn 0.24.2 documentation.” https://scikit-learn.org/stable/ (accessed May 12, 2021).</w:t>
      </w:r>
    </w:p>
    <w:p w14:paraId="37C362F7" w14:textId="77777777" w:rsidR="00237EF7" w:rsidRDefault="00237EF7" w:rsidP="00237EF7">
      <w:pPr>
        <w:pStyle w:val="Bibliography"/>
      </w:pPr>
      <w:r>
        <w:t>[56]</w:t>
      </w:r>
      <w:r>
        <w:tab/>
        <w:t xml:space="preserve">J. Stuart, “Russell &amp; Peter Norvig: Artificial Intelligence: A Modern Approach,” </w:t>
      </w:r>
      <w:r>
        <w:rPr>
          <w:i/>
          <w:iCs/>
        </w:rPr>
        <w:t>Prentice-Hall</w:t>
      </w:r>
      <w:r>
        <w:t>, 2003.</w:t>
      </w:r>
    </w:p>
    <w:p w14:paraId="5DB86343" w14:textId="77777777" w:rsidR="00237EF7" w:rsidRDefault="00237EF7" w:rsidP="00237EF7">
      <w:pPr>
        <w:pStyle w:val="Bibliography"/>
      </w:pPr>
      <w:r>
        <w:t>[57]</w:t>
      </w:r>
      <w:r>
        <w:tab/>
        <w:t>“1.10. Decision Trees — scikit-learn 0.24.1 documentation.” https://scikit-learn.org/stable/modules/tree.html (accessed Mar. 23, 2021).</w:t>
      </w:r>
    </w:p>
    <w:p w14:paraId="05C4F0C3" w14:textId="77777777" w:rsidR="00237EF7" w:rsidRDefault="00237EF7" w:rsidP="00237EF7">
      <w:pPr>
        <w:pStyle w:val="Bibliography"/>
      </w:pPr>
      <w:r>
        <w:t>[58]</w:t>
      </w:r>
      <w:r>
        <w:tab/>
        <w:t xml:space="preserve">M. Feurer and F. Hutter, “Hyperparameter Optimization,” in </w:t>
      </w:r>
      <w:r>
        <w:rPr>
          <w:i/>
          <w:iCs/>
        </w:rPr>
        <w:t>Automated Machine Learning</w:t>
      </w:r>
      <w:r>
        <w:t>, F. Hutter, L. Kotthoff, and J. Vanschoren, Eds. Cham: Springer International Publishing, 2019, pp. 3–33. doi: 10.1007/978-3-030-05318-5_1.</w:t>
      </w:r>
    </w:p>
    <w:p w14:paraId="6F552022" w14:textId="77777777" w:rsidR="00237EF7" w:rsidRDefault="00237EF7" w:rsidP="00237EF7">
      <w:pPr>
        <w:pStyle w:val="Bibliography"/>
      </w:pPr>
      <w:r>
        <w:t>[59]</w:t>
      </w:r>
      <w:r>
        <w:tab/>
        <w:t xml:space="preserve">“sklearn.model_selection.GridSearchCV,” </w:t>
      </w:r>
      <w:r>
        <w:rPr>
          <w:i/>
          <w:iCs/>
        </w:rPr>
        <w:t>scikit-learn</w:t>
      </w:r>
      <w:r>
        <w:t>. https://scikit-learn/stable/modules/generated/sklearn.model_selection.GridSearchCV.html (accessed Sep. 23, 2022).</w:t>
      </w:r>
    </w:p>
    <w:p w14:paraId="2FBEBA81" w14:textId="77777777" w:rsidR="00237EF7" w:rsidRDefault="00237EF7" w:rsidP="00237EF7">
      <w:pPr>
        <w:pStyle w:val="Bibliography"/>
      </w:pPr>
      <w:r>
        <w:t>[60]</w:t>
      </w:r>
      <w:r>
        <w:tab/>
        <w:t>T. Akiba, S. Sano, T. Yanase, T. Ohta, and M. Koyama, “Optuna: A Next-generation Hyperparameter Optimization Framework.” arXiv, Jul. 25, 2019. Accessed: Sep. 23, 2022. [Online]. Available: http://arxiv.org/abs/1907.10902</w:t>
      </w:r>
    </w:p>
    <w:p w14:paraId="4305ADF8" w14:textId="77777777" w:rsidR="00237EF7" w:rsidRDefault="00237EF7" w:rsidP="00237EF7">
      <w:pPr>
        <w:pStyle w:val="Bibliography"/>
      </w:pPr>
      <w:r>
        <w:t>[61]</w:t>
      </w:r>
      <w:r>
        <w:tab/>
        <w:t xml:space="preserve">D. Singh and B. Singh, “Investigating the impact of data normalization on classification performance,” </w:t>
      </w:r>
      <w:r>
        <w:rPr>
          <w:i/>
          <w:iCs/>
        </w:rPr>
        <w:t>Appl. Soft Comput.</w:t>
      </w:r>
      <w:r>
        <w:t>, vol. 97, p. 105524, Dec. 2020, doi: 10.1016/j.asoc.2019.105524.</w:t>
      </w:r>
    </w:p>
    <w:p w14:paraId="4BEFEB65" w14:textId="77777777" w:rsidR="00237EF7" w:rsidRDefault="00237EF7" w:rsidP="00237EF7">
      <w:pPr>
        <w:pStyle w:val="Bibliography"/>
      </w:pPr>
      <w:r>
        <w:t>[62]</w:t>
      </w:r>
      <w:r>
        <w:tab/>
        <w:t xml:space="preserve">B. R. Jackson, S. Rajan, B. J. Liao, and S. Wang, “Direction of Arrival Estimation Using Directive Antennas in Uniform Circular Arrays,” </w:t>
      </w:r>
      <w:r>
        <w:rPr>
          <w:i/>
          <w:iCs/>
        </w:rPr>
        <w:t>IEEE Trans. Antennas Propag.</w:t>
      </w:r>
      <w:r>
        <w:t>, vol. 63, no. 2, pp. 736–747, Feb. 2015, doi: 10.1109/TAP.2014.2384044.</w:t>
      </w:r>
    </w:p>
    <w:p w14:paraId="3CBB4623" w14:textId="0091A966"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abel Reyes" w:date="2022-05-03T16:50:00Z" w:initials="AR">
    <w:p w14:paraId="407350AA" w14:textId="6BA36AC8" w:rsidR="00A54337" w:rsidRPr="00370E5D" w:rsidRDefault="00A54337">
      <w:pPr>
        <w:pStyle w:val="CommentText"/>
        <w:rPr>
          <w:lang w:val="es-ES"/>
        </w:rPr>
      </w:pPr>
      <w:r>
        <w:rPr>
          <w:rStyle w:val="CommentReference"/>
        </w:rPr>
        <w:annotationRef/>
      </w:r>
      <w:r w:rsidRPr="00370E5D">
        <w:rPr>
          <w:rFonts w:ascii="Times-Roman" w:hAnsi="Times-Roman" w:cs="Times-Roman"/>
          <w:lang w:val="es-ES"/>
        </w:rPr>
        <w:t>En otros trabajos le llaman unconditional</w:t>
      </w:r>
    </w:p>
  </w:comment>
  <w:comment w:id="10" w:author="Anabel Reyes" w:date="2022-05-03T16:51:00Z" w:initials="AR">
    <w:p w14:paraId="02D87CB6" w14:textId="440CC680" w:rsidR="00A54337" w:rsidRPr="00370E5D" w:rsidRDefault="00A54337">
      <w:pPr>
        <w:pStyle w:val="CommentText"/>
        <w:rPr>
          <w:lang w:val="es-ES"/>
        </w:rPr>
      </w:pPr>
      <w:r>
        <w:rPr>
          <w:rStyle w:val="CommentReference"/>
        </w:rPr>
        <w:annotationRef/>
      </w:r>
      <w:r w:rsidRPr="00370E5D">
        <w:rPr>
          <w:lang w:val="es-ES"/>
        </w:rPr>
        <w:t>En otros</w:t>
      </w:r>
      <w:r>
        <w:rPr>
          <w:lang w:val="es-ES"/>
        </w:rPr>
        <w:t xml:space="preserve"> trabajos le llaman conditional</w:t>
      </w:r>
    </w:p>
  </w:comment>
  <w:comment w:id="11" w:author="Abel Rodriguez Medel" w:date="2022-09-24T16:19:00Z" w:initials="ARM">
    <w:p w14:paraId="07500ADE" w14:textId="6CDC4AB1" w:rsidR="008110B4" w:rsidRDefault="008110B4">
      <w:pPr>
        <w:pStyle w:val="CommentText"/>
      </w:pPr>
      <w:r>
        <w:rPr>
          <w:rStyle w:val="CommentReference"/>
        </w:rPr>
        <w:annotationRef/>
      </w:r>
      <w:r>
        <w:t>Definir</w:t>
      </w:r>
    </w:p>
  </w:comment>
  <w:comment w:id="12" w:author="Anabel Reyes" w:date="2022-05-23T13:16:00Z" w:initials="AR">
    <w:p w14:paraId="30F1B6F6" w14:textId="0F7562B6" w:rsidR="00A54337" w:rsidRPr="00584DA1" w:rsidRDefault="00A54337">
      <w:pPr>
        <w:pStyle w:val="CommentText"/>
        <w:rPr>
          <w:lang w:val="es-ES"/>
        </w:rPr>
      </w:pPr>
      <w:r>
        <w:rPr>
          <w:rStyle w:val="CommentReference"/>
        </w:rPr>
        <w:annotationRef/>
      </w:r>
      <w:r w:rsidRPr="00584DA1">
        <w:rPr>
          <w:lang w:val="es-ES"/>
        </w:rPr>
        <w:t>No se si</w:t>
      </w:r>
      <w:r>
        <w:rPr>
          <w:lang w:val="es-ES"/>
        </w:rPr>
        <w:t xml:space="preserve"> es valido poner q es código abierto</w:t>
      </w:r>
    </w:p>
  </w:comment>
  <w:comment w:id="13" w:author="Usuario de Windows" w:date="2021-01-03T17:59:00Z" w:initials="UdW">
    <w:p w14:paraId="0AF40EC1" w14:textId="48CE140F" w:rsidR="00A54337" w:rsidRPr="00401EC1" w:rsidRDefault="00A54337">
      <w:pPr>
        <w:pStyle w:val="CommentText"/>
      </w:pPr>
      <w:r>
        <w:rPr>
          <w:rStyle w:val="CommentReference"/>
        </w:rPr>
        <w:annotationRef/>
      </w:r>
      <w:r w:rsidRPr="003A369F">
        <w:rPr>
          <w:lang w:val="es-CU"/>
        </w:rPr>
        <w:t xml:space="preserve">Aqui, dou uma breve explicação sobre o que cada item faz que usa a técnica SSR. </w:t>
      </w:r>
      <w:r w:rsidRPr="00401EC1">
        <w:t>Isso vai na tese, mas não no artigo</w:t>
      </w:r>
    </w:p>
  </w:comment>
  <w:comment w:id="14" w:author="Usuario de Windows" w:date="2021-06-01T07:43:00Z" w:initials="UdW">
    <w:p w14:paraId="05C2183E" w14:textId="3BDB9900" w:rsidR="00A54337" w:rsidRDefault="00A54337">
      <w:pPr>
        <w:pStyle w:val="CommentText"/>
      </w:pPr>
      <w:r>
        <w:rPr>
          <w:rStyle w:val="CommentReference"/>
        </w:rPr>
        <w:annotationRef/>
      </w:r>
      <w:r>
        <w:t>With the advances in ml some researchers gradually began to consider the problem of DOA using machine learning techniques</w:t>
      </w:r>
    </w:p>
  </w:comment>
  <w:comment w:id="15" w:author="Anabel Reyes" w:date="2022-09-16T13:12:00Z" w:initials="AR">
    <w:p w14:paraId="632319EE" w14:textId="2D3FAA08" w:rsidR="00A54337" w:rsidRDefault="00A54337">
      <w:pPr>
        <w:pStyle w:val="CommentText"/>
        <w:rPr>
          <w:lang w:val="es-ES"/>
        </w:rPr>
      </w:pPr>
      <w:r>
        <w:rPr>
          <w:rStyle w:val="CommentReference"/>
        </w:rPr>
        <w:annotationRef/>
      </w:r>
      <w:r w:rsidRPr="003F588D">
        <w:rPr>
          <w:lang w:val="es-ES"/>
        </w:rPr>
        <w:t>Ir adicionando referencias q usen n</w:t>
      </w:r>
      <w:r>
        <w:rPr>
          <w:lang w:val="es-ES"/>
        </w:rPr>
        <w:t>n</w:t>
      </w:r>
    </w:p>
    <w:p w14:paraId="7E6AB7D0" w14:textId="77777777" w:rsidR="00A54337" w:rsidRPr="003F588D" w:rsidRDefault="00A54337">
      <w:pPr>
        <w:pStyle w:val="CommentText"/>
        <w:rPr>
          <w:lang w:val="es-ES"/>
        </w:rPr>
      </w:pPr>
    </w:p>
  </w:comment>
  <w:comment w:id="16" w:author="Abel Rodriguez Medel" w:date="2022-09-24T16:34:00Z" w:initials="ARM">
    <w:p w14:paraId="5D9CEC11" w14:textId="0B07E16E" w:rsidR="000635FD" w:rsidRDefault="000635FD">
      <w:pPr>
        <w:pStyle w:val="CommentText"/>
      </w:pPr>
      <w:r>
        <w:rPr>
          <w:rStyle w:val="CommentReference"/>
        </w:rPr>
        <w:annotationRef/>
      </w:r>
      <w:r>
        <w:t>Repetido, igual que idea anterior</w:t>
      </w:r>
    </w:p>
  </w:comment>
  <w:comment w:id="22" w:author="Anabel Reyes" w:date="2022-09-22T12:26:00Z" w:initials="AR">
    <w:p w14:paraId="7213CD4C" w14:textId="5BEAB472" w:rsidR="00A54337" w:rsidRPr="00CB1D00" w:rsidRDefault="00A54337">
      <w:pPr>
        <w:pStyle w:val="CommentText"/>
        <w:rPr>
          <w:lang w:val="es-ES"/>
        </w:rPr>
      </w:pPr>
      <w:r>
        <w:rPr>
          <w:rStyle w:val="CommentReference"/>
        </w:rPr>
        <w:annotationRef/>
      </w:r>
      <w:r w:rsidRPr="00CB1D00">
        <w:rPr>
          <w:lang w:val="es-ES"/>
        </w:rPr>
        <w:t>DEFINIR ESTO</w:t>
      </w:r>
    </w:p>
  </w:comment>
  <w:comment w:id="29" w:author="Anabel Reyes" w:date="2022-05-11T12:42:00Z" w:initials="AR">
    <w:p w14:paraId="69A8F9C4" w14:textId="1CDC8DC6" w:rsidR="00A54337" w:rsidRPr="00BB086C" w:rsidRDefault="00A54337">
      <w:pPr>
        <w:pStyle w:val="CommentText"/>
        <w:rPr>
          <w:lang w:val="es-ES"/>
        </w:rPr>
      </w:pPr>
      <w:r>
        <w:rPr>
          <w:rStyle w:val="CommentReference"/>
        </w:rPr>
        <w:annotationRef/>
      </w:r>
      <w:r w:rsidRPr="00BB086C">
        <w:rPr>
          <w:lang w:val="es-ES"/>
        </w:rPr>
        <w:t>Revisar este c</w:t>
      </w:r>
      <w:r>
        <w:rPr>
          <w:lang w:val="es-ES"/>
        </w:rPr>
        <w:t>ambio que hice para resolver un comnetario de Felipe, falta poner la ecuación pero no se bien q poner ahi</w:t>
      </w:r>
    </w:p>
  </w:comment>
  <w:comment w:id="30" w:author="Anabel Reyes" w:date="2022-03-25T18:24:00Z" w:initials="AR">
    <w:p w14:paraId="4B8E1C12" w14:textId="7DC9EC0D" w:rsidR="00A54337" w:rsidRDefault="00A54337">
      <w:pPr>
        <w:pStyle w:val="CommentText"/>
        <w:rPr>
          <w:lang w:val="es-ES"/>
        </w:rPr>
      </w:pPr>
      <w:r>
        <w:rPr>
          <w:rStyle w:val="CommentReference"/>
        </w:rPr>
        <w:annotationRef/>
      </w:r>
      <w:r w:rsidRPr="00951660">
        <w:rPr>
          <w:lang w:val="es-ES"/>
        </w:rPr>
        <w:t>Mudar Pn pelo Pm</w:t>
      </w:r>
    </w:p>
    <w:p w14:paraId="4671B4D8" w14:textId="716215DC" w:rsidR="00A54337" w:rsidRPr="00951660" w:rsidRDefault="00A54337">
      <w:pPr>
        <w:pStyle w:val="CommentText"/>
        <w:rPr>
          <w:lang w:val="es-ES"/>
        </w:rPr>
      </w:pPr>
      <w:r>
        <w:rPr>
          <w:lang w:val="es-ES"/>
        </w:rPr>
        <w:t>Trocar X pelo P</w:t>
      </w:r>
    </w:p>
  </w:comment>
  <w:comment w:id="34" w:author="Anabel Reyes" w:date="2022-05-10T17:20:00Z" w:initials="AR">
    <w:p w14:paraId="7DB61560" w14:textId="298957AE" w:rsidR="00A54337" w:rsidRPr="004B3C11" w:rsidRDefault="00A54337">
      <w:pPr>
        <w:pStyle w:val="CommentText"/>
        <w:rPr>
          <w:lang w:val="es-ES"/>
        </w:rPr>
      </w:pPr>
      <w:r>
        <w:rPr>
          <w:rStyle w:val="CommentReference"/>
        </w:rPr>
        <w:annotationRef/>
      </w:r>
      <w:r w:rsidRPr="004B3C11">
        <w:rPr>
          <w:lang w:val="es-ES"/>
        </w:rPr>
        <w:t>No estoy diciendo lo mismo</w:t>
      </w:r>
      <w:r>
        <w:rPr>
          <w:lang w:val="es-ES"/>
        </w:rPr>
        <w:t xml:space="preserve"> en las dos oraciones?</w:t>
      </w:r>
    </w:p>
  </w:comment>
  <w:comment w:id="37" w:author="Felipe Augusto Pereira de Figueiredo" w:date="2022-04-25T14:54:00Z" w:initials="FAPdF">
    <w:p w14:paraId="22E0725C" w14:textId="77777777" w:rsidR="00A54337" w:rsidRPr="00AB5052" w:rsidRDefault="00A54337" w:rsidP="001712FF">
      <w:pPr>
        <w:pStyle w:val="CommentText"/>
        <w:rPr>
          <w:lang w:val="es-ES"/>
        </w:rPr>
      </w:pPr>
      <w:r>
        <w:rPr>
          <w:rStyle w:val="CommentReference"/>
        </w:rPr>
        <w:annotationRef/>
      </w:r>
      <w:r w:rsidRPr="00AB5052">
        <w:rPr>
          <w:lang w:val="es-ES"/>
        </w:rPr>
        <w:t>Explique o que a função indicadora faz. Ela é igual a 1 se os valores forem iguais e 0, caso contrário.</w:t>
      </w:r>
    </w:p>
  </w:comment>
  <w:comment w:id="40" w:author="Anabel Reyes" w:date="2022-03-25T19:13:00Z" w:initials="AR">
    <w:p w14:paraId="189A4BB5" w14:textId="77777777" w:rsidR="00A54337" w:rsidRPr="00386639" w:rsidRDefault="00A54337" w:rsidP="00386639">
      <w:pPr>
        <w:pStyle w:val="CommentText"/>
        <w:rPr>
          <w:lang w:val="es-ES"/>
        </w:rPr>
      </w:pPr>
      <w:r>
        <w:rPr>
          <w:rStyle w:val="CommentReference"/>
        </w:rPr>
        <w:annotationRef/>
      </w:r>
      <w:r w:rsidRPr="00386639">
        <w:rPr>
          <w:lang w:val="es-ES"/>
        </w:rPr>
        <w:t>Arreglar figura</w:t>
      </w:r>
    </w:p>
  </w:comment>
  <w:comment w:id="43" w:author="Anabel Reyes" w:date="2022-05-06T13:43:00Z" w:initials="AR">
    <w:p w14:paraId="6D5B0563" w14:textId="181FD93A" w:rsidR="00A54337" w:rsidRPr="000844D9" w:rsidRDefault="00A54337">
      <w:pPr>
        <w:pStyle w:val="CommentText"/>
        <w:rPr>
          <w:lang w:val="es-ES"/>
        </w:rPr>
      </w:pPr>
      <w:r>
        <w:rPr>
          <w:rStyle w:val="CommentReference"/>
        </w:rPr>
        <w:annotationRef/>
      </w:r>
      <w:r w:rsidRPr="000844D9">
        <w:rPr>
          <w:lang w:val="es-ES"/>
        </w:rPr>
        <w:t>No me gusta el we</w:t>
      </w:r>
    </w:p>
  </w:comment>
  <w:comment w:id="44" w:author="Anabel Reyes" w:date="2022-05-06T13:48:00Z" w:initials="AR">
    <w:p w14:paraId="1E8D6695" w14:textId="36975CB2" w:rsidR="00A54337" w:rsidRPr="00C30F99" w:rsidRDefault="00A54337">
      <w:pPr>
        <w:pStyle w:val="CommentText"/>
        <w:rPr>
          <w:lang w:val="es-ES"/>
        </w:rPr>
      </w:pPr>
      <w:r>
        <w:rPr>
          <w:rStyle w:val="CommentReference"/>
        </w:rPr>
        <w:annotationRef/>
      </w:r>
      <w:r w:rsidRPr="00C30F99">
        <w:rPr>
          <w:lang w:val="es-ES"/>
        </w:rPr>
        <w:t>Felipe me</w:t>
      </w:r>
      <w:r>
        <w:rPr>
          <w:lang w:val="es-ES"/>
        </w:rPr>
        <w:t xml:space="preserve"> escribió esto pero no me parece correcto</w:t>
      </w:r>
    </w:p>
  </w:comment>
  <w:comment w:id="45" w:author="Anabel Reyes" w:date="2022-03-25T19:29:00Z" w:initials="AR">
    <w:p w14:paraId="708FACC4" w14:textId="7E9BD2DA" w:rsidR="00A54337" w:rsidRPr="00386639" w:rsidRDefault="00A54337">
      <w:pPr>
        <w:pStyle w:val="CommentText"/>
        <w:rPr>
          <w:lang w:val="es-ES"/>
        </w:rPr>
      </w:pPr>
      <w:r>
        <w:rPr>
          <w:rStyle w:val="CommentReference"/>
        </w:rPr>
        <w:annotationRef/>
      </w:r>
      <w:r>
        <w:rPr>
          <w:lang w:val="es-ES"/>
        </w:rPr>
        <w:t>trocar</w:t>
      </w:r>
      <w:r w:rsidRPr="00386639">
        <w:rPr>
          <w:lang w:val="es-ES"/>
        </w:rPr>
        <w:t xml:space="preserve"> n x m</w:t>
      </w:r>
    </w:p>
  </w:comment>
  <w:comment w:id="49" w:author="Anabel Reyes" w:date="2022-03-28T17:59:00Z" w:initials="AR">
    <w:p w14:paraId="1B8CCD05" w14:textId="6F1FB1BE" w:rsidR="00A54337" w:rsidRPr="006E510F" w:rsidRDefault="00A54337">
      <w:pPr>
        <w:pStyle w:val="CommentText"/>
        <w:rPr>
          <w:lang w:val="es-ES"/>
        </w:rPr>
      </w:pPr>
      <w:r>
        <w:rPr>
          <w:rStyle w:val="CommentReference"/>
        </w:rPr>
        <w:annotationRef/>
      </w:r>
      <w:r w:rsidRPr="006E510F">
        <w:rPr>
          <w:lang w:val="es-ES"/>
        </w:rPr>
        <w:t>trocar n x m</w:t>
      </w:r>
    </w:p>
  </w:comment>
  <w:comment w:id="52" w:author="Anabel Reyes" w:date="2022-03-25T20:23:00Z" w:initials="AR">
    <w:p w14:paraId="329F7B98" w14:textId="1FEB59F6" w:rsidR="00A54337" w:rsidRPr="005F4E36" w:rsidRDefault="00A54337">
      <w:pPr>
        <w:pStyle w:val="CommentText"/>
        <w:rPr>
          <w:lang w:val="es-ES"/>
        </w:rPr>
      </w:pPr>
      <w:r>
        <w:rPr>
          <w:rStyle w:val="CommentReference"/>
        </w:rPr>
        <w:annotationRef/>
      </w:r>
      <w:r w:rsidRPr="005F4E36">
        <w:rPr>
          <w:lang w:val="es-ES"/>
        </w:rPr>
        <w:t>Tr</w:t>
      </w:r>
      <w:r>
        <w:rPr>
          <w:lang w:val="es-ES"/>
        </w:rPr>
        <w:t>ocar m pela n</w:t>
      </w:r>
    </w:p>
  </w:comment>
  <w:comment w:id="60" w:author="Felipe Augusto Pereira de Figueiredo" w:date="2022-04-26T14:25:00Z" w:initials="FAPdF">
    <w:p w14:paraId="57D24D7A" w14:textId="77777777" w:rsidR="00A54337" w:rsidRDefault="00A54337" w:rsidP="007728CD">
      <w:pPr>
        <w:pStyle w:val="CommentText"/>
        <w:ind w:left="0" w:firstLine="0"/>
        <w:rPr>
          <w:rFonts w:eastAsiaTheme="minorEastAsia"/>
          <w:lang w:val="pt-BR"/>
        </w:rPr>
      </w:pPr>
      <w:r>
        <w:rPr>
          <w:rStyle w:val="CommentReference"/>
        </w:rPr>
        <w:annotationRef/>
      </w:r>
      <w:r w:rsidRPr="00B069BE">
        <w:rPr>
          <w:lang w:val="pt-BR"/>
        </w:rPr>
        <w:t xml:space="preserve">Explique porque você adota </w:t>
      </w:r>
      <m:oMath>
        <m:sSup>
          <m:sSupPr>
            <m:ctrlPr>
              <w:rPr>
                <w:rFonts w:ascii="Cambria Math" w:eastAsiaTheme="minorEastAsia" w:hAnsi="Cambria Math"/>
                <w:i/>
              </w:rPr>
            </m:ctrlPr>
          </m:sSupPr>
          <m:e>
            <m:r>
              <w:rPr>
                <w:rFonts w:ascii="Cambria Math" w:eastAsiaTheme="minorEastAsia" w:hAnsi="Cambria Math"/>
                <w:lang w:val="pt-BR"/>
              </w:rPr>
              <m:t>10</m:t>
            </m:r>
          </m:e>
          <m:sup>
            <m:r>
              <w:rPr>
                <w:rFonts w:ascii="Cambria Math" w:eastAsiaTheme="minorEastAsia" w:hAnsi="Cambria Math"/>
                <w:lang w:val="pt-BR"/>
              </w:rPr>
              <m:t>-10</m:t>
            </m:r>
          </m:sup>
        </m:sSup>
        <m:r>
          <w:rPr>
            <w:rFonts w:ascii="Cambria Math" w:eastAsiaTheme="minorEastAsia" w:hAnsi="Cambria Math"/>
            <w:lang w:val="pt-BR"/>
          </w:rPr>
          <m:t xml:space="preserve"> </m:t>
        </m:r>
      </m:oMath>
      <w:r w:rsidRPr="00B069BE">
        <w:rPr>
          <w:rFonts w:eastAsiaTheme="minorEastAsia"/>
          <w:lang w:val="pt-BR"/>
        </w:rPr>
        <w:t>como sendo a vari</w:t>
      </w:r>
      <w:r>
        <w:rPr>
          <w:rFonts w:eastAsiaTheme="minorEastAsia"/>
          <w:lang w:val="pt-BR"/>
        </w:rPr>
        <w:t>ância do ruído aqui. Com certeza algum membro da banca vai te perguntar.</w:t>
      </w:r>
    </w:p>
    <w:p w14:paraId="39F31CCF" w14:textId="77777777" w:rsidR="00A54337" w:rsidRDefault="00A54337" w:rsidP="007728CD">
      <w:pPr>
        <w:pStyle w:val="CommentText"/>
        <w:ind w:left="0" w:firstLine="0"/>
        <w:rPr>
          <w:rFonts w:eastAsiaTheme="minorEastAsia"/>
          <w:lang w:val="pt-BR"/>
        </w:rPr>
      </w:pPr>
    </w:p>
    <w:p w14:paraId="3EA502B9" w14:textId="77777777" w:rsidR="00A54337" w:rsidRPr="00B069BE" w:rsidRDefault="00A54337" w:rsidP="007728CD">
      <w:pPr>
        <w:pStyle w:val="CommentText"/>
        <w:ind w:left="0" w:firstLine="0"/>
        <w:rPr>
          <w:lang w:val="pt-BR"/>
        </w:rPr>
      </w:pPr>
      <w:r>
        <w:rPr>
          <w:rFonts w:eastAsiaTheme="minorEastAsia"/>
          <w:lang w:val="pt-BR"/>
        </w:rPr>
        <w:t>Em teoria, esta análise que você está fazendo neste capítulo sobre o formato da array e do diagrama de irradiação das antenas, não deveria levar em consideração a adição de ruído (ou ele ser muito pequeno), pois como discutimos na nossa última reunião, aqui o que você quer analisar é o erro de ambiguidade, o qual é causado única e exclusivamente pelo diagrama de irradiação das antenas.</w:t>
      </w:r>
    </w:p>
  </w:comment>
  <w:comment w:id="64" w:author="Felipe Augusto Pereira de Figueiredo" w:date="2022-04-26T15:00:00Z" w:initials="FAPdF">
    <w:p w14:paraId="7A43DC20" w14:textId="77777777" w:rsidR="00A54337" w:rsidRPr="00A1353E" w:rsidRDefault="00A54337" w:rsidP="008E7D05">
      <w:pPr>
        <w:pStyle w:val="CommentText"/>
        <w:ind w:left="0" w:firstLine="0"/>
        <w:rPr>
          <w:lang w:val="pt-BR"/>
        </w:rPr>
      </w:pPr>
      <w:r>
        <w:rPr>
          <w:rStyle w:val="CommentReference"/>
        </w:rPr>
        <w:annotationRef/>
      </w:r>
      <w:r w:rsidRPr="00A1353E">
        <w:rPr>
          <w:lang w:val="pt-BR"/>
        </w:rPr>
        <w:t>Esta frase está confusa. E</w:t>
      </w:r>
      <w:r>
        <w:rPr>
          <w:lang w:val="pt-BR"/>
        </w:rPr>
        <w:t>xplique melhor o que a figura mostra.</w:t>
      </w:r>
    </w:p>
  </w:comment>
  <w:comment w:id="65" w:author="Felipe Augusto Pereira de Figueiredo" w:date="2022-04-26T15:11:00Z" w:initials="FAPdF">
    <w:p w14:paraId="1860BBCD" w14:textId="77777777" w:rsidR="00A54337" w:rsidRPr="00E86D08" w:rsidRDefault="00A54337" w:rsidP="008E7D05">
      <w:pPr>
        <w:pStyle w:val="CommentText"/>
        <w:ind w:left="0" w:firstLine="0"/>
        <w:rPr>
          <w:lang w:val="pt-BR"/>
        </w:rPr>
      </w:pPr>
      <w:r>
        <w:rPr>
          <w:rStyle w:val="CommentReference"/>
        </w:rPr>
        <w:annotationRef/>
      </w:r>
      <w:r w:rsidRPr="00E86D08">
        <w:rPr>
          <w:lang w:val="pt-BR"/>
        </w:rPr>
        <w:t>Me lembro de termos discutido que para verificar a ambiguidade voc</w:t>
      </w:r>
      <w:r>
        <w:rPr>
          <w:lang w:val="pt-BR"/>
        </w:rPr>
        <w:t>ê não usaria ruído. O ruído aqui apenas atrapalha. O que queremos mesmo é verificar a influência do diagrama de irradiação das antenas.</w:t>
      </w:r>
    </w:p>
  </w:comment>
  <w:comment w:id="66" w:author="Felipe Augusto Pereira de Figueiredo" w:date="2022-04-26T17:29:00Z" w:initials="FAPdF">
    <w:p w14:paraId="52116AD5" w14:textId="77777777" w:rsidR="00A54337" w:rsidRPr="00C26FE6" w:rsidRDefault="00A54337" w:rsidP="008E7D05">
      <w:pPr>
        <w:pStyle w:val="CommentText"/>
        <w:ind w:left="0" w:firstLine="0"/>
        <w:rPr>
          <w:lang w:val="pt-BR"/>
        </w:rPr>
      </w:pPr>
      <w:r>
        <w:rPr>
          <w:rStyle w:val="CommentReference"/>
        </w:rPr>
        <w:annotationRef/>
      </w:r>
      <w:r w:rsidRPr="00C26FE6">
        <w:rPr>
          <w:lang w:val="pt-BR"/>
        </w:rPr>
        <w:t>Uma figura é fundamental p</w:t>
      </w:r>
      <w:r>
        <w:rPr>
          <w:lang w:val="pt-BR"/>
        </w:rPr>
        <w:t>a</w:t>
      </w:r>
      <w:r w:rsidRPr="00C26FE6">
        <w:rPr>
          <w:lang w:val="pt-BR"/>
        </w:rPr>
        <w:t>ra que o leitor entenda o que est</w:t>
      </w:r>
      <w:r>
        <w:rPr>
          <w:lang w:val="pt-BR"/>
        </w:rPr>
        <w:t>á sendo explicado aqui e não se esqueça de colocar os números das antenas.</w:t>
      </w:r>
    </w:p>
  </w:comment>
  <w:comment w:id="67" w:author="Felipe Augusto Pereira de Figueiredo" w:date="2022-04-26T16:54:00Z" w:initials="FAPdF">
    <w:p w14:paraId="013C5289" w14:textId="77777777" w:rsidR="00A54337" w:rsidRPr="00CE6B00" w:rsidRDefault="00A54337" w:rsidP="008E7D05">
      <w:pPr>
        <w:pStyle w:val="CommentText"/>
        <w:ind w:left="0" w:firstLine="0"/>
        <w:rPr>
          <w:lang w:val="pt-BR"/>
        </w:rPr>
      </w:pPr>
      <w:r>
        <w:rPr>
          <w:rStyle w:val="CommentReference"/>
        </w:rPr>
        <w:annotationRef/>
      </w:r>
      <w:r w:rsidRPr="00CE6B00">
        <w:rPr>
          <w:lang w:val="pt-BR"/>
        </w:rPr>
        <w:t xml:space="preserve">Explique melhor qual o problema causado pelo </w:t>
      </w:r>
      <w:r>
        <w:rPr>
          <w:lang w:val="pt-BR"/>
        </w:rPr>
        <w:t>diagrama</w:t>
      </w:r>
      <w:r w:rsidRPr="00CE6B00">
        <w:rPr>
          <w:lang w:val="pt-BR"/>
        </w:rPr>
        <w:t xml:space="preserve"> de irradiaç</w:t>
      </w:r>
      <w:r>
        <w:rPr>
          <w:lang w:val="pt-BR"/>
        </w:rPr>
        <w:t>ão. O que acontece? O sinal é mais atenuado em uma direção do que em outra e por isso uma outra antena recebe o sinal com maior intensidade? Explique melhor.</w:t>
      </w:r>
    </w:p>
  </w:comment>
  <w:comment w:id="68" w:author="Felipe Augusto Pereira de Figueiredo" w:date="2022-04-26T18:11:00Z" w:initials="FAPdF">
    <w:p w14:paraId="02370D7E" w14:textId="77777777" w:rsidR="00A54337" w:rsidRPr="00643524" w:rsidRDefault="00A54337" w:rsidP="008E7D05">
      <w:pPr>
        <w:pStyle w:val="CommentText"/>
        <w:ind w:left="0" w:firstLine="0"/>
        <w:rPr>
          <w:lang w:val="pt-BR"/>
        </w:rPr>
      </w:pPr>
      <w:r>
        <w:rPr>
          <w:rStyle w:val="CommentReference"/>
        </w:rPr>
        <w:annotationRef/>
      </w:r>
      <w:r w:rsidRPr="00643524">
        <w:rPr>
          <w:lang w:val="pt-BR"/>
        </w:rPr>
        <w:t>Se o problema da ambiguidade é devido ao diagram</w:t>
      </w:r>
      <w:r>
        <w:rPr>
          <w:lang w:val="pt-BR"/>
        </w:rPr>
        <w:t>a</w:t>
      </w:r>
      <w:r w:rsidRPr="00643524">
        <w:rPr>
          <w:lang w:val="pt-BR"/>
        </w:rPr>
        <w:t xml:space="preserve"> de irradiaç</w:t>
      </w:r>
      <w:r>
        <w:rPr>
          <w:lang w:val="pt-BR"/>
        </w:rPr>
        <w:t>ão, não faz sentido algum dizer que se o ruído diminuir o problema desaparece. Essa afirmação não está correta. O que faz sentido é a diminuição dos erros, mas não o completa desaparecimento deles. Mesmo não tendo ruído, o diagrama de irradiação fará com que ocorram erros de ambiguidade, ou seja, aqueles erros de 180 graus.</w:t>
      </w:r>
    </w:p>
  </w:comment>
  <w:comment w:id="69" w:author="Felipe Augusto Pereira de Figueiredo" w:date="2022-04-26T18:13:00Z" w:initials="FAPdF">
    <w:p w14:paraId="150D4556" w14:textId="77777777" w:rsidR="00A54337" w:rsidRPr="006D736D" w:rsidRDefault="00A54337" w:rsidP="008E7D05">
      <w:pPr>
        <w:pStyle w:val="CommentText"/>
        <w:ind w:left="0" w:firstLine="0"/>
        <w:rPr>
          <w:lang w:val="pt-BR"/>
        </w:rPr>
      </w:pPr>
      <w:r>
        <w:rPr>
          <w:rStyle w:val="CommentReference"/>
        </w:rPr>
        <w:annotationRef/>
      </w:r>
      <w:r w:rsidRPr="006D736D">
        <w:rPr>
          <w:lang w:val="pt-BR"/>
        </w:rPr>
        <w:t>Isso é o esperado, o ru</w:t>
      </w:r>
      <w:r>
        <w:rPr>
          <w:lang w:val="pt-BR"/>
        </w:rPr>
        <w:t>ído nada mais é do que a adição/subtração de um valor aleatório à potência recebida. Ou seja, realmente teremos erros, mas veja que serão erros aleatórios e não erros de 180 graus, que é o que ocorre devido ao diagrama de irradiação. Veja que são dois problemas totalmente diferentes, sendo um de fácil resolução, que é a adição de uma nova antena e o uso de um outro tipo de antena, que é a dipole Vee.</w:t>
      </w:r>
    </w:p>
  </w:comment>
  <w:comment w:id="73" w:author="Anabel Reyes" w:date="2022-05-10T21:24:00Z" w:initials="AR">
    <w:p w14:paraId="06DE5D45" w14:textId="77981A52" w:rsidR="00A54337" w:rsidRPr="00E45EFB" w:rsidRDefault="00A54337">
      <w:pPr>
        <w:pStyle w:val="CommentText"/>
        <w:rPr>
          <w:lang w:val="es-ES"/>
        </w:rPr>
      </w:pPr>
      <w:r>
        <w:rPr>
          <w:rStyle w:val="CommentReference"/>
        </w:rPr>
        <w:annotationRef/>
      </w:r>
      <w:r w:rsidRPr="009C1263">
        <w:rPr>
          <w:lang w:val="pt-BR"/>
        </w:rPr>
        <w:t>O que s</w:t>
      </w:r>
      <w:r>
        <w:rPr>
          <w:lang w:val="pt-BR"/>
        </w:rPr>
        <w:t>ão os retâ</w:t>
      </w:r>
      <w:r w:rsidRPr="009C1263">
        <w:rPr>
          <w:lang w:val="pt-BR"/>
        </w:rPr>
        <w:t>ngulos alaranjados na tabela</w:t>
      </w:r>
      <w:r>
        <w:rPr>
          <w:lang w:val="pt-BR"/>
        </w:rPr>
        <w:t>?</w:t>
      </w:r>
    </w:p>
  </w:comment>
  <w:comment w:id="76" w:author="Felipe Augusto Pereira de Figueiredo" w:date="2022-04-26T18:31:00Z" w:initials="FAPdF">
    <w:p w14:paraId="178DAFEF" w14:textId="77777777" w:rsidR="00A54337" w:rsidRPr="004E5598" w:rsidRDefault="00A54337" w:rsidP="00C66B31">
      <w:pPr>
        <w:pStyle w:val="CommentText"/>
        <w:ind w:left="0" w:firstLine="0"/>
        <w:rPr>
          <w:lang w:val="pt-BR"/>
        </w:rPr>
      </w:pPr>
      <w:r>
        <w:rPr>
          <w:rStyle w:val="CommentReference"/>
        </w:rPr>
        <w:annotationRef/>
      </w:r>
      <w:r w:rsidRPr="004E5598">
        <w:rPr>
          <w:lang w:val="pt-BR"/>
        </w:rPr>
        <w:t xml:space="preserve">Por qual </w:t>
      </w:r>
      <w:r>
        <w:rPr>
          <w:lang w:val="pt-BR"/>
        </w:rPr>
        <w:t>motivo</w:t>
      </w:r>
      <w:r w:rsidRPr="004E5598">
        <w:rPr>
          <w:lang w:val="pt-BR"/>
        </w:rPr>
        <w:t xml:space="preserve"> você apresenta esta matriz de confus</w:t>
      </w:r>
      <w:r>
        <w:rPr>
          <w:lang w:val="pt-BR"/>
        </w:rPr>
        <w:t>ão com as 20 primeiras classes? Não ficou claro o motivo. Por favor, o adicione ao texto para que o leitor entenda o motivo e consequentemente entenda o que você quer mostrar com esse resultado.</w:t>
      </w:r>
    </w:p>
  </w:comment>
  <w:comment w:id="77" w:author="Felipe Augusto Pereira de Figueiredo" w:date="2022-04-26T18:29:00Z" w:initials="FAPdF">
    <w:p w14:paraId="31A31401" w14:textId="77777777" w:rsidR="00A54337" w:rsidRPr="00B93DD1" w:rsidRDefault="00A54337" w:rsidP="00C66B31">
      <w:pPr>
        <w:pStyle w:val="CommentText"/>
        <w:ind w:left="0" w:firstLine="0"/>
        <w:rPr>
          <w:lang w:val="pt-BR"/>
        </w:rPr>
      </w:pPr>
      <w:r>
        <w:rPr>
          <w:rStyle w:val="CommentReference"/>
        </w:rPr>
        <w:annotationRef/>
      </w:r>
      <w:r w:rsidRPr="00B93DD1">
        <w:rPr>
          <w:lang w:val="pt-BR"/>
        </w:rPr>
        <w:t>Aqui nesse caso, é o ru</w:t>
      </w:r>
      <w:r>
        <w:rPr>
          <w:lang w:val="pt-BR"/>
        </w:rPr>
        <w:t>ído e o treinamento do modelo quem causam os erros e não o diagrama de irradiação das antenas. Se não houver ruído, os erros só serão causados pela “qualidade” do modelo.</w:t>
      </w:r>
    </w:p>
  </w:comment>
  <w:comment w:id="83" w:author="Anabel Reyes" w:date="2022-04-13T23:29:00Z" w:initials="AR">
    <w:p w14:paraId="74494585" w14:textId="5BA9CA7A" w:rsidR="00A54337" w:rsidRPr="00317D33" w:rsidRDefault="00A54337">
      <w:pPr>
        <w:pStyle w:val="CommentText"/>
        <w:rPr>
          <w:lang w:val="es-ES"/>
        </w:rPr>
      </w:pPr>
      <w:r>
        <w:rPr>
          <w:rStyle w:val="CommentReference"/>
        </w:rPr>
        <w:annotationRef/>
      </w:r>
      <w:r w:rsidRPr="00317D33">
        <w:rPr>
          <w:lang w:val="es-ES"/>
        </w:rPr>
        <w:t>Esta table podria quitarla o dejarla</w:t>
      </w:r>
    </w:p>
  </w:comment>
  <w:comment w:id="84" w:author="Felipe Augusto Pereira de Figueiredo" w:date="2022-05-05T14:23:00Z" w:initials="FAPdF">
    <w:p w14:paraId="3FED5A76" w14:textId="77777777" w:rsidR="00A54337" w:rsidRPr="00724304" w:rsidRDefault="00A54337" w:rsidP="00C66B31">
      <w:pPr>
        <w:pStyle w:val="CommentText"/>
        <w:rPr>
          <w:lang w:val="pt-BR"/>
        </w:rPr>
      </w:pPr>
      <w:r>
        <w:rPr>
          <w:rStyle w:val="CommentReference"/>
        </w:rPr>
        <w:annotationRef/>
      </w:r>
      <w:r w:rsidRPr="00724304">
        <w:rPr>
          <w:lang w:val="pt-BR"/>
        </w:rPr>
        <w:t>Esse trecho final da frase est</w:t>
      </w:r>
      <w:r>
        <w:rPr>
          <w:lang w:val="pt-BR"/>
        </w:rPr>
        <w:t>á estranho. Você diz que em geral os erros não ocorrem? Seria melhor reescrever que esses erros ocorrem devido ao ruído presente nas amostras e também à qualidade do treinamento do modelo (poucas amostras, falta de ajuste fino dos hiperparametrros, número de antenas não é grande, etc.)</w:t>
      </w:r>
    </w:p>
  </w:comment>
  <w:comment w:id="86" w:author="Felipe Augusto Pereira de Figueiredo" w:date="2022-05-05T14:42:00Z" w:initials="FAPdF">
    <w:p w14:paraId="3002BC92" w14:textId="77777777" w:rsidR="00A54337" w:rsidRPr="00910DED" w:rsidRDefault="00A54337" w:rsidP="00C66B31">
      <w:pPr>
        <w:pStyle w:val="CommentText"/>
        <w:ind w:left="0" w:firstLine="0"/>
        <w:rPr>
          <w:lang w:val="pt-BR"/>
        </w:rPr>
      </w:pPr>
      <w:r>
        <w:rPr>
          <w:rStyle w:val="CommentReference"/>
        </w:rPr>
        <w:annotationRef/>
      </w:r>
      <w:r w:rsidRPr="00F54E56">
        <w:rPr>
          <w:lang w:val="pt-BR"/>
        </w:rPr>
        <w:t>Por várias vezes, você usa “where the latter is corroborated”</w:t>
      </w:r>
      <w:r>
        <w:rPr>
          <w:lang w:val="pt-BR"/>
        </w:rPr>
        <w:t>, mas perceba que este é um parágrafo onde não está explícito nenhum de dois casos onde o último é corroborado pelas matrizes de confusão com diferentes ruídos. É melhor você reescrever dizendo realmente o que é esse último (latter) caso. Isso não ocorre apenas aqui, em vários outros pontos do seu texto tb. Procure pelo trecho “</w:t>
      </w:r>
      <w:r w:rsidRPr="00910DED">
        <w:rPr>
          <w:lang w:val="pt-BR"/>
        </w:rPr>
        <w:t>where the latter is corroborated</w:t>
      </w:r>
      <w:r>
        <w:rPr>
          <w:lang w:val="pt-BR"/>
        </w:rPr>
        <w:t>” para você encontrar os outros pontos</w:t>
      </w:r>
    </w:p>
  </w:comment>
  <w:comment w:id="88" w:author="Felipe Augusto Pereira de Figueiredo" w:date="2022-05-05T14:38:00Z" w:initials="FAPdF">
    <w:p w14:paraId="2B32E225" w14:textId="77777777" w:rsidR="00A54337" w:rsidRPr="00C12151" w:rsidRDefault="00A54337" w:rsidP="00D722AD">
      <w:pPr>
        <w:pStyle w:val="CommentText"/>
        <w:ind w:left="0" w:firstLine="0"/>
        <w:rPr>
          <w:lang w:val="pt-BR"/>
        </w:rPr>
      </w:pPr>
      <w:r>
        <w:rPr>
          <w:rStyle w:val="CommentReference"/>
        </w:rPr>
        <w:annotationRef/>
      </w:r>
      <w:r w:rsidRPr="00C12151">
        <w:rPr>
          <w:lang w:val="pt-BR"/>
        </w:rPr>
        <w:t>Referencie a figura</w:t>
      </w:r>
      <w:r>
        <w:rPr>
          <w:lang w:val="pt-BR"/>
        </w:rPr>
        <w:t xml:space="preserve"> </w:t>
      </w:r>
      <w:r w:rsidRPr="00C12151">
        <w:rPr>
          <w:lang w:val="pt-BR"/>
        </w:rPr>
        <w:t>do diagram</w:t>
      </w:r>
      <w:r>
        <w:rPr>
          <w:lang w:val="pt-BR"/>
        </w:rPr>
        <w:t>a</w:t>
      </w:r>
      <w:r w:rsidRPr="00C12151">
        <w:rPr>
          <w:lang w:val="pt-BR"/>
        </w:rPr>
        <w:t xml:space="preserve"> de irradiação da dip</w:t>
      </w:r>
      <w:r>
        <w:rPr>
          <w:lang w:val="pt-BR"/>
        </w:rPr>
        <w:t>o</w:t>
      </w:r>
      <w:r w:rsidRPr="00C12151">
        <w:rPr>
          <w:lang w:val="pt-BR"/>
        </w:rPr>
        <w:t>lo V aqui.</w:t>
      </w:r>
    </w:p>
  </w:comment>
  <w:comment w:id="99" w:author="Felipe Augusto Pereira de Figueiredo" w:date="2022-05-05T15:40:00Z" w:initials="FAPdF">
    <w:p w14:paraId="115844A0" w14:textId="77777777" w:rsidR="00A54337" w:rsidRPr="009724A9" w:rsidRDefault="00A54337" w:rsidP="00666C2D">
      <w:pPr>
        <w:pStyle w:val="CommentText"/>
        <w:ind w:left="0" w:firstLine="0"/>
        <w:rPr>
          <w:lang w:val="pt-BR"/>
        </w:rPr>
      </w:pPr>
      <w:r>
        <w:rPr>
          <w:rStyle w:val="CommentReference"/>
        </w:rPr>
        <w:annotationRef/>
      </w:r>
      <w:r w:rsidRPr="009724A9">
        <w:rPr>
          <w:lang w:val="pt-BR"/>
        </w:rPr>
        <w:t>Na figura 29 dá p</w:t>
      </w:r>
      <w:r>
        <w:rPr>
          <w:lang w:val="pt-BR"/>
        </w:rPr>
        <w:t>a</w:t>
      </w:r>
      <w:r w:rsidRPr="009724A9">
        <w:rPr>
          <w:lang w:val="pt-BR"/>
        </w:rPr>
        <w:t>ra ver que os erros tamb</w:t>
      </w:r>
      <w:r>
        <w:rPr>
          <w:lang w:val="pt-BR"/>
        </w:rPr>
        <w:t>ém ocorrem ao redor de 60 graus, certo?</w:t>
      </w:r>
    </w:p>
  </w:comment>
  <w:comment w:id="119" w:author="Anabel Reyes" w:date="2022-08-24T14:41:00Z" w:initials="AR">
    <w:p w14:paraId="31FC6E5D" w14:textId="77777777" w:rsidR="00A54337" w:rsidRDefault="00A54337">
      <w:pPr>
        <w:pStyle w:val="CommentText"/>
      </w:pPr>
      <w:r>
        <w:rPr>
          <w:rStyle w:val="CommentReference"/>
        </w:rPr>
        <w:annotationRef/>
      </w:r>
      <w:r>
        <w:t>Mudra para las nuevas condiciones</w:t>
      </w:r>
    </w:p>
    <w:p w14:paraId="5D35D98C" w14:textId="69DF2E34" w:rsidR="00A54337" w:rsidRDefault="00A5433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7350AA" w15:done="0"/>
  <w15:commentEx w15:paraId="02D87CB6" w15:done="0"/>
  <w15:commentEx w15:paraId="07500ADE" w15:done="0"/>
  <w15:commentEx w15:paraId="30F1B6F6" w15:done="0"/>
  <w15:commentEx w15:paraId="0AF40EC1" w15:done="0"/>
  <w15:commentEx w15:paraId="05C2183E" w15:done="0"/>
  <w15:commentEx w15:paraId="7E6AB7D0" w15:done="0"/>
  <w15:commentEx w15:paraId="5D9CEC11" w15:done="0"/>
  <w15:commentEx w15:paraId="7213CD4C" w15:done="0"/>
  <w15:commentEx w15:paraId="69A8F9C4" w15:done="0"/>
  <w15:commentEx w15:paraId="4671B4D8" w15:done="0"/>
  <w15:commentEx w15:paraId="7DB61560" w15:done="0"/>
  <w15:commentEx w15:paraId="22E0725C" w15:done="0"/>
  <w15:commentEx w15:paraId="189A4BB5" w15:done="0"/>
  <w15:commentEx w15:paraId="6D5B0563" w15:done="0"/>
  <w15:commentEx w15:paraId="1E8D6695" w15:done="0"/>
  <w15:commentEx w15:paraId="708FACC4" w15:done="0"/>
  <w15:commentEx w15:paraId="1B8CCD05" w15:done="0"/>
  <w15:commentEx w15:paraId="329F7B98" w15:done="0"/>
  <w15:commentEx w15:paraId="3EA502B9" w15:done="0"/>
  <w15:commentEx w15:paraId="7A43DC20" w15:done="0"/>
  <w15:commentEx w15:paraId="1860BBCD" w15:done="0"/>
  <w15:commentEx w15:paraId="52116AD5" w15:done="0"/>
  <w15:commentEx w15:paraId="013C5289" w15:done="0"/>
  <w15:commentEx w15:paraId="02370D7E" w15:done="0"/>
  <w15:commentEx w15:paraId="150D4556" w15:done="0"/>
  <w15:commentEx w15:paraId="06DE5D45" w15:done="0"/>
  <w15:commentEx w15:paraId="178DAFEF" w15:done="0"/>
  <w15:commentEx w15:paraId="31A31401" w15:done="0"/>
  <w15:commentEx w15:paraId="74494585" w15:done="0"/>
  <w15:commentEx w15:paraId="3FED5A76" w15:done="0"/>
  <w15:commentEx w15:paraId="3002BC92" w15:done="0"/>
  <w15:commentEx w15:paraId="2B32E225" w15:done="0"/>
  <w15:commentEx w15:paraId="115844A0" w15:done="0"/>
  <w15:commentEx w15:paraId="5D35D9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9ACA2" w16cex:dateUtc="2022-09-24T14:19:00Z"/>
  <w16cex:commentExtensible w16cex:durableId="2609AC01" w16cex:dateUtc="2021-01-03T16:59:00Z"/>
  <w16cex:commentExtensible w16cex:durableId="2609AC02" w16cex:dateUtc="2021-06-01T05:43:00Z"/>
  <w16cex:commentExtensible w16cex:durableId="26D9B007" w16cex:dateUtc="2022-09-24T14:34:00Z"/>
  <w16cex:commentExtensible w16cex:durableId="2609AC09" w16cex:dateUtc="2022-03-25T18:13:00Z"/>
  <w16cex:commentExtensible w16cex:durableId="2609AC0A" w16cex:dateUtc="2022-03-25T18:29:00Z"/>
  <w16cex:commentExtensible w16cex:durableId="2609AC0B" w16cex:dateUtc="2022-03-28T15:59:00Z"/>
  <w16cex:commentExtensible w16cex:durableId="2609AC0C" w16cex:dateUtc="2022-03-25T19:23:00Z"/>
  <w16cex:commentExtensible w16cex:durableId="2609AC0E" w16cex:dateUtc="2022-04-13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7350AA" w16cid:durableId="26D9AC81"/>
  <w16cid:commentId w16cid:paraId="02D87CB6" w16cid:durableId="26D9AC82"/>
  <w16cid:commentId w16cid:paraId="07500ADE" w16cid:durableId="26D9ACA2"/>
  <w16cid:commentId w16cid:paraId="30F1B6F6" w16cid:durableId="26D9AC83"/>
  <w16cid:commentId w16cid:paraId="0AF40EC1" w16cid:durableId="2609AC01"/>
  <w16cid:commentId w16cid:paraId="05C2183E" w16cid:durableId="2609AC02"/>
  <w16cid:commentId w16cid:paraId="7E6AB7D0" w16cid:durableId="26D9AC86"/>
  <w16cid:commentId w16cid:paraId="5D9CEC11" w16cid:durableId="26D9B007"/>
  <w16cid:commentId w16cid:paraId="7213CD4C" w16cid:durableId="26D9AC87"/>
  <w16cid:commentId w16cid:paraId="69A8F9C4" w16cid:durableId="26D9AC88"/>
  <w16cid:commentId w16cid:paraId="4671B4D8" w16cid:durableId="26D9AC89"/>
  <w16cid:commentId w16cid:paraId="7DB61560" w16cid:durableId="26D9AC8A"/>
  <w16cid:commentId w16cid:paraId="22E0725C" w16cid:durableId="26D9AC8B"/>
  <w16cid:commentId w16cid:paraId="189A4BB5" w16cid:durableId="2609AC09"/>
  <w16cid:commentId w16cid:paraId="6D5B0563" w16cid:durableId="26D9AC8D"/>
  <w16cid:commentId w16cid:paraId="1E8D6695" w16cid:durableId="26D9AC8E"/>
  <w16cid:commentId w16cid:paraId="708FACC4" w16cid:durableId="2609AC0A"/>
  <w16cid:commentId w16cid:paraId="1B8CCD05" w16cid:durableId="2609AC0B"/>
  <w16cid:commentId w16cid:paraId="329F7B98" w16cid:durableId="2609AC0C"/>
  <w16cid:commentId w16cid:paraId="3EA502B9" w16cid:durableId="26D9AC92"/>
  <w16cid:commentId w16cid:paraId="7A43DC20" w16cid:durableId="26D9AC93"/>
  <w16cid:commentId w16cid:paraId="1860BBCD" w16cid:durableId="26D9AC94"/>
  <w16cid:commentId w16cid:paraId="52116AD5" w16cid:durableId="26D9AC95"/>
  <w16cid:commentId w16cid:paraId="013C5289" w16cid:durableId="26D9AC96"/>
  <w16cid:commentId w16cid:paraId="02370D7E" w16cid:durableId="26D9AC97"/>
  <w16cid:commentId w16cid:paraId="150D4556" w16cid:durableId="26D9AC98"/>
  <w16cid:commentId w16cid:paraId="06DE5D45" w16cid:durableId="26D9AC99"/>
  <w16cid:commentId w16cid:paraId="178DAFEF" w16cid:durableId="26D9AC9A"/>
  <w16cid:commentId w16cid:paraId="31A31401" w16cid:durableId="26D9AC9B"/>
  <w16cid:commentId w16cid:paraId="74494585" w16cid:durableId="2609AC0E"/>
  <w16cid:commentId w16cid:paraId="3FED5A76" w16cid:durableId="26D9AC9D"/>
  <w16cid:commentId w16cid:paraId="3002BC92" w16cid:durableId="26D9AC9E"/>
  <w16cid:commentId w16cid:paraId="2B32E225" w16cid:durableId="26D9AC9F"/>
  <w16cid:commentId w16cid:paraId="115844A0" w16cid:durableId="26D9ACA0"/>
  <w16cid:commentId w16cid:paraId="5D35D98C" w16cid:durableId="26D9AC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7931F" w14:textId="77777777" w:rsidR="00C75E66" w:rsidRDefault="00C75E66" w:rsidP="00DC35FF">
      <w:pPr>
        <w:spacing w:after="0" w:line="240" w:lineRule="auto"/>
      </w:pPr>
      <w:r>
        <w:separator/>
      </w:r>
    </w:p>
  </w:endnote>
  <w:endnote w:type="continuationSeparator" w:id="0">
    <w:p w14:paraId="6EDC1460" w14:textId="77777777" w:rsidR="00C75E66" w:rsidRDefault="00C75E66"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57CDC" w14:textId="398DC199" w:rsidR="00A54337" w:rsidRDefault="00A54337" w:rsidP="00A65B09">
    <w:pPr>
      <w:pStyle w:val="Footer"/>
    </w:pPr>
  </w:p>
  <w:p w14:paraId="1885B52E" w14:textId="77777777" w:rsidR="00A54337" w:rsidRDefault="00A5433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7887817"/>
      <w:docPartObj>
        <w:docPartGallery w:val="Page Numbers (Bottom of Page)"/>
        <w:docPartUnique/>
      </w:docPartObj>
    </w:sdtPr>
    <w:sdtEndPr>
      <w:rPr>
        <w:noProof/>
      </w:rPr>
    </w:sdtEndPr>
    <w:sdtContent>
      <w:p w14:paraId="285B6019" w14:textId="3EC06915" w:rsidR="00A54337" w:rsidRDefault="00A54337">
        <w:pPr>
          <w:pStyle w:val="Footer"/>
          <w:jc w:val="right"/>
        </w:pPr>
        <w:r>
          <w:fldChar w:fldCharType="begin"/>
        </w:r>
        <w:r>
          <w:instrText xml:space="preserve"> PAGE   \* MERGEFORMAT </w:instrText>
        </w:r>
        <w:r>
          <w:fldChar w:fldCharType="separate"/>
        </w:r>
        <w:r w:rsidR="00237EF7">
          <w:rPr>
            <w:noProof/>
          </w:rPr>
          <w:t>8</w:t>
        </w:r>
        <w:r>
          <w:rPr>
            <w:noProof/>
          </w:rPr>
          <w:fldChar w:fldCharType="end"/>
        </w:r>
      </w:p>
    </w:sdtContent>
  </w:sdt>
  <w:p w14:paraId="07561A26" w14:textId="77777777" w:rsidR="00A54337" w:rsidRDefault="00A543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A0AD4" w14:textId="77777777" w:rsidR="00C75E66" w:rsidRDefault="00C75E66" w:rsidP="00DC35FF">
      <w:pPr>
        <w:spacing w:after="0" w:line="240" w:lineRule="auto"/>
      </w:pPr>
      <w:r>
        <w:separator/>
      </w:r>
    </w:p>
  </w:footnote>
  <w:footnote w:type="continuationSeparator" w:id="0">
    <w:p w14:paraId="62A4ED93" w14:textId="77777777" w:rsidR="00C75E66" w:rsidRDefault="00C75E66"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3BA7"/>
    <w:multiLevelType w:val="hybridMultilevel"/>
    <w:tmpl w:val="48488024"/>
    <w:lvl w:ilvl="0" w:tplc="0C0A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135210"/>
    <w:multiLevelType w:val="hybridMultilevel"/>
    <w:tmpl w:val="24D8F3C0"/>
    <w:lvl w:ilvl="0" w:tplc="7D8609D8">
      <w:start w:val="1"/>
      <w:numFmt w:val="lowerLetter"/>
      <w:lvlText w:val="(%1)"/>
      <w:lvlJc w:val="left"/>
      <w:pPr>
        <w:ind w:left="3000" w:hanging="360"/>
      </w:pPr>
      <w:rPr>
        <w:rFonts w:ascii="Arial" w:eastAsiaTheme="majorEastAsia" w:hAnsi="Arial" w:cstheme="majorBidi" w:hint="default"/>
        <w:sz w:val="28"/>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2" w15:restartNumberingAfterBreak="0">
    <w:nsid w:val="0D5A6468"/>
    <w:multiLevelType w:val="multilevel"/>
    <w:tmpl w:val="4736711A"/>
    <w:lvl w:ilvl="0">
      <w:start w:val="2"/>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3" w15:restartNumberingAfterBreak="0">
    <w:nsid w:val="0EF21F0C"/>
    <w:multiLevelType w:val="hybridMultilevel"/>
    <w:tmpl w:val="7EE0EED6"/>
    <w:lvl w:ilvl="0" w:tplc="0C0A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8F34651"/>
    <w:multiLevelType w:val="hybridMultilevel"/>
    <w:tmpl w:val="AE020DF6"/>
    <w:lvl w:ilvl="0" w:tplc="4A78325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163C2"/>
    <w:multiLevelType w:val="multilevel"/>
    <w:tmpl w:val="F80A4C1C"/>
    <w:lvl w:ilvl="0">
      <w:start w:val="1"/>
      <w:numFmt w:val="decimal"/>
      <w:lvlText w:val="3.%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6"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876986"/>
    <w:multiLevelType w:val="multilevel"/>
    <w:tmpl w:val="8B129ED0"/>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3756E90"/>
    <w:multiLevelType w:val="hybridMultilevel"/>
    <w:tmpl w:val="D95639A8"/>
    <w:lvl w:ilvl="0" w:tplc="0C0A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0113945"/>
    <w:multiLevelType w:val="hybridMultilevel"/>
    <w:tmpl w:val="B0A64798"/>
    <w:lvl w:ilvl="0" w:tplc="37B0C032">
      <w:start w:val="1"/>
      <w:numFmt w:val="bullet"/>
      <w:lvlText w:val="o"/>
      <w:lvlJc w:val="left"/>
      <w:pPr>
        <w:ind w:left="2160" w:hanging="360"/>
      </w:pPr>
      <w:rPr>
        <w:rFonts w:ascii="Courier New" w:hAnsi="Courier New" w:cs="Courier New" w:hint="default"/>
      </w:rPr>
    </w:lvl>
    <w:lvl w:ilvl="1" w:tplc="BBBCBC98" w:tentative="1">
      <w:start w:val="1"/>
      <w:numFmt w:val="bullet"/>
      <w:lvlText w:val="o"/>
      <w:lvlJc w:val="left"/>
      <w:pPr>
        <w:ind w:left="2880" w:hanging="360"/>
      </w:pPr>
      <w:rPr>
        <w:rFonts w:ascii="Courier New" w:hAnsi="Courier New" w:cs="Courier New" w:hint="default"/>
      </w:rPr>
    </w:lvl>
    <w:lvl w:ilvl="2" w:tplc="8FFE7DC0" w:tentative="1">
      <w:start w:val="1"/>
      <w:numFmt w:val="bullet"/>
      <w:lvlText w:val=""/>
      <w:lvlJc w:val="left"/>
      <w:pPr>
        <w:ind w:left="3600" w:hanging="360"/>
      </w:pPr>
      <w:rPr>
        <w:rFonts w:ascii="Wingdings" w:hAnsi="Wingdings" w:hint="default"/>
      </w:rPr>
    </w:lvl>
    <w:lvl w:ilvl="3" w:tplc="9294A182" w:tentative="1">
      <w:start w:val="1"/>
      <w:numFmt w:val="bullet"/>
      <w:lvlText w:val=""/>
      <w:lvlJc w:val="left"/>
      <w:pPr>
        <w:ind w:left="4320" w:hanging="360"/>
      </w:pPr>
      <w:rPr>
        <w:rFonts w:ascii="Symbol" w:hAnsi="Symbol" w:hint="default"/>
      </w:rPr>
    </w:lvl>
    <w:lvl w:ilvl="4" w:tplc="6DA85138" w:tentative="1">
      <w:start w:val="1"/>
      <w:numFmt w:val="bullet"/>
      <w:lvlText w:val="o"/>
      <w:lvlJc w:val="left"/>
      <w:pPr>
        <w:ind w:left="5040" w:hanging="360"/>
      </w:pPr>
      <w:rPr>
        <w:rFonts w:ascii="Courier New" w:hAnsi="Courier New" w:cs="Courier New" w:hint="default"/>
      </w:rPr>
    </w:lvl>
    <w:lvl w:ilvl="5" w:tplc="601A5F8A" w:tentative="1">
      <w:start w:val="1"/>
      <w:numFmt w:val="bullet"/>
      <w:lvlText w:val=""/>
      <w:lvlJc w:val="left"/>
      <w:pPr>
        <w:ind w:left="5760" w:hanging="360"/>
      </w:pPr>
      <w:rPr>
        <w:rFonts w:ascii="Wingdings" w:hAnsi="Wingdings" w:hint="default"/>
      </w:rPr>
    </w:lvl>
    <w:lvl w:ilvl="6" w:tplc="ABC8B200" w:tentative="1">
      <w:start w:val="1"/>
      <w:numFmt w:val="bullet"/>
      <w:lvlText w:val=""/>
      <w:lvlJc w:val="left"/>
      <w:pPr>
        <w:ind w:left="6480" w:hanging="360"/>
      </w:pPr>
      <w:rPr>
        <w:rFonts w:ascii="Symbol" w:hAnsi="Symbol" w:hint="default"/>
      </w:rPr>
    </w:lvl>
    <w:lvl w:ilvl="7" w:tplc="47A87DB6" w:tentative="1">
      <w:start w:val="1"/>
      <w:numFmt w:val="bullet"/>
      <w:lvlText w:val="o"/>
      <w:lvlJc w:val="left"/>
      <w:pPr>
        <w:ind w:left="7200" w:hanging="360"/>
      </w:pPr>
      <w:rPr>
        <w:rFonts w:ascii="Courier New" w:hAnsi="Courier New" w:cs="Courier New" w:hint="default"/>
      </w:rPr>
    </w:lvl>
    <w:lvl w:ilvl="8" w:tplc="4F109B20" w:tentative="1">
      <w:start w:val="1"/>
      <w:numFmt w:val="bullet"/>
      <w:lvlText w:val=""/>
      <w:lvlJc w:val="left"/>
      <w:pPr>
        <w:ind w:left="7920" w:hanging="360"/>
      </w:pPr>
      <w:rPr>
        <w:rFonts w:ascii="Wingdings" w:hAnsi="Wingdings" w:hint="default"/>
      </w:rPr>
    </w:lvl>
  </w:abstractNum>
  <w:abstractNum w:abstractNumId="13" w15:restartNumberingAfterBreak="0">
    <w:nsid w:val="31565DF6"/>
    <w:multiLevelType w:val="hybridMultilevel"/>
    <w:tmpl w:val="F05CAB9A"/>
    <w:lvl w:ilvl="0" w:tplc="3BA0D16A">
      <w:start w:val="1"/>
      <w:numFmt w:val="decimal"/>
      <w:lvlText w:val="1.%1"/>
      <w:lvlJc w:val="left"/>
      <w:pPr>
        <w:ind w:left="2194" w:hanging="360"/>
      </w:pPr>
      <w:rPr>
        <w:rFonts w:hint="default"/>
      </w:r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4" w15:restartNumberingAfterBreak="0">
    <w:nsid w:val="3320136F"/>
    <w:multiLevelType w:val="hybridMultilevel"/>
    <w:tmpl w:val="932ED5A4"/>
    <w:lvl w:ilvl="0" w:tplc="0C0A0003">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4179FB"/>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6" w15:restartNumberingAfterBreak="0">
    <w:nsid w:val="33AB6792"/>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7"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97C1BA1"/>
    <w:multiLevelType w:val="hybridMultilevel"/>
    <w:tmpl w:val="80DE5498"/>
    <w:lvl w:ilvl="0" w:tplc="4B8A72B6">
      <w:start w:val="1"/>
      <w:numFmt w:val="decimal"/>
      <w:lvlText w:val="1.%1"/>
      <w:lvlJc w:val="left"/>
      <w:pPr>
        <w:ind w:left="2157" w:hanging="360"/>
      </w:pPr>
      <w:rPr>
        <w:rFonts w:hint="default"/>
      </w:rPr>
    </w:lvl>
    <w:lvl w:ilvl="1" w:tplc="1CBA5B78" w:tentative="1">
      <w:start w:val="1"/>
      <w:numFmt w:val="lowerLetter"/>
      <w:lvlText w:val="%2."/>
      <w:lvlJc w:val="left"/>
      <w:pPr>
        <w:ind w:left="2880" w:hanging="360"/>
      </w:pPr>
    </w:lvl>
    <w:lvl w:ilvl="2" w:tplc="84D44302" w:tentative="1">
      <w:start w:val="1"/>
      <w:numFmt w:val="lowerRoman"/>
      <w:lvlText w:val="%3."/>
      <w:lvlJc w:val="right"/>
      <w:pPr>
        <w:ind w:left="3600" w:hanging="180"/>
      </w:pPr>
    </w:lvl>
    <w:lvl w:ilvl="3" w:tplc="358A6386" w:tentative="1">
      <w:start w:val="1"/>
      <w:numFmt w:val="decimal"/>
      <w:lvlText w:val="%4."/>
      <w:lvlJc w:val="left"/>
      <w:pPr>
        <w:ind w:left="4320" w:hanging="360"/>
      </w:pPr>
    </w:lvl>
    <w:lvl w:ilvl="4" w:tplc="AB7433E8" w:tentative="1">
      <w:start w:val="1"/>
      <w:numFmt w:val="lowerLetter"/>
      <w:lvlText w:val="%5."/>
      <w:lvlJc w:val="left"/>
      <w:pPr>
        <w:ind w:left="5040" w:hanging="360"/>
      </w:pPr>
    </w:lvl>
    <w:lvl w:ilvl="5" w:tplc="9DD43EDA" w:tentative="1">
      <w:start w:val="1"/>
      <w:numFmt w:val="lowerRoman"/>
      <w:lvlText w:val="%6."/>
      <w:lvlJc w:val="right"/>
      <w:pPr>
        <w:ind w:left="5760" w:hanging="180"/>
      </w:pPr>
    </w:lvl>
    <w:lvl w:ilvl="6" w:tplc="B9323508" w:tentative="1">
      <w:start w:val="1"/>
      <w:numFmt w:val="decimal"/>
      <w:lvlText w:val="%7."/>
      <w:lvlJc w:val="left"/>
      <w:pPr>
        <w:ind w:left="6480" w:hanging="360"/>
      </w:pPr>
    </w:lvl>
    <w:lvl w:ilvl="7" w:tplc="041C200A" w:tentative="1">
      <w:start w:val="1"/>
      <w:numFmt w:val="lowerLetter"/>
      <w:lvlText w:val="%8."/>
      <w:lvlJc w:val="left"/>
      <w:pPr>
        <w:ind w:left="7200" w:hanging="360"/>
      </w:pPr>
    </w:lvl>
    <w:lvl w:ilvl="8" w:tplc="93D4967C" w:tentative="1">
      <w:start w:val="1"/>
      <w:numFmt w:val="lowerRoman"/>
      <w:lvlText w:val="%9."/>
      <w:lvlJc w:val="right"/>
      <w:pPr>
        <w:ind w:left="7920" w:hanging="180"/>
      </w:pPr>
    </w:lvl>
  </w:abstractNum>
  <w:abstractNum w:abstractNumId="19" w15:restartNumberingAfterBreak="0">
    <w:nsid w:val="3B8518BC"/>
    <w:multiLevelType w:val="hybridMultilevel"/>
    <w:tmpl w:val="226840E6"/>
    <w:lvl w:ilvl="0" w:tplc="3BA0D16A">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FC93DDA"/>
    <w:multiLevelType w:val="hybridMultilevel"/>
    <w:tmpl w:val="1C42665A"/>
    <w:lvl w:ilvl="0" w:tplc="C602C568">
      <w:start w:val="1"/>
      <w:numFmt w:val="bullet"/>
      <w:lvlText w:val=""/>
      <w:lvlJc w:val="left"/>
      <w:pPr>
        <w:ind w:left="720" w:hanging="360"/>
      </w:pPr>
      <w:rPr>
        <w:rFonts w:ascii="Symbol" w:hAnsi="Symbol" w:hint="default"/>
      </w:rPr>
    </w:lvl>
    <w:lvl w:ilvl="1" w:tplc="D98A1404" w:tentative="1">
      <w:start w:val="1"/>
      <w:numFmt w:val="bullet"/>
      <w:lvlText w:val="o"/>
      <w:lvlJc w:val="left"/>
      <w:pPr>
        <w:ind w:left="1440" w:hanging="360"/>
      </w:pPr>
      <w:rPr>
        <w:rFonts w:ascii="Courier New" w:hAnsi="Courier New" w:cs="Courier New" w:hint="default"/>
      </w:rPr>
    </w:lvl>
    <w:lvl w:ilvl="2" w:tplc="24009142" w:tentative="1">
      <w:start w:val="1"/>
      <w:numFmt w:val="bullet"/>
      <w:lvlText w:val=""/>
      <w:lvlJc w:val="left"/>
      <w:pPr>
        <w:ind w:left="2160" w:hanging="360"/>
      </w:pPr>
      <w:rPr>
        <w:rFonts w:ascii="Wingdings" w:hAnsi="Wingdings" w:hint="default"/>
      </w:rPr>
    </w:lvl>
    <w:lvl w:ilvl="3" w:tplc="1704436E" w:tentative="1">
      <w:start w:val="1"/>
      <w:numFmt w:val="bullet"/>
      <w:lvlText w:val=""/>
      <w:lvlJc w:val="left"/>
      <w:pPr>
        <w:ind w:left="2880" w:hanging="360"/>
      </w:pPr>
      <w:rPr>
        <w:rFonts w:ascii="Symbol" w:hAnsi="Symbol" w:hint="default"/>
      </w:rPr>
    </w:lvl>
    <w:lvl w:ilvl="4" w:tplc="3C667294" w:tentative="1">
      <w:start w:val="1"/>
      <w:numFmt w:val="bullet"/>
      <w:lvlText w:val="o"/>
      <w:lvlJc w:val="left"/>
      <w:pPr>
        <w:ind w:left="3600" w:hanging="360"/>
      </w:pPr>
      <w:rPr>
        <w:rFonts w:ascii="Courier New" w:hAnsi="Courier New" w:cs="Courier New" w:hint="default"/>
      </w:rPr>
    </w:lvl>
    <w:lvl w:ilvl="5" w:tplc="1792BB96" w:tentative="1">
      <w:start w:val="1"/>
      <w:numFmt w:val="bullet"/>
      <w:lvlText w:val=""/>
      <w:lvlJc w:val="left"/>
      <w:pPr>
        <w:ind w:left="4320" w:hanging="360"/>
      </w:pPr>
      <w:rPr>
        <w:rFonts w:ascii="Wingdings" w:hAnsi="Wingdings" w:hint="default"/>
      </w:rPr>
    </w:lvl>
    <w:lvl w:ilvl="6" w:tplc="0C9868F6" w:tentative="1">
      <w:start w:val="1"/>
      <w:numFmt w:val="bullet"/>
      <w:lvlText w:val=""/>
      <w:lvlJc w:val="left"/>
      <w:pPr>
        <w:ind w:left="5040" w:hanging="360"/>
      </w:pPr>
      <w:rPr>
        <w:rFonts w:ascii="Symbol" w:hAnsi="Symbol" w:hint="default"/>
      </w:rPr>
    </w:lvl>
    <w:lvl w:ilvl="7" w:tplc="FC04C048" w:tentative="1">
      <w:start w:val="1"/>
      <w:numFmt w:val="bullet"/>
      <w:lvlText w:val="o"/>
      <w:lvlJc w:val="left"/>
      <w:pPr>
        <w:ind w:left="5760" w:hanging="360"/>
      </w:pPr>
      <w:rPr>
        <w:rFonts w:ascii="Courier New" w:hAnsi="Courier New" w:cs="Courier New" w:hint="default"/>
      </w:rPr>
    </w:lvl>
    <w:lvl w:ilvl="8" w:tplc="0180E8F6" w:tentative="1">
      <w:start w:val="1"/>
      <w:numFmt w:val="bullet"/>
      <w:lvlText w:val=""/>
      <w:lvlJc w:val="left"/>
      <w:pPr>
        <w:ind w:left="6480" w:hanging="360"/>
      </w:pPr>
      <w:rPr>
        <w:rFonts w:ascii="Wingdings" w:hAnsi="Wingdings" w:hint="default"/>
      </w:rPr>
    </w:lvl>
  </w:abstractNum>
  <w:abstractNum w:abstractNumId="22" w15:restartNumberingAfterBreak="0">
    <w:nsid w:val="45D07B42"/>
    <w:multiLevelType w:val="multilevel"/>
    <w:tmpl w:val="4736711A"/>
    <w:styleLink w:val="Estilo1"/>
    <w:lvl w:ilvl="0">
      <w:start w:val="1"/>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3" w15:restartNumberingAfterBreak="0">
    <w:nsid w:val="46DB753B"/>
    <w:multiLevelType w:val="hybridMultilevel"/>
    <w:tmpl w:val="63C88756"/>
    <w:lvl w:ilvl="0" w:tplc="4AA617EC">
      <w:start w:val="1"/>
      <w:numFmt w:val="decimal"/>
      <w:lvlText w:val="%1."/>
      <w:lvlJc w:val="left"/>
      <w:pPr>
        <w:ind w:left="720" w:hanging="360"/>
      </w:pPr>
    </w:lvl>
    <w:lvl w:ilvl="1" w:tplc="4150FD9A" w:tentative="1">
      <w:start w:val="1"/>
      <w:numFmt w:val="lowerLetter"/>
      <w:lvlText w:val="%2."/>
      <w:lvlJc w:val="left"/>
      <w:pPr>
        <w:ind w:left="1440" w:hanging="360"/>
      </w:pPr>
    </w:lvl>
    <w:lvl w:ilvl="2" w:tplc="9D264450" w:tentative="1">
      <w:start w:val="1"/>
      <w:numFmt w:val="lowerRoman"/>
      <w:lvlText w:val="%3."/>
      <w:lvlJc w:val="right"/>
      <w:pPr>
        <w:ind w:left="2160" w:hanging="180"/>
      </w:pPr>
    </w:lvl>
    <w:lvl w:ilvl="3" w:tplc="29D8973E" w:tentative="1">
      <w:start w:val="1"/>
      <w:numFmt w:val="decimal"/>
      <w:lvlText w:val="%4."/>
      <w:lvlJc w:val="left"/>
      <w:pPr>
        <w:ind w:left="2880" w:hanging="360"/>
      </w:pPr>
    </w:lvl>
    <w:lvl w:ilvl="4" w:tplc="B7B4F43A" w:tentative="1">
      <w:start w:val="1"/>
      <w:numFmt w:val="lowerLetter"/>
      <w:lvlText w:val="%5."/>
      <w:lvlJc w:val="left"/>
      <w:pPr>
        <w:ind w:left="3600" w:hanging="360"/>
      </w:pPr>
    </w:lvl>
    <w:lvl w:ilvl="5" w:tplc="114CD25A" w:tentative="1">
      <w:start w:val="1"/>
      <w:numFmt w:val="lowerRoman"/>
      <w:lvlText w:val="%6."/>
      <w:lvlJc w:val="right"/>
      <w:pPr>
        <w:ind w:left="4320" w:hanging="180"/>
      </w:pPr>
    </w:lvl>
    <w:lvl w:ilvl="6" w:tplc="76B0CB52" w:tentative="1">
      <w:start w:val="1"/>
      <w:numFmt w:val="decimal"/>
      <w:lvlText w:val="%7."/>
      <w:lvlJc w:val="left"/>
      <w:pPr>
        <w:ind w:left="5040" w:hanging="360"/>
      </w:pPr>
    </w:lvl>
    <w:lvl w:ilvl="7" w:tplc="A244A51E" w:tentative="1">
      <w:start w:val="1"/>
      <w:numFmt w:val="lowerLetter"/>
      <w:lvlText w:val="%8."/>
      <w:lvlJc w:val="left"/>
      <w:pPr>
        <w:ind w:left="5760" w:hanging="360"/>
      </w:pPr>
    </w:lvl>
    <w:lvl w:ilvl="8" w:tplc="F824251C" w:tentative="1">
      <w:start w:val="1"/>
      <w:numFmt w:val="lowerRoman"/>
      <w:lvlText w:val="%9."/>
      <w:lvlJc w:val="right"/>
      <w:pPr>
        <w:ind w:left="6480" w:hanging="180"/>
      </w:pPr>
    </w:lvl>
  </w:abstractNum>
  <w:abstractNum w:abstractNumId="24" w15:restartNumberingAfterBreak="0">
    <w:nsid w:val="4DAE4F6B"/>
    <w:multiLevelType w:val="hybridMultilevel"/>
    <w:tmpl w:val="1DEC5ECA"/>
    <w:lvl w:ilvl="0" w:tplc="0C0A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50A9384B"/>
    <w:multiLevelType w:val="hybridMultilevel"/>
    <w:tmpl w:val="9EEE8F20"/>
    <w:lvl w:ilvl="0" w:tplc="0409000F">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26" w15:restartNumberingAfterBreak="0">
    <w:nsid w:val="52164B63"/>
    <w:multiLevelType w:val="hybridMultilevel"/>
    <w:tmpl w:val="B2B4575A"/>
    <w:lvl w:ilvl="0" w:tplc="2FC87A4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065432"/>
    <w:multiLevelType w:val="hybridMultilevel"/>
    <w:tmpl w:val="9D5079CE"/>
    <w:lvl w:ilvl="0" w:tplc="0C0A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75B096E"/>
    <w:multiLevelType w:val="multilevel"/>
    <w:tmpl w:val="53DA639E"/>
    <w:lvl w:ilvl="0">
      <w:start w:val="1"/>
      <w:numFmt w:val="decimal"/>
      <w:lvlText w:val="%1."/>
      <w:lvlJc w:val="left"/>
      <w:pPr>
        <w:ind w:left="2160" w:hanging="360"/>
      </w:pPr>
    </w:lvl>
    <w:lvl w:ilvl="1">
      <w:start w:val="4"/>
      <w:numFmt w:val="decimal"/>
      <w:isLgl/>
      <w:lvlText w:val="%1.%2"/>
      <w:lvlJc w:val="left"/>
      <w:pPr>
        <w:ind w:left="252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80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960" w:hanging="2160"/>
      </w:pPr>
      <w:rPr>
        <w:rFonts w:hint="default"/>
      </w:rPr>
    </w:lvl>
  </w:abstractNum>
  <w:abstractNum w:abstractNumId="29" w15:restartNumberingAfterBreak="0">
    <w:nsid w:val="5E5A7C1B"/>
    <w:multiLevelType w:val="hybridMultilevel"/>
    <w:tmpl w:val="BE58ABBC"/>
    <w:lvl w:ilvl="0" w:tplc="0C0A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667909B4"/>
    <w:multiLevelType w:val="multilevel"/>
    <w:tmpl w:val="2EF24AD0"/>
    <w:lvl w:ilvl="0">
      <w:start w:val="1"/>
      <w:numFmt w:val="decimal"/>
      <w:lvlText w:val="5.%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31" w15:restartNumberingAfterBreak="0">
    <w:nsid w:val="6A8C573D"/>
    <w:multiLevelType w:val="singleLevel"/>
    <w:tmpl w:val="C584D784"/>
    <w:lvl w:ilvl="0">
      <w:start w:val="2"/>
      <w:numFmt w:val="decimal"/>
      <w:lvlText w:val="5.1%1"/>
      <w:lvlJc w:val="left"/>
      <w:pPr>
        <w:ind w:left="1480" w:hanging="40"/>
      </w:pPr>
      <w:rPr>
        <w:rFonts w:hint="default"/>
        <w:i w:val="0"/>
      </w:rPr>
    </w:lvl>
  </w:abstractNum>
  <w:abstractNum w:abstractNumId="32" w15:restartNumberingAfterBreak="0">
    <w:nsid w:val="6A8D7D74"/>
    <w:multiLevelType w:val="hybridMultilevel"/>
    <w:tmpl w:val="40AC8930"/>
    <w:lvl w:ilvl="0" w:tplc="F51CBF70">
      <w:start w:val="1"/>
      <w:numFmt w:val="decimal"/>
      <w:lvlText w:val="%1."/>
      <w:lvlJc w:val="left"/>
      <w:pPr>
        <w:ind w:left="1080" w:hanging="360"/>
      </w:pPr>
    </w:lvl>
    <w:lvl w:ilvl="1" w:tplc="E0FCC31C" w:tentative="1">
      <w:start w:val="1"/>
      <w:numFmt w:val="lowerLetter"/>
      <w:lvlText w:val="%2."/>
      <w:lvlJc w:val="left"/>
      <w:pPr>
        <w:ind w:left="1800" w:hanging="360"/>
      </w:pPr>
    </w:lvl>
    <w:lvl w:ilvl="2" w:tplc="7D76A48E" w:tentative="1">
      <w:start w:val="1"/>
      <w:numFmt w:val="lowerRoman"/>
      <w:lvlText w:val="%3."/>
      <w:lvlJc w:val="right"/>
      <w:pPr>
        <w:ind w:left="2520" w:hanging="180"/>
      </w:pPr>
    </w:lvl>
    <w:lvl w:ilvl="3" w:tplc="4AA2988A" w:tentative="1">
      <w:start w:val="1"/>
      <w:numFmt w:val="decimal"/>
      <w:lvlText w:val="%4."/>
      <w:lvlJc w:val="left"/>
      <w:pPr>
        <w:ind w:left="3240" w:hanging="360"/>
      </w:pPr>
    </w:lvl>
    <w:lvl w:ilvl="4" w:tplc="7F00C8AE" w:tentative="1">
      <w:start w:val="1"/>
      <w:numFmt w:val="lowerLetter"/>
      <w:lvlText w:val="%5."/>
      <w:lvlJc w:val="left"/>
      <w:pPr>
        <w:ind w:left="3960" w:hanging="360"/>
      </w:pPr>
    </w:lvl>
    <w:lvl w:ilvl="5" w:tplc="69C08972" w:tentative="1">
      <w:start w:val="1"/>
      <w:numFmt w:val="lowerRoman"/>
      <w:lvlText w:val="%6."/>
      <w:lvlJc w:val="right"/>
      <w:pPr>
        <w:ind w:left="4680" w:hanging="180"/>
      </w:pPr>
    </w:lvl>
    <w:lvl w:ilvl="6" w:tplc="3BF22CF4" w:tentative="1">
      <w:start w:val="1"/>
      <w:numFmt w:val="decimal"/>
      <w:lvlText w:val="%7."/>
      <w:lvlJc w:val="left"/>
      <w:pPr>
        <w:ind w:left="5400" w:hanging="360"/>
      </w:pPr>
    </w:lvl>
    <w:lvl w:ilvl="7" w:tplc="D7F4553A" w:tentative="1">
      <w:start w:val="1"/>
      <w:numFmt w:val="lowerLetter"/>
      <w:lvlText w:val="%8."/>
      <w:lvlJc w:val="left"/>
      <w:pPr>
        <w:ind w:left="6120" w:hanging="360"/>
      </w:pPr>
    </w:lvl>
    <w:lvl w:ilvl="8" w:tplc="FCEC772A" w:tentative="1">
      <w:start w:val="1"/>
      <w:numFmt w:val="lowerRoman"/>
      <w:lvlText w:val="%9."/>
      <w:lvlJc w:val="right"/>
      <w:pPr>
        <w:ind w:left="6840" w:hanging="180"/>
      </w:pPr>
    </w:lvl>
  </w:abstractNum>
  <w:abstractNum w:abstractNumId="33" w15:restartNumberingAfterBreak="0">
    <w:nsid w:val="6B6831E4"/>
    <w:multiLevelType w:val="hybridMultilevel"/>
    <w:tmpl w:val="89F02E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4"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7ED74249"/>
    <w:multiLevelType w:val="hybridMultilevel"/>
    <w:tmpl w:val="7046C2FA"/>
    <w:lvl w:ilvl="0" w:tplc="B238892C">
      <w:start w:val="1"/>
      <w:numFmt w:val="decimal"/>
      <w:lvlText w:val="3.%1"/>
      <w:lvlJc w:val="left"/>
      <w:pPr>
        <w:ind w:left="720" w:hanging="360"/>
      </w:pPr>
      <w:rPr>
        <w:rFonts w:hint="default"/>
      </w:rPr>
    </w:lvl>
    <w:lvl w:ilvl="1" w:tplc="D9DEC7C8" w:tentative="1">
      <w:start w:val="1"/>
      <w:numFmt w:val="lowerLetter"/>
      <w:lvlText w:val="%2."/>
      <w:lvlJc w:val="left"/>
      <w:pPr>
        <w:ind w:left="1440" w:hanging="360"/>
      </w:pPr>
    </w:lvl>
    <w:lvl w:ilvl="2" w:tplc="F7F4F182" w:tentative="1">
      <w:start w:val="1"/>
      <w:numFmt w:val="lowerRoman"/>
      <w:lvlText w:val="%3."/>
      <w:lvlJc w:val="right"/>
      <w:pPr>
        <w:ind w:left="2160" w:hanging="180"/>
      </w:pPr>
    </w:lvl>
    <w:lvl w:ilvl="3" w:tplc="926CCFD0" w:tentative="1">
      <w:start w:val="1"/>
      <w:numFmt w:val="decimal"/>
      <w:lvlText w:val="%4."/>
      <w:lvlJc w:val="left"/>
      <w:pPr>
        <w:ind w:left="2880" w:hanging="360"/>
      </w:pPr>
    </w:lvl>
    <w:lvl w:ilvl="4" w:tplc="FAA29BE2" w:tentative="1">
      <w:start w:val="1"/>
      <w:numFmt w:val="lowerLetter"/>
      <w:lvlText w:val="%5."/>
      <w:lvlJc w:val="left"/>
      <w:pPr>
        <w:ind w:left="3600" w:hanging="360"/>
      </w:pPr>
    </w:lvl>
    <w:lvl w:ilvl="5" w:tplc="A1D4CAD8" w:tentative="1">
      <w:start w:val="1"/>
      <w:numFmt w:val="lowerRoman"/>
      <w:lvlText w:val="%6."/>
      <w:lvlJc w:val="right"/>
      <w:pPr>
        <w:ind w:left="4320" w:hanging="180"/>
      </w:pPr>
    </w:lvl>
    <w:lvl w:ilvl="6" w:tplc="63C4B020" w:tentative="1">
      <w:start w:val="1"/>
      <w:numFmt w:val="decimal"/>
      <w:lvlText w:val="%7."/>
      <w:lvlJc w:val="left"/>
      <w:pPr>
        <w:ind w:left="5040" w:hanging="360"/>
      </w:pPr>
    </w:lvl>
    <w:lvl w:ilvl="7" w:tplc="6A34C35C" w:tentative="1">
      <w:start w:val="1"/>
      <w:numFmt w:val="lowerLetter"/>
      <w:lvlText w:val="%8."/>
      <w:lvlJc w:val="left"/>
      <w:pPr>
        <w:ind w:left="5760" w:hanging="360"/>
      </w:pPr>
    </w:lvl>
    <w:lvl w:ilvl="8" w:tplc="3D660414" w:tentative="1">
      <w:start w:val="1"/>
      <w:numFmt w:val="lowerRoman"/>
      <w:lvlText w:val="%9."/>
      <w:lvlJc w:val="right"/>
      <w:pPr>
        <w:ind w:left="6480" w:hanging="180"/>
      </w:pPr>
    </w:lvl>
  </w:abstractNum>
  <w:num w:numId="1" w16cid:durableId="1659187314">
    <w:abstractNumId w:val="32"/>
  </w:num>
  <w:num w:numId="2" w16cid:durableId="1018502776">
    <w:abstractNumId w:val="6"/>
  </w:num>
  <w:num w:numId="3" w16cid:durableId="1601983481">
    <w:abstractNumId w:val="11"/>
  </w:num>
  <w:num w:numId="4" w16cid:durableId="2064329123">
    <w:abstractNumId w:val="21"/>
  </w:num>
  <w:num w:numId="5" w16cid:durableId="1552494610">
    <w:abstractNumId w:val="8"/>
  </w:num>
  <w:num w:numId="6" w16cid:durableId="221448731">
    <w:abstractNumId w:val="7"/>
  </w:num>
  <w:num w:numId="7" w16cid:durableId="644554521">
    <w:abstractNumId w:val="18"/>
  </w:num>
  <w:num w:numId="8" w16cid:durableId="1157576066">
    <w:abstractNumId w:val="25"/>
  </w:num>
  <w:num w:numId="9" w16cid:durableId="1495411054">
    <w:abstractNumId w:val="14"/>
  </w:num>
  <w:num w:numId="10" w16cid:durableId="1432168475">
    <w:abstractNumId w:val="17"/>
  </w:num>
  <w:num w:numId="11" w16cid:durableId="1559130451">
    <w:abstractNumId w:val="34"/>
  </w:num>
  <w:num w:numId="12" w16cid:durableId="18821958">
    <w:abstractNumId w:val="9"/>
  </w:num>
  <w:num w:numId="13" w16cid:durableId="2138722220">
    <w:abstractNumId w:val="20"/>
  </w:num>
  <w:num w:numId="14" w16cid:durableId="123698808">
    <w:abstractNumId w:val="28"/>
  </w:num>
  <w:num w:numId="15" w16cid:durableId="922376632">
    <w:abstractNumId w:val="4"/>
  </w:num>
  <w:num w:numId="16" w16cid:durableId="978533227">
    <w:abstractNumId w:val="26"/>
  </w:num>
  <w:num w:numId="17" w16cid:durableId="1959220421">
    <w:abstractNumId w:val="23"/>
  </w:num>
  <w:num w:numId="18" w16cid:durableId="1610895013">
    <w:abstractNumId w:val="19"/>
  </w:num>
  <w:num w:numId="19" w16cid:durableId="2054689919">
    <w:abstractNumId w:val="35"/>
  </w:num>
  <w:num w:numId="20" w16cid:durableId="625770271">
    <w:abstractNumId w:val="5"/>
  </w:num>
  <w:num w:numId="21" w16cid:durableId="1819105115">
    <w:abstractNumId w:val="2"/>
  </w:num>
  <w:num w:numId="22" w16cid:durableId="210385521">
    <w:abstractNumId w:val="12"/>
  </w:num>
  <w:num w:numId="23" w16cid:durableId="1101294728">
    <w:abstractNumId w:val="15"/>
  </w:num>
  <w:num w:numId="24" w16cid:durableId="1763379395">
    <w:abstractNumId w:val="16"/>
  </w:num>
  <w:num w:numId="25" w16cid:durableId="1549344258">
    <w:abstractNumId w:val="3"/>
  </w:num>
  <w:num w:numId="26" w16cid:durableId="1528907201">
    <w:abstractNumId w:val="0"/>
  </w:num>
  <w:num w:numId="27" w16cid:durableId="19282549">
    <w:abstractNumId w:val="22"/>
  </w:num>
  <w:num w:numId="28" w16cid:durableId="1167868563">
    <w:abstractNumId w:val="31"/>
  </w:num>
  <w:num w:numId="29" w16cid:durableId="1337071960">
    <w:abstractNumId w:val="30"/>
  </w:num>
  <w:num w:numId="30" w16cid:durableId="1195777020">
    <w:abstractNumId w:val="13"/>
  </w:num>
  <w:num w:numId="31" w16cid:durableId="487405772">
    <w:abstractNumId w:val="1"/>
  </w:num>
  <w:num w:numId="32" w16cid:durableId="441415411">
    <w:abstractNumId w:val="10"/>
  </w:num>
  <w:num w:numId="33" w16cid:durableId="816605575">
    <w:abstractNumId w:val="33"/>
  </w:num>
  <w:num w:numId="34" w16cid:durableId="609355974">
    <w:abstractNumId w:val="29"/>
  </w:num>
  <w:num w:numId="35" w16cid:durableId="1220289112">
    <w:abstractNumId w:val="27"/>
  </w:num>
  <w:num w:numId="36" w16cid:durableId="501286133">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bel Reyes">
    <w15:presenceInfo w15:providerId="Windows Live" w15:userId="4339043b00a60714"/>
  </w15:person>
  <w15:person w15:author="Abel Rodriguez Medel">
    <w15:presenceInfo w15:providerId="None" w15:userId="Abel Rodriguez Medel"/>
  </w15:person>
  <w15:person w15:author="Usuario de Windows">
    <w15:presenceInfo w15:providerId="None" w15:userId="Usuario de Windows"/>
  </w15:person>
  <w15:person w15:author="Felipe Augusto Pereira de Figueiredo">
    <w15:presenceInfo w15:providerId="AD" w15:userId="S-1-5-21-277030055-1287021518-1237804090-64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5C38"/>
    <w:rsid w:val="000003D6"/>
    <w:rsid w:val="00000EC9"/>
    <w:rsid w:val="00012887"/>
    <w:rsid w:val="000162BE"/>
    <w:rsid w:val="0001718D"/>
    <w:rsid w:val="0001774F"/>
    <w:rsid w:val="00020346"/>
    <w:rsid w:val="00022723"/>
    <w:rsid w:val="000233CE"/>
    <w:rsid w:val="0002588E"/>
    <w:rsid w:val="00026A07"/>
    <w:rsid w:val="00034F82"/>
    <w:rsid w:val="00035F54"/>
    <w:rsid w:val="000360BF"/>
    <w:rsid w:val="000419B9"/>
    <w:rsid w:val="000441C7"/>
    <w:rsid w:val="00053215"/>
    <w:rsid w:val="00054E2E"/>
    <w:rsid w:val="0005624E"/>
    <w:rsid w:val="00061A8B"/>
    <w:rsid w:val="000635FD"/>
    <w:rsid w:val="00063C9C"/>
    <w:rsid w:val="000713F5"/>
    <w:rsid w:val="00072274"/>
    <w:rsid w:val="00076750"/>
    <w:rsid w:val="00077D7C"/>
    <w:rsid w:val="00083A43"/>
    <w:rsid w:val="000844D9"/>
    <w:rsid w:val="00085497"/>
    <w:rsid w:val="000876B0"/>
    <w:rsid w:val="00087BF3"/>
    <w:rsid w:val="00092835"/>
    <w:rsid w:val="00096A37"/>
    <w:rsid w:val="000970DF"/>
    <w:rsid w:val="000A3FC2"/>
    <w:rsid w:val="000A6529"/>
    <w:rsid w:val="000A6F91"/>
    <w:rsid w:val="000A6F93"/>
    <w:rsid w:val="000A7963"/>
    <w:rsid w:val="000B1D1F"/>
    <w:rsid w:val="000B2B55"/>
    <w:rsid w:val="000B2FB0"/>
    <w:rsid w:val="000B3F07"/>
    <w:rsid w:val="000B4D06"/>
    <w:rsid w:val="000B752D"/>
    <w:rsid w:val="000C0113"/>
    <w:rsid w:val="000C2049"/>
    <w:rsid w:val="000C44AA"/>
    <w:rsid w:val="000C468D"/>
    <w:rsid w:val="000C6034"/>
    <w:rsid w:val="000C68E8"/>
    <w:rsid w:val="000D014F"/>
    <w:rsid w:val="000D0981"/>
    <w:rsid w:val="000D48EF"/>
    <w:rsid w:val="000D4E2D"/>
    <w:rsid w:val="000D53F1"/>
    <w:rsid w:val="000D6119"/>
    <w:rsid w:val="000E0942"/>
    <w:rsid w:val="000E2F72"/>
    <w:rsid w:val="000F11D0"/>
    <w:rsid w:val="000F4D8D"/>
    <w:rsid w:val="000F65DD"/>
    <w:rsid w:val="00101055"/>
    <w:rsid w:val="00101654"/>
    <w:rsid w:val="00103BE1"/>
    <w:rsid w:val="00104AA2"/>
    <w:rsid w:val="00107984"/>
    <w:rsid w:val="00107B69"/>
    <w:rsid w:val="001105FE"/>
    <w:rsid w:val="001110A5"/>
    <w:rsid w:val="00111F06"/>
    <w:rsid w:val="00123F74"/>
    <w:rsid w:val="00126287"/>
    <w:rsid w:val="0012708C"/>
    <w:rsid w:val="00134BBF"/>
    <w:rsid w:val="00134E0B"/>
    <w:rsid w:val="00134F78"/>
    <w:rsid w:val="001376EC"/>
    <w:rsid w:val="001403C6"/>
    <w:rsid w:val="0014275B"/>
    <w:rsid w:val="0014483B"/>
    <w:rsid w:val="0014639F"/>
    <w:rsid w:val="001502D3"/>
    <w:rsid w:val="0015242A"/>
    <w:rsid w:val="0015367C"/>
    <w:rsid w:val="0015496C"/>
    <w:rsid w:val="0015533D"/>
    <w:rsid w:val="00156250"/>
    <w:rsid w:val="00157664"/>
    <w:rsid w:val="001611DE"/>
    <w:rsid w:val="0016151A"/>
    <w:rsid w:val="001620ED"/>
    <w:rsid w:val="00163EE5"/>
    <w:rsid w:val="0016414A"/>
    <w:rsid w:val="001641EA"/>
    <w:rsid w:val="00166C7F"/>
    <w:rsid w:val="0016720D"/>
    <w:rsid w:val="0017081E"/>
    <w:rsid w:val="001712FF"/>
    <w:rsid w:val="0017158C"/>
    <w:rsid w:val="001750DA"/>
    <w:rsid w:val="00175B03"/>
    <w:rsid w:val="00175D84"/>
    <w:rsid w:val="00182B85"/>
    <w:rsid w:val="00182E22"/>
    <w:rsid w:val="001831C6"/>
    <w:rsid w:val="001870C6"/>
    <w:rsid w:val="00195A64"/>
    <w:rsid w:val="001961C7"/>
    <w:rsid w:val="001A0F11"/>
    <w:rsid w:val="001A126A"/>
    <w:rsid w:val="001A4786"/>
    <w:rsid w:val="001A49EC"/>
    <w:rsid w:val="001A5C38"/>
    <w:rsid w:val="001A62EC"/>
    <w:rsid w:val="001B0C57"/>
    <w:rsid w:val="001B0F07"/>
    <w:rsid w:val="001B48D2"/>
    <w:rsid w:val="001B4DC3"/>
    <w:rsid w:val="001B55AD"/>
    <w:rsid w:val="001B5B32"/>
    <w:rsid w:val="001B6475"/>
    <w:rsid w:val="001C2BF9"/>
    <w:rsid w:val="001C57EA"/>
    <w:rsid w:val="001C714D"/>
    <w:rsid w:val="001C74B1"/>
    <w:rsid w:val="001D0E48"/>
    <w:rsid w:val="001D5839"/>
    <w:rsid w:val="001D5991"/>
    <w:rsid w:val="001D7741"/>
    <w:rsid w:val="001E3405"/>
    <w:rsid w:val="001E64E4"/>
    <w:rsid w:val="001E6B3A"/>
    <w:rsid w:val="001E70AE"/>
    <w:rsid w:val="001F4295"/>
    <w:rsid w:val="00203970"/>
    <w:rsid w:val="0020437C"/>
    <w:rsid w:val="00204BDF"/>
    <w:rsid w:val="00211C54"/>
    <w:rsid w:val="00211C7E"/>
    <w:rsid w:val="0021701A"/>
    <w:rsid w:val="00217599"/>
    <w:rsid w:val="00220281"/>
    <w:rsid w:val="0022183C"/>
    <w:rsid w:val="00227068"/>
    <w:rsid w:val="00232BE2"/>
    <w:rsid w:val="00233884"/>
    <w:rsid w:val="00234D55"/>
    <w:rsid w:val="00237EF7"/>
    <w:rsid w:val="00240F7B"/>
    <w:rsid w:val="00240FBD"/>
    <w:rsid w:val="00246A64"/>
    <w:rsid w:val="00247CF2"/>
    <w:rsid w:val="0025014E"/>
    <w:rsid w:val="002513CB"/>
    <w:rsid w:val="00252FAE"/>
    <w:rsid w:val="0025343C"/>
    <w:rsid w:val="002535D7"/>
    <w:rsid w:val="00257013"/>
    <w:rsid w:val="00261FB1"/>
    <w:rsid w:val="00271C9C"/>
    <w:rsid w:val="002737BD"/>
    <w:rsid w:val="002805E8"/>
    <w:rsid w:val="00281172"/>
    <w:rsid w:val="00281EDD"/>
    <w:rsid w:val="00286D0B"/>
    <w:rsid w:val="0028793C"/>
    <w:rsid w:val="00287E3D"/>
    <w:rsid w:val="002908EB"/>
    <w:rsid w:val="00293AFD"/>
    <w:rsid w:val="00293F93"/>
    <w:rsid w:val="00294130"/>
    <w:rsid w:val="002A2493"/>
    <w:rsid w:val="002A39A0"/>
    <w:rsid w:val="002A422E"/>
    <w:rsid w:val="002A54A6"/>
    <w:rsid w:val="002A670F"/>
    <w:rsid w:val="002A746C"/>
    <w:rsid w:val="002B2381"/>
    <w:rsid w:val="002B37C8"/>
    <w:rsid w:val="002B64C4"/>
    <w:rsid w:val="002B65EA"/>
    <w:rsid w:val="002C05F3"/>
    <w:rsid w:val="002C0B32"/>
    <w:rsid w:val="002C2B96"/>
    <w:rsid w:val="002C2C63"/>
    <w:rsid w:val="002C394E"/>
    <w:rsid w:val="002C46DE"/>
    <w:rsid w:val="002C481C"/>
    <w:rsid w:val="002C7602"/>
    <w:rsid w:val="002D4930"/>
    <w:rsid w:val="002D6B0A"/>
    <w:rsid w:val="002D7BC9"/>
    <w:rsid w:val="002E20E3"/>
    <w:rsid w:val="002E2CBB"/>
    <w:rsid w:val="002E5236"/>
    <w:rsid w:val="002E60E5"/>
    <w:rsid w:val="002E6188"/>
    <w:rsid w:val="002F07C3"/>
    <w:rsid w:val="002F0E15"/>
    <w:rsid w:val="002F6656"/>
    <w:rsid w:val="00300058"/>
    <w:rsid w:val="00300CBB"/>
    <w:rsid w:val="00301150"/>
    <w:rsid w:val="00301405"/>
    <w:rsid w:val="003050DF"/>
    <w:rsid w:val="00306CB2"/>
    <w:rsid w:val="0030767A"/>
    <w:rsid w:val="00310E01"/>
    <w:rsid w:val="00311668"/>
    <w:rsid w:val="003123C7"/>
    <w:rsid w:val="003152BA"/>
    <w:rsid w:val="00317D33"/>
    <w:rsid w:val="00320203"/>
    <w:rsid w:val="00320D08"/>
    <w:rsid w:val="0032186A"/>
    <w:rsid w:val="00327F1E"/>
    <w:rsid w:val="003302E9"/>
    <w:rsid w:val="00330CCF"/>
    <w:rsid w:val="00334D93"/>
    <w:rsid w:val="00343039"/>
    <w:rsid w:val="0034652D"/>
    <w:rsid w:val="00347713"/>
    <w:rsid w:val="00354844"/>
    <w:rsid w:val="00356CF8"/>
    <w:rsid w:val="00357DB1"/>
    <w:rsid w:val="00360381"/>
    <w:rsid w:val="00361E38"/>
    <w:rsid w:val="003649FC"/>
    <w:rsid w:val="003676D9"/>
    <w:rsid w:val="0037032B"/>
    <w:rsid w:val="00370E5D"/>
    <w:rsid w:val="00370E7A"/>
    <w:rsid w:val="0037223D"/>
    <w:rsid w:val="00372E71"/>
    <w:rsid w:val="00376397"/>
    <w:rsid w:val="003779FA"/>
    <w:rsid w:val="0038018F"/>
    <w:rsid w:val="0038422F"/>
    <w:rsid w:val="00384D98"/>
    <w:rsid w:val="00386639"/>
    <w:rsid w:val="003868F0"/>
    <w:rsid w:val="00393983"/>
    <w:rsid w:val="00393E71"/>
    <w:rsid w:val="00393FC0"/>
    <w:rsid w:val="003945A6"/>
    <w:rsid w:val="00394629"/>
    <w:rsid w:val="0039601E"/>
    <w:rsid w:val="00396DBB"/>
    <w:rsid w:val="003A20B1"/>
    <w:rsid w:val="003A2910"/>
    <w:rsid w:val="003A2EFD"/>
    <w:rsid w:val="003A369F"/>
    <w:rsid w:val="003A6FF4"/>
    <w:rsid w:val="003B179C"/>
    <w:rsid w:val="003B41B2"/>
    <w:rsid w:val="003B46BE"/>
    <w:rsid w:val="003E0477"/>
    <w:rsid w:val="003E4D6B"/>
    <w:rsid w:val="003E6669"/>
    <w:rsid w:val="003E6D79"/>
    <w:rsid w:val="003F0032"/>
    <w:rsid w:val="003F0319"/>
    <w:rsid w:val="003F0759"/>
    <w:rsid w:val="003F082D"/>
    <w:rsid w:val="003F588D"/>
    <w:rsid w:val="003F6C4F"/>
    <w:rsid w:val="00401EC1"/>
    <w:rsid w:val="004057C5"/>
    <w:rsid w:val="00405872"/>
    <w:rsid w:val="00405CC8"/>
    <w:rsid w:val="00406BD8"/>
    <w:rsid w:val="00410FD2"/>
    <w:rsid w:val="004167D5"/>
    <w:rsid w:val="004202F1"/>
    <w:rsid w:val="00420EA9"/>
    <w:rsid w:val="0042293B"/>
    <w:rsid w:val="00425FC0"/>
    <w:rsid w:val="004334DC"/>
    <w:rsid w:val="00433776"/>
    <w:rsid w:val="00433F67"/>
    <w:rsid w:val="004361C2"/>
    <w:rsid w:val="004369E5"/>
    <w:rsid w:val="0044357E"/>
    <w:rsid w:val="004445B7"/>
    <w:rsid w:val="0044645A"/>
    <w:rsid w:val="00450888"/>
    <w:rsid w:val="00450932"/>
    <w:rsid w:val="00450EC1"/>
    <w:rsid w:val="00451178"/>
    <w:rsid w:val="0045466E"/>
    <w:rsid w:val="00464B24"/>
    <w:rsid w:val="0046506D"/>
    <w:rsid w:val="00466B8E"/>
    <w:rsid w:val="00467AC1"/>
    <w:rsid w:val="00467ECA"/>
    <w:rsid w:val="00470644"/>
    <w:rsid w:val="00471EAC"/>
    <w:rsid w:val="00474A76"/>
    <w:rsid w:val="00481132"/>
    <w:rsid w:val="00481426"/>
    <w:rsid w:val="00481C95"/>
    <w:rsid w:val="00483AC2"/>
    <w:rsid w:val="00483BC0"/>
    <w:rsid w:val="004846D3"/>
    <w:rsid w:val="00485819"/>
    <w:rsid w:val="004860E2"/>
    <w:rsid w:val="0049761C"/>
    <w:rsid w:val="00497C50"/>
    <w:rsid w:val="004A4662"/>
    <w:rsid w:val="004A6843"/>
    <w:rsid w:val="004A6AA2"/>
    <w:rsid w:val="004B2423"/>
    <w:rsid w:val="004B2A57"/>
    <w:rsid w:val="004B2BE0"/>
    <w:rsid w:val="004B3C11"/>
    <w:rsid w:val="004B6007"/>
    <w:rsid w:val="004C0750"/>
    <w:rsid w:val="004C1E4D"/>
    <w:rsid w:val="004C1FDA"/>
    <w:rsid w:val="004C350B"/>
    <w:rsid w:val="004C4444"/>
    <w:rsid w:val="004C5A3F"/>
    <w:rsid w:val="004C63BD"/>
    <w:rsid w:val="004C7073"/>
    <w:rsid w:val="004D08D6"/>
    <w:rsid w:val="004D209A"/>
    <w:rsid w:val="004D215F"/>
    <w:rsid w:val="004D7C73"/>
    <w:rsid w:val="004E1800"/>
    <w:rsid w:val="004E1DDF"/>
    <w:rsid w:val="004E2FDD"/>
    <w:rsid w:val="004E68A7"/>
    <w:rsid w:val="004E692F"/>
    <w:rsid w:val="004E6E20"/>
    <w:rsid w:val="004F2F4F"/>
    <w:rsid w:val="004F53CA"/>
    <w:rsid w:val="004F53FC"/>
    <w:rsid w:val="004F6CD3"/>
    <w:rsid w:val="00500937"/>
    <w:rsid w:val="00500963"/>
    <w:rsid w:val="00500F46"/>
    <w:rsid w:val="00503903"/>
    <w:rsid w:val="00505595"/>
    <w:rsid w:val="00507921"/>
    <w:rsid w:val="00511801"/>
    <w:rsid w:val="00511B4C"/>
    <w:rsid w:val="00517C56"/>
    <w:rsid w:val="005200B6"/>
    <w:rsid w:val="005209B3"/>
    <w:rsid w:val="00522942"/>
    <w:rsid w:val="00522DC0"/>
    <w:rsid w:val="0052400A"/>
    <w:rsid w:val="00524ADD"/>
    <w:rsid w:val="00525FB9"/>
    <w:rsid w:val="00526C07"/>
    <w:rsid w:val="00535BA9"/>
    <w:rsid w:val="00540225"/>
    <w:rsid w:val="00540FF3"/>
    <w:rsid w:val="005418E6"/>
    <w:rsid w:val="00542194"/>
    <w:rsid w:val="005469D4"/>
    <w:rsid w:val="0055085B"/>
    <w:rsid w:val="00550B16"/>
    <w:rsid w:val="00550E27"/>
    <w:rsid w:val="00557005"/>
    <w:rsid w:val="00564F06"/>
    <w:rsid w:val="00565BFC"/>
    <w:rsid w:val="005663D2"/>
    <w:rsid w:val="0057287A"/>
    <w:rsid w:val="005728C2"/>
    <w:rsid w:val="00575928"/>
    <w:rsid w:val="00576AF2"/>
    <w:rsid w:val="00576C6F"/>
    <w:rsid w:val="00577BBE"/>
    <w:rsid w:val="00577E11"/>
    <w:rsid w:val="00582D70"/>
    <w:rsid w:val="00583BE0"/>
    <w:rsid w:val="00584DA1"/>
    <w:rsid w:val="00590DA6"/>
    <w:rsid w:val="00591062"/>
    <w:rsid w:val="00595028"/>
    <w:rsid w:val="00595E0A"/>
    <w:rsid w:val="005A1E57"/>
    <w:rsid w:val="005A5B8F"/>
    <w:rsid w:val="005B12E5"/>
    <w:rsid w:val="005B179E"/>
    <w:rsid w:val="005B1C0C"/>
    <w:rsid w:val="005B4641"/>
    <w:rsid w:val="005B5675"/>
    <w:rsid w:val="005B5944"/>
    <w:rsid w:val="005C1249"/>
    <w:rsid w:val="005C16D9"/>
    <w:rsid w:val="005C4319"/>
    <w:rsid w:val="005C5528"/>
    <w:rsid w:val="005D2612"/>
    <w:rsid w:val="005E36E3"/>
    <w:rsid w:val="005E447A"/>
    <w:rsid w:val="005E5626"/>
    <w:rsid w:val="005E6D68"/>
    <w:rsid w:val="005E7F87"/>
    <w:rsid w:val="005F15EE"/>
    <w:rsid w:val="005F3258"/>
    <w:rsid w:val="005F4C5F"/>
    <w:rsid w:val="005F4E36"/>
    <w:rsid w:val="005F5A38"/>
    <w:rsid w:val="005F7673"/>
    <w:rsid w:val="00601E6E"/>
    <w:rsid w:val="0060457F"/>
    <w:rsid w:val="00604C24"/>
    <w:rsid w:val="00604EC8"/>
    <w:rsid w:val="006061A0"/>
    <w:rsid w:val="00611645"/>
    <w:rsid w:val="0062405B"/>
    <w:rsid w:val="00624877"/>
    <w:rsid w:val="00626027"/>
    <w:rsid w:val="00626A49"/>
    <w:rsid w:val="00627167"/>
    <w:rsid w:val="006274FB"/>
    <w:rsid w:val="006309C1"/>
    <w:rsid w:val="00631337"/>
    <w:rsid w:val="0064175E"/>
    <w:rsid w:val="00641AD5"/>
    <w:rsid w:val="006435A5"/>
    <w:rsid w:val="006447F1"/>
    <w:rsid w:val="00644B02"/>
    <w:rsid w:val="0064549C"/>
    <w:rsid w:val="00646DA8"/>
    <w:rsid w:val="00646DD5"/>
    <w:rsid w:val="006508AD"/>
    <w:rsid w:val="00650A40"/>
    <w:rsid w:val="006532ED"/>
    <w:rsid w:val="006539A7"/>
    <w:rsid w:val="006542B2"/>
    <w:rsid w:val="00656A50"/>
    <w:rsid w:val="00656E61"/>
    <w:rsid w:val="006603BB"/>
    <w:rsid w:val="00661359"/>
    <w:rsid w:val="00661C48"/>
    <w:rsid w:val="00663DE0"/>
    <w:rsid w:val="006652FF"/>
    <w:rsid w:val="006653E8"/>
    <w:rsid w:val="00665512"/>
    <w:rsid w:val="00666C2D"/>
    <w:rsid w:val="00670456"/>
    <w:rsid w:val="00671AB2"/>
    <w:rsid w:val="00672914"/>
    <w:rsid w:val="00673185"/>
    <w:rsid w:val="0067464B"/>
    <w:rsid w:val="00676A25"/>
    <w:rsid w:val="00684435"/>
    <w:rsid w:val="006879E3"/>
    <w:rsid w:val="00687BC4"/>
    <w:rsid w:val="00694591"/>
    <w:rsid w:val="0069603F"/>
    <w:rsid w:val="0069765D"/>
    <w:rsid w:val="006A0105"/>
    <w:rsid w:val="006A0787"/>
    <w:rsid w:val="006A22CD"/>
    <w:rsid w:val="006A463F"/>
    <w:rsid w:val="006B04E0"/>
    <w:rsid w:val="006B1235"/>
    <w:rsid w:val="006B1449"/>
    <w:rsid w:val="006B532D"/>
    <w:rsid w:val="006B595A"/>
    <w:rsid w:val="006B7104"/>
    <w:rsid w:val="006C3B0A"/>
    <w:rsid w:val="006C6CEC"/>
    <w:rsid w:val="006D4C88"/>
    <w:rsid w:val="006D723C"/>
    <w:rsid w:val="006E0C21"/>
    <w:rsid w:val="006E0D5D"/>
    <w:rsid w:val="006E0F6B"/>
    <w:rsid w:val="006E168A"/>
    <w:rsid w:val="006E35C7"/>
    <w:rsid w:val="006E3EBF"/>
    <w:rsid w:val="006E4602"/>
    <w:rsid w:val="006E510F"/>
    <w:rsid w:val="006E613E"/>
    <w:rsid w:val="006E6471"/>
    <w:rsid w:val="006E7CF6"/>
    <w:rsid w:val="006F2E93"/>
    <w:rsid w:val="006F5135"/>
    <w:rsid w:val="007025EB"/>
    <w:rsid w:val="007131DE"/>
    <w:rsid w:val="00714602"/>
    <w:rsid w:val="007201EC"/>
    <w:rsid w:val="00723ED2"/>
    <w:rsid w:val="0073037B"/>
    <w:rsid w:val="007304B9"/>
    <w:rsid w:val="00732DB3"/>
    <w:rsid w:val="00734DCD"/>
    <w:rsid w:val="00736646"/>
    <w:rsid w:val="00740B88"/>
    <w:rsid w:val="0074526C"/>
    <w:rsid w:val="00751800"/>
    <w:rsid w:val="00754AF0"/>
    <w:rsid w:val="00761513"/>
    <w:rsid w:val="007629E1"/>
    <w:rsid w:val="007646BC"/>
    <w:rsid w:val="00764E85"/>
    <w:rsid w:val="0076567C"/>
    <w:rsid w:val="00770092"/>
    <w:rsid w:val="007720A7"/>
    <w:rsid w:val="007728CD"/>
    <w:rsid w:val="007748B7"/>
    <w:rsid w:val="007762A5"/>
    <w:rsid w:val="007768C1"/>
    <w:rsid w:val="007770D6"/>
    <w:rsid w:val="00780686"/>
    <w:rsid w:val="00781DB6"/>
    <w:rsid w:val="007842DB"/>
    <w:rsid w:val="00784328"/>
    <w:rsid w:val="007853D9"/>
    <w:rsid w:val="00785404"/>
    <w:rsid w:val="00787EDA"/>
    <w:rsid w:val="00790D8C"/>
    <w:rsid w:val="00792F26"/>
    <w:rsid w:val="00796C4C"/>
    <w:rsid w:val="007A1518"/>
    <w:rsid w:val="007A4029"/>
    <w:rsid w:val="007A4730"/>
    <w:rsid w:val="007B2A7B"/>
    <w:rsid w:val="007B388C"/>
    <w:rsid w:val="007C58A9"/>
    <w:rsid w:val="007C7E5D"/>
    <w:rsid w:val="007D2260"/>
    <w:rsid w:val="007D4FE5"/>
    <w:rsid w:val="007D5FDA"/>
    <w:rsid w:val="007E0EC1"/>
    <w:rsid w:val="007E280B"/>
    <w:rsid w:val="007E5170"/>
    <w:rsid w:val="007E5C56"/>
    <w:rsid w:val="007E7FC7"/>
    <w:rsid w:val="007F4315"/>
    <w:rsid w:val="007F6622"/>
    <w:rsid w:val="007F6B31"/>
    <w:rsid w:val="007F6BF8"/>
    <w:rsid w:val="00800175"/>
    <w:rsid w:val="0080048D"/>
    <w:rsid w:val="00800F04"/>
    <w:rsid w:val="00802701"/>
    <w:rsid w:val="0080295A"/>
    <w:rsid w:val="008110B4"/>
    <w:rsid w:val="00812F42"/>
    <w:rsid w:val="00814F88"/>
    <w:rsid w:val="00817361"/>
    <w:rsid w:val="008217C7"/>
    <w:rsid w:val="008229F1"/>
    <w:rsid w:val="008264A3"/>
    <w:rsid w:val="008265ED"/>
    <w:rsid w:val="00830B0C"/>
    <w:rsid w:val="00833A21"/>
    <w:rsid w:val="00833A49"/>
    <w:rsid w:val="0083458A"/>
    <w:rsid w:val="0083522E"/>
    <w:rsid w:val="0083690E"/>
    <w:rsid w:val="00837BF4"/>
    <w:rsid w:val="00837E01"/>
    <w:rsid w:val="0084095F"/>
    <w:rsid w:val="0084379C"/>
    <w:rsid w:val="00844C51"/>
    <w:rsid w:val="0084580A"/>
    <w:rsid w:val="00846008"/>
    <w:rsid w:val="00863AB0"/>
    <w:rsid w:val="00863B21"/>
    <w:rsid w:val="00865E26"/>
    <w:rsid w:val="0086609E"/>
    <w:rsid w:val="008660A8"/>
    <w:rsid w:val="00870ACA"/>
    <w:rsid w:val="00871840"/>
    <w:rsid w:val="00871CE2"/>
    <w:rsid w:val="00873C71"/>
    <w:rsid w:val="008760B0"/>
    <w:rsid w:val="00876CDA"/>
    <w:rsid w:val="008828D6"/>
    <w:rsid w:val="0089051D"/>
    <w:rsid w:val="00891918"/>
    <w:rsid w:val="00892040"/>
    <w:rsid w:val="00892F2B"/>
    <w:rsid w:val="008931E9"/>
    <w:rsid w:val="00893FF5"/>
    <w:rsid w:val="00894609"/>
    <w:rsid w:val="00897CB6"/>
    <w:rsid w:val="008A128C"/>
    <w:rsid w:val="008A1AD9"/>
    <w:rsid w:val="008A424F"/>
    <w:rsid w:val="008A72DC"/>
    <w:rsid w:val="008B055C"/>
    <w:rsid w:val="008B1F0B"/>
    <w:rsid w:val="008B3CD4"/>
    <w:rsid w:val="008B65F7"/>
    <w:rsid w:val="008B764A"/>
    <w:rsid w:val="008C2A40"/>
    <w:rsid w:val="008C31FA"/>
    <w:rsid w:val="008C3B92"/>
    <w:rsid w:val="008C4376"/>
    <w:rsid w:val="008C5486"/>
    <w:rsid w:val="008D1C6B"/>
    <w:rsid w:val="008E6DCB"/>
    <w:rsid w:val="008E7D05"/>
    <w:rsid w:val="008F11DD"/>
    <w:rsid w:val="008F5612"/>
    <w:rsid w:val="008F693F"/>
    <w:rsid w:val="008F7B33"/>
    <w:rsid w:val="00900860"/>
    <w:rsid w:val="00900E0F"/>
    <w:rsid w:val="0090466A"/>
    <w:rsid w:val="00906941"/>
    <w:rsid w:val="00906D72"/>
    <w:rsid w:val="00907E28"/>
    <w:rsid w:val="00910269"/>
    <w:rsid w:val="00912B9C"/>
    <w:rsid w:val="0091346D"/>
    <w:rsid w:val="00915826"/>
    <w:rsid w:val="00915E72"/>
    <w:rsid w:val="00920EF8"/>
    <w:rsid w:val="00923245"/>
    <w:rsid w:val="0092620B"/>
    <w:rsid w:val="00926987"/>
    <w:rsid w:val="00931FD1"/>
    <w:rsid w:val="009327DD"/>
    <w:rsid w:val="0093683E"/>
    <w:rsid w:val="00936B07"/>
    <w:rsid w:val="00937636"/>
    <w:rsid w:val="009400DF"/>
    <w:rsid w:val="00941311"/>
    <w:rsid w:val="0094136B"/>
    <w:rsid w:val="00942452"/>
    <w:rsid w:val="0094277C"/>
    <w:rsid w:val="00946B07"/>
    <w:rsid w:val="00951660"/>
    <w:rsid w:val="009540B5"/>
    <w:rsid w:val="00960364"/>
    <w:rsid w:val="00964598"/>
    <w:rsid w:val="009665CD"/>
    <w:rsid w:val="00982357"/>
    <w:rsid w:val="009834D2"/>
    <w:rsid w:val="00983F53"/>
    <w:rsid w:val="00984E91"/>
    <w:rsid w:val="00986777"/>
    <w:rsid w:val="00987976"/>
    <w:rsid w:val="00990FBE"/>
    <w:rsid w:val="009913FB"/>
    <w:rsid w:val="00991432"/>
    <w:rsid w:val="00992D67"/>
    <w:rsid w:val="00993D63"/>
    <w:rsid w:val="00996991"/>
    <w:rsid w:val="00997D2E"/>
    <w:rsid w:val="00997E71"/>
    <w:rsid w:val="009A0D40"/>
    <w:rsid w:val="009A3A73"/>
    <w:rsid w:val="009A66A5"/>
    <w:rsid w:val="009A706E"/>
    <w:rsid w:val="009B32E7"/>
    <w:rsid w:val="009B56D8"/>
    <w:rsid w:val="009B7FB0"/>
    <w:rsid w:val="009C11C1"/>
    <w:rsid w:val="009C14B4"/>
    <w:rsid w:val="009C1B16"/>
    <w:rsid w:val="009C2F43"/>
    <w:rsid w:val="009C33CB"/>
    <w:rsid w:val="009C349E"/>
    <w:rsid w:val="009C3829"/>
    <w:rsid w:val="009C407B"/>
    <w:rsid w:val="009C5C90"/>
    <w:rsid w:val="009C7D3E"/>
    <w:rsid w:val="009D06B6"/>
    <w:rsid w:val="009D15F9"/>
    <w:rsid w:val="009D3C08"/>
    <w:rsid w:val="009E491D"/>
    <w:rsid w:val="009E613E"/>
    <w:rsid w:val="009F1C63"/>
    <w:rsid w:val="009F6B5C"/>
    <w:rsid w:val="009F7525"/>
    <w:rsid w:val="009F796E"/>
    <w:rsid w:val="009F7D20"/>
    <w:rsid w:val="00A03E19"/>
    <w:rsid w:val="00A068CD"/>
    <w:rsid w:val="00A107F6"/>
    <w:rsid w:val="00A12492"/>
    <w:rsid w:val="00A13DA9"/>
    <w:rsid w:val="00A1491B"/>
    <w:rsid w:val="00A152B4"/>
    <w:rsid w:val="00A1660D"/>
    <w:rsid w:val="00A2084F"/>
    <w:rsid w:val="00A2122B"/>
    <w:rsid w:val="00A22698"/>
    <w:rsid w:val="00A24F83"/>
    <w:rsid w:val="00A26149"/>
    <w:rsid w:val="00A31E2C"/>
    <w:rsid w:val="00A32D06"/>
    <w:rsid w:val="00A3385A"/>
    <w:rsid w:val="00A33A76"/>
    <w:rsid w:val="00A34AB9"/>
    <w:rsid w:val="00A34C95"/>
    <w:rsid w:val="00A360E8"/>
    <w:rsid w:val="00A37055"/>
    <w:rsid w:val="00A37E8A"/>
    <w:rsid w:val="00A419AD"/>
    <w:rsid w:val="00A42F6A"/>
    <w:rsid w:val="00A46ECD"/>
    <w:rsid w:val="00A523EE"/>
    <w:rsid w:val="00A54337"/>
    <w:rsid w:val="00A54DAA"/>
    <w:rsid w:val="00A61534"/>
    <w:rsid w:val="00A63B40"/>
    <w:rsid w:val="00A646FD"/>
    <w:rsid w:val="00A650DE"/>
    <w:rsid w:val="00A65B09"/>
    <w:rsid w:val="00A75432"/>
    <w:rsid w:val="00A768B1"/>
    <w:rsid w:val="00A77A42"/>
    <w:rsid w:val="00A8001E"/>
    <w:rsid w:val="00A80E8D"/>
    <w:rsid w:val="00A900EA"/>
    <w:rsid w:val="00A9099D"/>
    <w:rsid w:val="00A91BA2"/>
    <w:rsid w:val="00A91BDF"/>
    <w:rsid w:val="00A92A3F"/>
    <w:rsid w:val="00A92CD0"/>
    <w:rsid w:val="00A97966"/>
    <w:rsid w:val="00AA1AEE"/>
    <w:rsid w:val="00AA3EDA"/>
    <w:rsid w:val="00AA46A9"/>
    <w:rsid w:val="00AA4B6C"/>
    <w:rsid w:val="00AA4DBF"/>
    <w:rsid w:val="00AA56B0"/>
    <w:rsid w:val="00AA766C"/>
    <w:rsid w:val="00AA7A6A"/>
    <w:rsid w:val="00AB17A4"/>
    <w:rsid w:val="00AB1F0A"/>
    <w:rsid w:val="00AB3E57"/>
    <w:rsid w:val="00AB59CB"/>
    <w:rsid w:val="00AB5B0D"/>
    <w:rsid w:val="00AB6286"/>
    <w:rsid w:val="00AC0D00"/>
    <w:rsid w:val="00AC4A92"/>
    <w:rsid w:val="00AC54A8"/>
    <w:rsid w:val="00AC5CA6"/>
    <w:rsid w:val="00AC65B9"/>
    <w:rsid w:val="00AC7020"/>
    <w:rsid w:val="00AD0F15"/>
    <w:rsid w:val="00AD44D6"/>
    <w:rsid w:val="00AD4A37"/>
    <w:rsid w:val="00AD50FF"/>
    <w:rsid w:val="00AD6E79"/>
    <w:rsid w:val="00AE1200"/>
    <w:rsid w:val="00AE2E9E"/>
    <w:rsid w:val="00AE2FD8"/>
    <w:rsid w:val="00AE318D"/>
    <w:rsid w:val="00AE58E2"/>
    <w:rsid w:val="00AF093B"/>
    <w:rsid w:val="00AF21E4"/>
    <w:rsid w:val="00AF2406"/>
    <w:rsid w:val="00AF402B"/>
    <w:rsid w:val="00AF628A"/>
    <w:rsid w:val="00AF6C54"/>
    <w:rsid w:val="00AF704D"/>
    <w:rsid w:val="00AF7569"/>
    <w:rsid w:val="00AF79E8"/>
    <w:rsid w:val="00B02279"/>
    <w:rsid w:val="00B0559B"/>
    <w:rsid w:val="00B063D8"/>
    <w:rsid w:val="00B06CC9"/>
    <w:rsid w:val="00B10DA0"/>
    <w:rsid w:val="00B1106D"/>
    <w:rsid w:val="00B1459C"/>
    <w:rsid w:val="00B155C4"/>
    <w:rsid w:val="00B16521"/>
    <w:rsid w:val="00B16C38"/>
    <w:rsid w:val="00B22AEE"/>
    <w:rsid w:val="00B23128"/>
    <w:rsid w:val="00B233BD"/>
    <w:rsid w:val="00B23C6D"/>
    <w:rsid w:val="00B25871"/>
    <w:rsid w:val="00B271DB"/>
    <w:rsid w:val="00B306D7"/>
    <w:rsid w:val="00B3311A"/>
    <w:rsid w:val="00B36492"/>
    <w:rsid w:val="00B367AB"/>
    <w:rsid w:val="00B37F64"/>
    <w:rsid w:val="00B4564B"/>
    <w:rsid w:val="00B46DB4"/>
    <w:rsid w:val="00B51871"/>
    <w:rsid w:val="00B523E7"/>
    <w:rsid w:val="00B52960"/>
    <w:rsid w:val="00B538D8"/>
    <w:rsid w:val="00B62536"/>
    <w:rsid w:val="00B62C47"/>
    <w:rsid w:val="00B634B4"/>
    <w:rsid w:val="00B63840"/>
    <w:rsid w:val="00B65D65"/>
    <w:rsid w:val="00B724AA"/>
    <w:rsid w:val="00B7288F"/>
    <w:rsid w:val="00B76266"/>
    <w:rsid w:val="00B76715"/>
    <w:rsid w:val="00B7774B"/>
    <w:rsid w:val="00B8001B"/>
    <w:rsid w:val="00B829AC"/>
    <w:rsid w:val="00B844D9"/>
    <w:rsid w:val="00B8635E"/>
    <w:rsid w:val="00B86468"/>
    <w:rsid w:val="00B9056B"/>
    <w:rsid w:val="00B9275E"/>
    <w:rsid w:val="00B931EB"/>
    <w:rsid w:val="00B93403"/>
    <w:rsid w:val="00B96552"/>
    <w:rsid w:val="00BA037B"/>
    <w:rsid w:val="00BA23C7"/>
    <w:rsid w:val="00BA2BD0"/>
    <w:rsid w:val="00BA5D4D"/>
    <w:rsid w:val="00BA757A"/>
    <w:rsid w:val="00BB086C"/>
    <w:rsid w:val="00BB6A82"/>
    <w:rsid w:val="00BB7A47"/>
    <w:rsid w:val="00BC24A7"/>
    <w:rsid w:val="00BC497E"/>
    <w:rsid w:val="00BC7FDA"/>
    <w:rsid w:val="00BD237E"/>
    <w:rsid w:val="00BD2880"/>
    <w:rsid w:val="00BD4B75"/>
    <w:rsid w:val="00BD50B9"/>
    <w:rsid w:val="00BE0AA4"/>
    <w:rsid w:val="00BE1E0D"/>
    <w:rsid w:val="00BF134E"/>
    <w:rsid w:val="00BF1DC7"/>
    <w:rsid w:val="00BF5865"/>
    <w:rsid w:val="00BF6441"/>
    <w:rsid w:val="00C0019C"/>
    <w:rsid w:val="00C00E1C"/>
    <w:rsid w:val="00C10C23"/>
    <w:rsid w:val="00C11092"/>
    <w:rsid w:val="00C1211E"/>
    <w:rsid w:val="00C126BC"/>
    <w:rsid w:val="00C147E3"/>
    <w:rsid w:val="00C15506"/>
    <w:rsid w:val="00C178BF"/>
    <w:rsid w:val="00C20071"/>
    <w:rsid w:val="00C25AED"/>
    <w:rsid w:val="00C3056A"/>
    <w:rsid w:val="00C30840"/>
    <w:rsid w:val="00C30BFA"/>
    <w:rsid w:val="00C30F99"/>
    <w:rsid w:val="00C313B9"/>
    <w:rsid w:val="00C32787"/>
    <w:rsid w:val="00C32A3F"/>
    <w:rsid w:val="00C34D81"/>
    <w:rsid w:val="00C35476"/>
    <w:rsid w:val="00C40294"/>
    <w:rsid w:val="00C40A17"/>
    <w:rsid w:val="00C40E6B"/>
    <w:rsid w:val="00C40FAE"/>
    <w:rsid w:val="00C417EA"/>
    <w:rsid w:val="00C42F9C"/>
    <w:rsid w:val="00C451ED"/>
    <w:rsid w:val="00C4775E"/>
    <w:rsid w:val="00C5062D"/>
    <w:rsid w:val="00C51879"/>
    <w:rsid w:val="00C51AE3"/>
    <w:rsid w:val="00C53F9A"/>
    <w:rsid w:val="00C54541"/>
    <w:rsid w:val="00C6116B"/>
    <w:rsid w:val="00C62132"/>
    <w:rsid w:val="00C628CF"/>
    <w:rsid w:val="00C62E49"/>
    <w:rsid w:val="00C6427D"/>
    <w:rsid w:val="00C6481C"/>
    <w:rsid w:val="00C66B31"/>
    <w:rsid w:val="00C66EBB"/>
    <w:rsid w:val="00C70094"/>
    <w:rsid w:val="00C7115C"/>
    <w:rsid w:val="00C7148C"/>
    <w:rsid w:val="00C71D4A"/>
    <w:rsid w:val="00C72073"/>
    <w:rsid w:val="00C734D6"/>
    <w:rsid w:val="00C75641"/>
    <w:rsid w:val="00C75E66"/>
    <w:rsid w:val="00C75F1A"/>
    <w:rsid w:val="00C77653"/>
    <w:rsid w:val="00C84062"/>
    <w:rsid w:val="00C86FC7"/>
    <w:rsid w:val="00C87A1A"/>
    <w:rsid w:val="00C93F21"/>
    <w:rsid w:val="00C97E54"/>
    <w:rsid w:val="00CA0583"/>
    <w:rsid w:val="00CA16D2"/>
    <w:rsid w:val="00CA1BEE"/>
    <w:rsid w:val="00CA2C7E"/>
    <w:rsid w:val="00CA3ACA"/>
    <w:rsid w:val="00CA6248"/>
    <w:rsid w:val="00CB0557"/>
    <w:rsid w:val="00CB070E"/>
    <w:rsid w:val="00CB1D00"/>
    <w:rsid w:val="00CB3815"/>
    <w:rsid w:val="00CB4063"/>
    <w:rsid w:val="00CB47A8"/>
    <w:rsid w:val="00CB7CD0"/>
    <w:rsid w:val="00CC0C3E"/>
    <w:rsid w:val="00CC1087"/>
    <w:rsid w:val="00CC7345"/>
    <w:rsid w:val="00CD07D4"/>
    <w:rsid w:val="00CD1A5B"/>
    <w:rsid w:val="00CD1B18"/>
    <w:rsid w:val="00CD2B9E"/>
    <w:rsid w:val="00CD7FD8"/>
    <w:rsid w:val="00CE2799"/>
    <w:rsid w:val="00CE59ED"/>
    <w:rsid w:val="00CE5CFB"/>
    <w:rsid w:val="00CE60AA"/>
    <w:rsid w:val="00CE6C4E"/>
    <w:rsid w:val="00CF304C"/>
    <w:rsid w:val="00CF3AD5"/>
    <w:rsid w:val="00CF73E0"/>
    <w:rsid w:val="00CF77A4"/>
    <w:rsid w:val="00D01150"/>
    <w:rsid w:val="00D03E72"/>
    <w:rsid w:val="00D05131"/>
    <w:rsid w:val="00D05C8A"/>
    <w:rsid w:val="00D10145"/>
    <w:rsid w:val="00D14F6B"/>
    <w:rsid w:val="00D178D6"/>
    <w:rsid w:val="00D23488"/>
    <w:rsid w:val="00D23CFE"/>
    <w:rsid w:val="00D254A3"/>
    <w:rsid w:val="00D2665F"/>
    <w:rsid w:val="00D317F1"/>
    <w:rsid w:val="00D37979"/>
    <w:rsid w:val="00D41C81"/>
    <w:rsid w:val="00D4459D"/>
    <w:rsid w:val="00D46CC9"/>
    <w:rsid w:val="00D53359"/>
    <w:rsid w:val="00D6436A"/>
    <w:rsid w:val="00D649CE"/>
    <w:rsid w:val="00D71424"/>
    <w:rsid w:val="00D71A50"/>
    <w:rsid w:val="00D722AD"/>
    <w:rsid w:val="00D73291"/>
    <w:rsid w:val="00D746D6"/>
    <w:rsid w:val="00D748C2"/>
    <w:rsid w:val="00D75C4D"/>
    <w:rsid w:val="00D80D8C"/>
    <w:rsid w:val="00D81381"/>
    <w:rsid w:val="00D81C87"/>
    <w:rsid w:val="00D82AAB"/>
    <w:rsid w:val="00D83306"/>
    <w:rsid w:val="00D860B3"/>
    <w:rsid w:val="00D86A17"/>
    <w:rsid w:val="00D902FD"/>
    <w:rsid w:val="00D90B28"/>
    <w:rsid w:val="00D90B7C"/>
    <w:rsid w:val="00D92969"/>
    <w:rsid w:val="00D932BF"/>
    <w:rsid w:val="00D95EE5"/>
    <w:rsid w:val="00D9640D"/>
    <w:rsid w:val="00DA06C5"/>
    <w:rsid w:val="00DA3808"/>
    <w:rsid w:val="00DA5A4D"/>
    <w:rsid w:val="00DA5AAE"/>
    <w:rsid w:val="00DA62F1"/>
    <w:rsid w:val="00DB02E2"/>
    <w:rsid w:val="00DB1245"/>
    <w:rsid w:val="00DB32F1"/>
    <w:rsid w:val="00DB7F53"/>
    <w:rsid w:val="00DC35FF"/>
    <w:rsid w:val="00DC4E6C"/>
    <w:rsid w:val="00DD0F79"/>
    <w:rsid w:val="00DD1AE0"/>
    <w:rsid w:val="00DD3134"/>
    <w:rsid w:val="00DD523E"/>
    <w:rsid w:val="00DD7BBB"/>
    <w:rsid w:val="00DE0241"/>
    <w:rsid w:val="00DE42F1"/>
    <w:rsid w:val="00DE4E48"/>
    <w:rsid w:val="00DF093C"/>
    <w:rsid w:val="00DF60AB"/>
    <w:rsid w:val="00E02363"/>
    <w:rsid w:val="00E06B87"/>
    <w:rsid w:val="00E06D5E"/>
    <w:rsid w:val="00E12D60"/>
    <w:rsid w:val="00E14AE0"/>
    <w:rsid w:val="00E157BD"/>
    <w:rsid w:val="00E163F6"/>
    <w:rsid w:val="00E16CC2"/>
    <w:rsid w:val="00E17BB6"/>
    <w:rsid w:val="00E17EEB"/>
    <w:rsid w:val="00E234D0"/>
    <w:rsid w:val="00E25AB8"/>
    <w:rsid w:val="00E324F9"/>
    <w:rsid w:val="00E32A00"/>
    <w:rsid w:val="00E347D7"/>
    <w:rsid w:val="00E36349"/>
    <w:rsid w:val="00E36360"/>
    <w:rsid w:val="00E3729B"/>
    <w:rsid w:val="00E375F1"/>
    <w:rsid w:val="00E37809"/>
    <w:rsid w:val="00E40D94"/>
    <w:rsid w:val="00E43570"/>
    <w:rsid w:val="00E45B27"/>
    <w:rsid w:val="00E45EFB"/>
    <w:rsid w:val="00E46687"/>
    <w:rsid w:val="00E5001C"/>
    <w:rsid w:val="00E506FC"/>
    <w:rsid w:val="00E51FA1"/>
    <w:rsid w:val="00E546A6"/>
    <w:rsid w:val="00E60EDD"/>
    <w:rsid w:val="00E63B07"/>
    <w:rsid w:val="00E64975"/>
    <w:rsid w:val="00E64B4B"/>
    <w:rsid w:val="00E757E2"/>
    <w:rsid w:val="00E7581D"/>
    <w:rsid w:val="00E80BDC"/>
    <w:rsid w:val="00E81513"/>
    <w:rsid w:val="00E83B6C"/>
    <w:rsid w:val="00E848CC"/>
    <w:rsid w:val="00E8672B"/>
    <w:rsid w:val="00E87588"/>
    <w:rsid w:val="00E90725"/>
    <w:rsid w:val="00E90C55"/>
    <w:rsid w:val="00E91A5A"/>
    <w:rsid w:val="00E92310"/>
    <w:rsid w:val="00E92491"/>
    <w:rsid w:val="00E948A5"/>
    <w:rsid w:val="00E9611F"/>
    <w:rsid w:val="00E96A35"/>
    <w:rsid w:val="00E974FC"/>
    <w:rsid w:val="00E979D7"/>
    <w:rsid w:val="00EA1884"/>
    <w:rsid w:val="00EA288E"/>
    <w:rsid w:val="00EA35E5"/>
    <w:rsid w:val="00EA3D8A"/>
    <w:rsid w:val="00EA4D2D"/>
    <w:rsid w:val="00EB0F46"/>
    <w:rsid w:val="00EC23A8"/>
    <w:rsid w:val="00EC3986"/>
    <w:rsid w:val="00EC423E"/>
    <w:rsid w:val="00EC452B"/>
    <w:rsid w:val="00EC5E63"/>
    <w:rsid w:val="00EC7124"/>
    <w:rsid w:val="00ED16B0"/>
    <w:rsid w:val="00ED1B7D"/>
    <w:rsid w:val="00ED5839"/>
    <w:rsid w:val="00EE2C06"/>
    <w:rsid w:val="00EF2DA1"/>
    <w:rsid w:val="00EF3E76"/>
    <w:rsid w:val="00EF53C4"/>
    <w:rsid w:val="00EF5A61"/>
    <w:rsid w:val="00EF5C21"/>
    <w:rsid w:val="00EF7C77"/>
    <w:rsid w:val="00F01C0E"/>
    <w:rsid w:val="00F03E30"/>
    <w:rsid w:val="00F042F0"/>
    <w:rsid w:val="00F068FE"/>
    <w:rsid w:val="00F07B51"/>
    <w:rsid w:val="00F12230"/>
    <w:rsid w:val="00F12240"/>
    <w:rsid w:val="00F13136"/>
    <w:rsid w:val="00F15072"/>
    <w:rsid w:val="00F16508"/>
    <w:rsid w:val="00F31ED6"/>
    <w:rsid w:val="00F34E7A"/>
    <w:rsid w:val="00F368EC"/>
    <w:rsid w:val="00F422C4"/>
    <w:rsid w:val="00F4389B"/>
    <w:rsid w:val="00F44EB6"/>
    <w:rsid w:val="00F518AF"/>
    <w:rsid w:val="00F5335C"/>
    <w:rsid w:val="00F54507"/>
    <w:rsid w:val="00F546B4"/>
    <w:rsid w:val="00F55C2A"/>
    <w:rsid w:val="00F637E8"/>
    <w:rsid w:val="00F658FC"/>
    <w:rsid w:val="00F702E4"/>
    <w:rsid w:val="00F704F4"/>
    <w:rsid w:val="00F71D88"/>
    <w:rsid w:val="00F72FDE"/>
    <w:rsid w:val="00F73023"/>
    <w:rsid w:val="00F759AE"/>
    <w:rsid w:val="00F76671"/>
    <w:rsid w:val="00F77BCD"/>
    <w:rsid w:val="00F82987"/>
    <w:rsid w:val="00F87436"/>
    <w:rsid w:val="00F87C1F"/>
    <w:rsid w:val="00F9219B"/>
    <w:rsid w:val="00F92208"/>
    <w:rsid w:val="00F92AE5"/>
    <w:rsid w:val="00F93B13"/>
    <w:rsid w:val="00F95F33"/>
    <w:rsid w:val="00F9693B"/>
    <w:rsid w:val="00F979B5"/>
    <w:rsid w:val="00FA0592"/>
    <w:rsid w:val="00FA0615"/>
    <w:rsid w:val="00FA14A9"/>
    <w:rsid w:val="00FA158E"/>
    <w:rsid w:val="00FA1D15"/>
    <w:rsid w:val="00FA4D38"/>
    <w:rsid w:val="00FA5EA1"/>
    <w:rsid w:val="00FB0C28"/>
    <w:rsid w:val="00FB10C0"/>
    <w:rsid w:val="00FB469A"/>
    <w:rsid w:val="00FB5A58"/>
    <w:rsid w:val="00FB5F11"/>
    <w:rsid w:val="00FB7366"/>
    <w:rsid w:val="00FC0C14"/>
    <w:rsid w:val="00FC0CC2"/>
    <w:rsid w:val="00FC0D0D"/>
    <w:rsid w:val="00FC1C31"/>
    <w:rsid w:val="00FC2F0B"/>
    <w:rsid w:val="00FC48A1"/>
    <w:rsid w:val="00FC509A"/>
    <w:rsid w:val="00FC548D"/>
    <w:rsid w:val="00FD0161"/>
    <w:rsid w:val="00FD0CB7"/>
    <w:rsid w:val="00FD163E"/>
    <w:rsid w:val="00FD4FFB"/>
    <w:rsid w:val="00FD5717"/>
    <w:rsid w:val="00FD5CC9"/>
    <w:rsid w:val="00FD5DD5"/>
    <w:rsid w:val="00FE318F"/>
    <w:rsid w:val="00FE43CE"/>
    <w:rsid w:val="00FE77BB"/>
    <w:rsid w:val="00FF087C"/>
    <w:rsid w:val="00FF2E6F"/>
    <w:rsid w:val="00FF3B65"/>
    <w:rsid w:val="00FF3F74"/>
    <w:rsid w:val="00FF44B4"/>
    <w:rsid w:val="00FF61E0"/>
    <w:rsid w:val="00FF6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B7BC4"/>
  <w15:chartTrackingRefBased/>
  <w15:docId w15:val="{B57A8C54-82C8-41E8-9B3D-E485A4917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Heading1">
    <w:name w:val="heading 1"/>
    <w:basedOn w:val="Normal"/>
    <w:next w:val="Normal"/>
    <w:link w:val="Heading1Char"/>
    <w:uiPriority w:val="9"/>
    <w:qFormat/>
    <w:rsid w:val="00873C71"/>
    <w:pPr>
      <w:keepNext/>
      <w:keepLines/>
      <w:pageBreakBefore/>
      <w:pBdr>
        <w:top w:val="single" w:sz="4" w:space="16" w:color="auto"/>
      </w:pBdr>
      <w:spacing w:before="320" w:after="840" w:line="240" w:lineRule="auto"/>
      <w:ind w:left="734"/>
      <w:outlineLvl w:val="0"/>
    </w:pPr>
    <w:rPr>
      <w:rFonts w:ascii="Arial" w:eastAsiaTheme="majorEastAsia" w:hAnsi="Arial" w:cstheme="majorBidi"/>
      <w:sz w:val="28"/>
      <w:szCs w:val="32"/>
    </w:rPr>
  </w:style>
  <w:style w:type="paragraph" w:styleId="Heading2">
    <w:name w:val="heading 2"/>
    <w:basedOn w:val="Normal"/>
    <w:next w:val="Normal"/>
    <w:link w:val="Heading2Ch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Heading3">
    <w:name w:val="heading 3"/>
    <w:basedOn w:val="Normal"/>
    <w:next w:val="Normal"/>
    <w:link w:val="Heading3Ch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C71"/>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C97E54"/>
    <w:rPr>
      <w:rFonts w:ascii="Arial" w:eastAsiaTheme="majorEastAsia" w:hAnsi="Arial" w:cstheme="majorBidi"/>
      <w:sz w:val="26"/>
      <w:szCs w:val="26"/>
    </w:rPr>
  </w:style>
  <w:style w:type="character" w:styleId="PlaceholderText">
    <w:name w:val="Placeholder Text"/>
    <w:basedOn w:val="DefaultParagraphFont"/>
    <w:uiPriority w:val="99"/>
    <w:semiHidden/>
    <w:rsid w:val="002A39A0"/>
    <w:rPr>
      <w:color w:val="808080"/>
    </w:rPr>
  </w:style>
  <w:style w:type="paragraph" w:styleId="Bibliography">
    <w:name w:val="Bibliography"/>
    <w:basedOn w:val="Normal"/>
    <w:next w:val="Normal"/>
    <w:uiPriority w:val="37"/>
    <w:unhideWhenUsed/>
    <w:rsid w:val="00F5335C"/>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166C7F"/>
    <w:rPr>
      <w:sz w:val="16"/>
      <w:szCs w:val="16"/>
    </w:rPr>
  </w:style>
  <w:style w:type="paragraph" w:styleId="CommentText">
    <w:name w:val="annotation text"/>
    <w:basedOn w:val="Normal"/>
    <w:link w:val="CommentTextChar"/>
    <w:uiPriority w:val="99"/>
    <w:unhideWhenUsed/>
    <w:rsid w:val="00166C7F"/>
    <w:pPr>
      <w:spacing w:line="240" w:lineRule="auto"/>
    </w:pPr>
    <w:rPr>
      <w:sz w:val="20"/>
      <w:szCs w:val="20"/>
    </w:rPr>
  </w:style>
  <w:style w:type="character" w:customStyle="1" w:styleId="CommentTextChar">
    <w:name w:val="Comment Text Char"/>
    <w:basedOn w:val="DefaultParagraphFont"/>
    <w:link w:val="CommentText"/>
    <w:uiPriority w:val="99"/>
    <w:rsid w:val="00166C7F"/>
    <w:rPr>
      <w:sz w:val="20"/>
      <w:szCs w:val="20"/>
    </w:rPr>
  </w:style>
  <w:style w:type="paragraph" w:styleId="CommentSubject">
    <w:name w:val="annotation subject"/>
    <w:basedOn w:val="CommentText"/>
    <w:next w:val="CommentText"/>
    <w:link w:val="CommentSubjectChar"/>
    <w:uiPriority w:val="99"/>
    <w:semiHidden/>
    <w:unhideWhenUsed/>
    <w:rsid w:val="00166C7F"/>
    <w:rPr>
      <w:b/>
      <w:bCs/>
    </w:rPr>
  </w:style>
  <w:style w:type="character" w:customStyle="1" w:styleId="CommentSubjectChar">
    <w:name w:val="Comment Subject Char"/>
    <w:basedOn w:val="CommentTextChar"/>
    <w:link w:val="CommentSubject"/>
    <w:uiPriority w:val="99"/>
    <w:semiHidden/>
    <w:rsid w:val="00166C7F"/>
    <w:rPr>
      <w:b/>
      <w:bCs/>
      <w:sz w:val="20"/>
      <w:szCs w:val="20"/>
    </w:rPr>
  </w:style>
  <w:style w:type="paragraph" w:styleId="BalloonText">
    <w:name w:val="Balloon Text"/>
    <w:basedOn w:val="Normal"/>
    <w:link w:val="BalloonTextChar"/>
    <w:uiPriority w:val="99"/>
    <w:semiHidden/>
    <w:unhideWhenUsed/>
    <w:rsid w:val="00166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C7F"/>
    <w:rPr>
      <w:rFonts w:ascii="Segoe UI" w:hAnsi="Segoe UI" w:cs="Segoe UI"/>
      <w:sz w:val="18"/>
      <w:szCs w:val="18"/>
    </w:rPr>
  </w:style>
  <w:style w:type="character" w:customStyle="1" w:styleId="Heading3Char">
    <w:name w:val="Heading 3 Char"/>
    <w:basedOn w:val="DefaultParagraphFont"/>
    <w:link w:val="Heading3"/>
    <w:uiPriority w:val="9"/>
    <w:rsid w:val="00433776"/>
    <w:rPr>
      <w:rFonts w:ascii="Times New Roman" w:eastAsiaTheme="majorEastAsia" w:hAnsi="Times New Roman" w:cstheme="majorBidi"/>
      <w:i/>
      <w:sz w:val="24"/>
      <w:szCs w:val="24"/>
    </w:rPr>
  </w:style>
  <w:style w:type="table" w:styleId="TableGrid">
    <w:name w:val="Table Grid"/>
    <w:basedOn w:val="Table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List"/>
    <w:next w:val="Normal"/>
    <w:uiPriority w:val="34"/>
    <w:qFormat/>
    <w:rsid w:val="00CD2B9E"/>
    <w:pPr>
      <w:numPr>
        <w:numId w:val="9"/>
      </w:numPr>
      <w:ind w:left="1531" w:firstLine="0"/>
      <w:contextualSpacing w:val="0"/>
    </w:pPr>
  </w:style>
  <w:style w:type="table" w:customStyle="1" w:styleId="TableGrid0">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DefaultParagraphFont"/>
    <w:rsid w:val="006447F1"/>
  </w:style>
  <w:style w:type="character" w:styleId="Emphasis">
    <w:name w:val="Emphasis"/>
    <w:basedOn w:val="DefaultParagraphFont"/>
    <w:uiPriority w:val="20"/>
    <w:qFormat/>
    <w:rsid w:val="009C14B4"/>
    <w:rPr>
      <w:i/>
      <w:iCs/>
    </w:rPr>
  </w:style>
  <w:style w:type="character" w:styleId="HTMLCode">
    <w:name w:val="HTML Code"/>
    <w:basedOn w:val="DefaultParagraphFont"/>
    <w:uiPriority w:val="99"/>
    <w:semiHidden/>
    <w:unhideWhenUsed/>
    <w:rsid w:val="009C14B4"/>
    <w:rPr>
      <w:rFonts w:ascii="Courier New" w:eastAsia="Times New Roman" w:hAnsi="Courier New" w:cs="Courier New"/>
      <w:sz w:val="20"/>
      <w:szCs w:val="20"/>
    </w:rPr>
  </w:style>
  <w:style w:type="character" w:customStyle="1" w:styleId="sig-paren">
    <w:name w:val="sig-paren"/>
    <w:basedOn w:val="DefaultParagraphFont"/>
    <w:rsid w:val="009C14B4"/>
  </w:style>
  <w:style w:type="character" w:customStyle="1" w:styleId="o">
    <w:name w:val="o"/>
    <w:basedOn w:val="DefaultParagraphFont"/>
    <w:rsid w:val="009C14B4"/>
  </w:style>
  <w:style w:type="character" w:customStyle="1" w:styleId="n">
    <w:name w:val="n"/>
    <w:basedOn w:val="DefaultParagraphFont"/>
    <w:rsid w:val="009C14B4"/>
  </w:style>
  <w:style w:type="character" w:customStyle="1" w:styleId="defaultvalue">
    <w:name w:val="default_value"/>
    <w:basedOn w:val="DefaultParagraphFont"/>
    <w:rsid w:val="009C14B4"/>
  </w:style>
  <w:style w:type="character" w:customStyle="1" w:styleId="viewcode-link">
    <w:name w:val="viewcode-link"/>
    <w:basedOn w:val="DefaultParagraphFont"/>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DefaultParagraphFont"/>
    <w:rsid w:val="00C70094"/>
  </w:style>
  <w:style w:type="character" w:styleId="Strong">
    <w:name w:val="Strong"/>
    <w:basedOn w:val="DefaultParagraphFont"/>
    <w:uiPriority w:val="22"/>
    <w:qFormat/>
    <w:rsid w:val="00AA4DBF"/>
    <w:rPr>
      <w:b/>
      <w:bCs/>
    </w:rPr>
  </w:style>
  <w:style w:type="paragraph" w:styleId="TOCHeading">
    <w:name w:val="TOC Heading"/>
    <w:basedOn w:val="Heading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
    <w:name w:val="List"/>
    <w:basedOn w:val="Normal"/>
    <w:uiPriority w:val="99"/>
    <w:semiHidden/>
    <w:unhideWhenUsed/>
    <w:rsid w:val="00CE2799"/>
    <w:pPr>
      <w:ind w:left="283" w:hanging="283"/>
      <w:contextualSpacing/>
    </w:pPr>
  </w:style>
  <w:style w:type="paragraph" w:styleId="TOC1">
    <w:name w:val="toc 1"/>
    <w:basedOn w:val="Normal"/>
    <w:next w:val="Normal"/>
    <w:autoRedefine/>
    <w:uiPriority w:val="39"/>
    <w:unhideWhenUsed/>
    <w:rsid w:val="005C1249"/>
    <w:pPr>
      <w:tabs>
        <w:tab w:val="right" w:leader="dot" w:pos="8544"/>
      </w:tabs>
      <w:spacing w:after="100"/>
      <w:ind w:left="0"/>
    </w:pPr>
  </w:style>
  <w:style w:type="paragraph" w:styleId="TOC2">
    <w:name w:val="toc 2"/>
    <w:basedOn w:val="Normal"/>
    <w:next w:val="Normal"/>
    <w:autoRedefine/>
    <w:uiPriority w:val="39"/>
    <w:unhideWhenUsed/>
    <w:rsid w:val="00507921"/>
    <w:pPr>
      <w:spacing w:after="100"/>
      <w:ind w:left="240"/>
    </w:pPr>
  </w:style>
  <w:style w:type="paragraph" w:styleId="TOC3">
    <w:name w:val="toc 3"/>
    <w:basedOn w:val="Normal"/>
    <w:next w:val="Normal"/>
    <w:autoRedefine/>
    <w:uiPriority w:val="39"/>
    <w:unhideWhenUsed/>
    <w:rsid w:val="00507921"/>
    <w:pPr>
      <w:spacing w:after="100"/>
      <w:ind w:left="480"/>
    </w:pPr>
  </w:style>
  <w:style w:type="character" w:styleId="Hyperlink">
    <w:name w:val="Hyperlink"/>
    <w:basedOn w:val="DefaultParagraphFont"/>
    <w:uiPriority w:val="99"/>
    <w:unhideWhenUsed/>
    <w:rsid w:val="00507921"/>
    <w:rPr>
      <w:color w:val="0563C1" w:themeColor="hyperlink"/>
      <w:u w:val="single"/>
    </w:rPr>
  </w:style>
  <w:style w:type="paragraph" w:styleId="Header">
    <w:name w:val="header"/>
    <w:basedOn w:val="Normal"/>
    <w:link w:val="Head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HeaderChar">
    <w:name w:val="Header Char"/>
    <w:basedOn w:val="DefaultParagraphFont"/>
    <w:link w:val="Header"/>
    <w:uiPriority w:val="99"/>
    <w:rsid w:val="00DC35FF"/>
    <w:rPr>
      <w:rFonts w:eastAsiaTheme="minorEastAsia" w:cs="Times New Roman"/>
    </w:rPr>
  </w:style>
  <w:style w:type="paragraph" w:styleId="Footer">
    <w:name w:val="footer"/>
    <w:basedOn w:val="Normal"/>
    <w:link w:val="Foot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FooterChar">
    <w:name w:val="Footer Char"/>
    <w:basedOn w:val="DefaultParagraphFont"/>
    <w:link w:val="Footer"/>
    <w:uiPriority w:val="99"/>
    <w:rsid w:val="00DC35FF"/>
    <w:rPr>
      <w:rFonts w:eastAsiaTheme="minorEastAsia" w:cs="Times New Roman"/>
    </w:rPr>
  </w:style>
  <w:style w:type="paragraph" w:styleId="TableofFigures">
    <w:name w:val="table of figures"/>
    <w:basedOn w:val="Normal"/>
    <w:next w:val="Normal"/>
    <w:uiPriority w:val="99"/>
    <w:unhideWhenUsed/>
    <w:rsid w:val="00E91A5A"/>
    <w:pPr>
      <w:spacing w:after="0"/>
      <w:ind w:left="0"/>
    </w:pPr>
  </w:style>
  <w:style w:type="table" w:customStyle="1" w:styleId="TableGrid1">
    <w:name w:val="Table Grid1"/>
    <w:basedOn w:val="TableNormal"/>
    <w:next w:val="TableGrid"/>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182B85"/>
    <w:pPr>
      <w:spacing w:after="0" w:line="240" w:lineRule="auto"/>
      <w:ind w:left="720" w:firstLine="720"/>
      <w:jc w:val="both"/>
    </w:pPr>
    <w:rPr>
      <w:rFonts w:ascii="Times New Roman" w:hAnsi="Times New Roman"/>
      <w:sz w:val="24"/>
    </w:rPr>
  </w:style>
  <w:style w:type="character" w:styleId="FollowedHyperlink">
    <w:name w:val="FollowedHyperlink"/>
    <w:basedOn w:val="DefaultParagraphFont"/>
    <w:uiPriority w:val="99"/>
    <w:semiHidden/>
    <w:unhideWhenUsed/>
    <w:rsid w:val="006539A7"/>
    <w:rPr>
      <w:color w:val="954F72" w:themeColor="followedHyperlink"/>
      <w:u w:val="single"/>
    </w:rPr>
  </w:style>
  <w:style w:type="numbering" w:customStyle="1" w:styleId="Estilo1">
    <w:name w:val="Estilo1"/>
    <w:uiPriority w:val="99"/>
    <w:rsid w:val="008B1F0B"/>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94786">
      <w:bodyDiv w:val="1"/>
      <w:marLeft w:val="0"/>
      <w:marRight w:val="0"/>
      <w:marTop w:val="0"/>
      <w:marBottom w:val="0"/>
      <w:divBdr>
        <w:top w:val="none" w:sz="0" w:space="0" w:color="auto"/>
        <w:left w:val="none" w:sz="0" w:space="0" w:color="auto"/>
        <w:bottom w:val="none" w:sz="0" w:space="0" w:color="auto"/>
        <w:right w:val="none" w:sz="0" w:space="0" w:color="auto"/>
      </w:divBdr>
    </w:div>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568461757">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126696146">
      <w:bodyDiv w:val="1"/>
      <w:marLeft w:val="0"/>
      <w:marRight w:val="0"/>
      <w:marTop w:val="0"/>
      <w:marBottom w:val="0"/>
      <w:divBdr>
        <w:top w:val="none" w:sz="0" w:space="0" w:color="auto"/>
        <w:left w:val="none" w:sz="0" w:space="0" w:color="auto"/>
        <w:bottom w:val="none" w:sz="0" w:space="0" w:color="auto"/>
        <w:right w:val="none" w:sz="0" w:space="0" w:color="auto"/>
      </w:divBdr>
    </w:div>
    <w:div w:id="1197550030">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00458200">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408267170">
      <w:bodyDiv w:val="1"/>
      <w:marLeft w:val="0"/>
      <w:marRight w:val="0"/>
      <w:marTop w:val="0"/>
      <w:marBottom w:val="0"/>
      <w:divBdr>
        <w:top w:val="none" w:sz="0" w:space="0" w:color="auto"/>
        <w:left w:val="none" w:sz="0" w:space="0" w:color="auto"/>
        <w:bottom w:val="none" w:sz="0" w:space="0" w:color="auto"/>
        <w:right w:val="none" w:sz="0" w:space="0" w:color="auto"/>
      </w:divBdr>
    </w:div>
    <w:div w:id="1432043098">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 w:id="1808889621">
      <w:bodyDiv w:val="1"/>
      <w:marLeft w:val="0"/>
      <w:marRight w:val="0"/>
      <w:marTop w:val="0"/>
      <w:marBottom w:val="0"/>
      <w:divBdr>
        <w:top w:val="none" w:sz="0" w:space="0" w:color="auto"/>
        <w:left w:val="none" w:sz="0" w:space="0" w:color="auto"/>
        <w:bottom w:val="none" w:sz="0" w:space="0" w:color="auto"/>
        <w:right w:val="none" w:sz="0" w:space="0" w:color="auto"/>
      </w:divBdr>
    </w:div>
    <w:div w:id="208629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g"/><Relationship Id="rId50" Type="http://schemas.openxmlformats.org/officeDocument/2006/relationships/image" Target="media/image36.jpg"/><Relationship Id="rId55" Type="http://schemas.openxmlformats.org/officeDocument/2006/relationships/image" Target="media/image41.jp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g"/><Relationship Id="rId58" Type="http://schemas.openxmlformats.org/officeDocument/2006/relationships/image" Target="media/image44.jp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jpg"/><Relationship Id="rId52" Type="http://schemas.openxmlformats.org/officeDocument/2006/relationships/image" Target="media/image38.jp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g"/><Relationship Id="rId48" Type="http://schemas.openxmlformats.org/officeDocument/2006/relationships/image" Target="media/image34.jpeg"/><Relationship Id="rId56" Type="http://schemas.openxmlformats.org/officeDocument/2006/relationships/image" Target="media/image42.jp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hyperlink" Target="file:///C:\tesis\TESIS%20ANABEL%20-%20Copy\Thesis.docx" TargetMode="External"/><Relationship Id="rId51" Type="http://schemas.openxmlformats.org/officeDocument/2006/relationships/image" Target="media/image37.jpeg"/><Relationship Id="rId72" Type="http://schemas.openxmlformats.org/officeDocument/2006/relationships/image" Target="media/image58.png"/><Relationship Id="rId80" Type="http://schemas.microsoft.com/office/2011/relationships/people" Target="peop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g"/><Relationship Id="rId38" Type="http://schemas.openxmlformats.org/officeDocument/2006/relationships/image" Target="media/image24.jpg"/><Relationship Id="rId46" Type="http://schemas.openxmlformats.org/officeDocument/2006/relationships/image" Target="media/image32.jpg"/><Relationship Id="rId59" Type="http://schemas.openxmlformats.org/officeDocument/2006/relationships/image" Target="media/image45.jpg"/><Relationship Id="rId67" Type="http://schemas.openxmlformats.org/officeDocument/2006/relationships/image" Target="media/image53.png"/><Relationship Id="rId20" Type="http://schemas.openxmlformats.org/officeDocument/2006/relationships/footer" Target="footer2.xml"/><Relationship Id="rId41" Type="http://schemas.openxmlformats.org/officeDocument/2006/relationships/image" Target="media/image27.jp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jpg"/><Relationship Id="rId57"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6F1BC-65AE-4F13-845F-95B724367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6</TotalTime>
  <Pages>98</Pages>
  <Words>32133</Words>
  <Characters>183161</Characters>
  <Application>Microsoft Office Word</Application>
  <DocSecurity>0</DocSecurity>
  <Lines>1526</Lines>
  <Paragraphs>4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Abel Rodriguez Medel</cp:lastModifiedBy>
  <cp:revision>149</cp:revision>
  <dcterms:created xsi:type="dcterms:W3CDTF">2022-04-19T21:12:00Z</dcterms:created>
  <dcterms:modified xsi:type="dcterms:W3CDTF">2022-09-2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Vx9Nw3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8a59082bd8c3fda8e0007b83cef0dd66df6915c174a57f92bf4b5aeac33c3a9a</vt:lpwstr>
  </property>
</Properties>
</file>